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6728" w:rsidRPr="00797312" w:rsidRDefault="00EC6728" w:rsidP="00D003E6">
      <w:pPr>
        <w:spacing w:line="276" w:lineRule="auto"/>
        <w:rPr>
          <w:rFonts w:ascii="High Tower Text" w:hAnsi="High Tower Text" w:cs="Times New Roman"/>
        </w:rPr>
      </w:pPr>
    </w:p>
    <w:p w:rsidR="0034007F" w:rsidRPr="00797312" w:rsidRDefault="00CD12F3" w:rsidP="0034007F">
      <w:pPr>
        <w:spacing w:line="276" w:lineRule="auto"/>
        <w:jc w:val="center"/>
        <w:rPr>
          <w:rFonts w:ascii="High Tower Text" w:hAnsi="High Tower Text" w:cs="Times New Roman"/>
          <w:b/>
        </w:rPr>
      </w:pPr>
      <w:r w:rsidRPr="00797312">
        <w:rPr>
          <w:rFonts w:ascii="High Tower Text" w:hAnsi="High Tower Text" w:cs="Times New Roman"/>
          <w:b/>
        </w:rPr>
        <w:t>Implementation, context and complexity</w:t>
      </w:r>
    </w:p>
    <w:p w:rsidR="00EC6728" w:rsidRPr="00797312" w:rsidRDefault="00EC6728" w:rsidP="00D003E6">
      <w:pPr>
        <w:spacing w:line="276" w:lineRule="auto"/>
        <w:jc w:val="center"/>
        <w:rPr>
          <w:rFonts w:ascii="High Tower Text" w:hAnsi="High Tower Text" w:cs="Times New Roman"/>
        </w:rPr>
      </w:pPr>
    </w:p>
    <w:p w:rsidR="00EC6728" w:rsidRPr="00797312" w:rsidRDefault="00EC6728" w:rsidP="00D003E6">
      <w:pPr>
        <w:spacing w:line="276" w:lineRule="auto"/>
        <w:jc w:val="center"/>
        <w:rPr>
          <w:rFonts w:ascii="High Tower Text" w:hAnsi="High Tower Text" w:cs="Times New Roman"/>
          <w:vertAlign w:val="superscript"/>
        </w:rPr>
      </w:pPr>
      <w:r w:rsidRPr="00797312">
        <w:rPr>
          <w:rFonts w:ascii="High Tower Text" w:hAnsi="High Tower Text" w:cs="Times New Roman"/>
        </w:rPr>
        <w:t xml:space="preserve">Carl </w:t>
      </w:r>
      <w:r w:rsidR="00283679" w:rsidRPr="00797312">
        <w:rPr>
          <w:rFonts w:ascii="High Tower Text" w:hAnsi="High Tower Text" w:cs="Times New Roman"/>
        </w:rPr>
        <w:t xml:space="preserve">R </w:t>
      </w:r>
      <w:r w:rsidRPr="00797312">
        <w:rPr>
          <w:rFonts w:ascii="High Tower Text" w:hAnsi="High Tower Text" w:cs="Times New Roman"/>
        </w:rPr>
        <w:t>May</w:t>
      </w:r>
      <w:r w:rsidR="00E418F3" w:rsidRPr="00797312">
        <w:rPr>
          <w:rFonts w:ascii="High Tower Text" w:hAnsi="High Tower Text" w:cs="Times New Roman"/>
          <w:vertAlign w:val="superscript"/>
        </w:rPr>
        <w:t>1,2</w:t>
      </w:r>
      <w:r w:rsidR="00790937" w:rsidRPr="00797312">
        <w:rPr>
          <w:rFonts w:ascii="High Tower Text" w:hAnsi="High Tower Text" w:cs="Times New Roman"/>
          <w:vertAlign w:val="superscript"/>
        </w:rPr>
        <w:t>,3</w:t>
      </w:r>
      <w:r w:rsidR="00283679" w:rsidRPr="00797312">
        <w:rPr>
          <w:rFonts w:ascii="High Tower Text" w:hAnsi="High Tower Text" w:cs="Times New Roman"/>
        </w:rPr>
        <w:t>, Mark Johnson</w:t>
      </w:r>
      <w:r w:rsidR="00790937" w:rsidRPr="00797312">
        <w:rPr>
          <w:rFonts w:ascii="High Tower Text" w:hAnsi="High Tower Text" w:cs="Times New Roman"/>
          <w:vertAlign w:val="superscript"/>
        </w:rPr>
        <w:t>2,4</w:t>
      </w:r>
      <w:r w:rsidR="00283679" w:rsidRPr="00797312">
        <w:rPr>
          <w:rFonts w:ascii="High Tower Text" w:hAnsi="High Tower Text" w:cs="Times New Roman"/>
        </w:rPr>
        <w:t>, Tracy Finch</w:t>
      </w:r>
      <w:r w:rsidR="00790937" w:rsidRPr="00797312">
        <w:rPr>
          <w:rFonts w:ascii="High Tower Text" w:hAnsi="High Tower Text" w:cs="Times New Roman"/>
          <w:vertAlign w:val="superscript"/>
        </w:rPr>
        <w:t>5</w:t>
      </w:r>
    </w:p>
    <w:p w:rsidR="003045BB" w:rsidRPr="00797312" w:rsidRDefault="003045BB" w:rsidP="003045BB">
      <w:pPr>
        <w:rPr>
          <w:rFonts w:ascii="High Tower Text" w:hAnsi="High Tower Text" w:cs="Times New Roman"/>
          <w:bCs/>
        </w:rPr>
      </w:pPr>
    </w:p>
    <w:p w:rsidR="003045BB" w:rsidRPr="00797312" w:rsidRDefault="003045BB" w:rsidP="003045BB">
      <w:pPr>
        <w:rPr>
          <w:rFonts w:ascii="High Tower Text" w:hAnsi="High Tower Text" w:cs="Times New Roman"/>
          <w:b/>
          <w:bCs/>
        </w:rPr>
      </w:pPr>
      <w:r w:rsidRPr="00797312">
        <w:rPr>
          <w:rFonts w:ascii="High Tower Text" w:hAnsi="High Tower Text" w:cs="Times New Roman"/>
          <w:b/>
          <w:bCs/>
        </w:rPr>
        <w:t>Email Addresses</w:t>
      </w:r>
    </w:p>
    <w:p w:rsidR="003045BB" w:rsidRPr="00797312" w:rsidRDefault="003045BB" w:rsidP="003045BB">
      <w:pPr>
        <w:rPr>
          <w:rFonts w:ascii="High Tower Text" w:hAnsi="High Tower Text" w:cs="Times New Roman"/>
          <w:bCs/>
        </w:rPr>
      </w:pPr>
      <w:r w:rsidRPr="00797312">
        <w:rPr>
          <w:rFonts w:ascii="High Tower Text" w:hAnsi="High Tower Text" w:cs="Times New Roman"/>
          <w:bCs/>
        </w:rPr>
        <w:t xml:space="preserve">Carl May </w:t>
      </w:r>
      <w:hyperlink r:id="rId6" w:history="1">
        <w:r w:rsidRPr="00797312">
          <w:rPr>
            <w:rStyle w:val="Hyperlink"/>
            <w:rFonts w:ascii="High Tower Text" w:hAnsi="High Tower Text" w:cs="Times New Roman"/>
            <w:bCs/>
          </w:rPr>
          <w:t>c.r.may@soton.ac.uk</w:t>
        </w:r>
      </w:hyperlink>
    </w:p>
    <w:p w:rsidR="003045BB" w:rsidRPr="00797312" w:rsidRDefault="003045BB" w:rsidP="003045BB">
      <w:pPr>
        <w:rPr>
          <w:rFonts w:ascii="High Tower Text" w:hAnsi="High Tower Text" w:cs="Times New Roman"/>
          <w:bCs/>
        </w:rPr>
      </w:pPr>
      <w:r w:rsidRPr="00797312">
        <w:rPr>
          <w:rFonts w:ascii="High Tower Text" w:hAnsi="High Tower Text" w:cs="Times New Roman"/>
          <w:bCs/>
        </w:rPr>
        <w:t xml:space="preserve">Mark Johnson </w:t>
      </w:r>
      <w:hyperlink r:id="rId7" w:history="1">
        <w:r w:rsidRPr="00797312">
          <w:rPr>
            <w:rStyle w:val="Hyperlink"/>
            <w:rFonts w:ascii="High Tower Text" w:hAnsi="High Tower Text" w:cs="Times New Roman"/>
            <w:bCs/>
          </w:rPr>
          <w:t>m.johnson@soton.ac.uk</w:t>
        </w:r>
      </w:hyperlink>
    </w:p>
    <w:p w:rsidR="003045BB" w:rsidRPr="00797312" w:rsidRDefault="003045BB" w:rsidP="003045BB">
      <w:pPr>
        <w:rPr>
          <w:rFonts w:ascii="High Tower Text" w:hAnsi="High Tower Text" w:cs="Times New Roman"/>
          <w:bCs/>
        </w:rPr>
      </w:pPr>
      <w:r w:rsidRPr="00797312">
        <w:rPr>
          <w:rFonts w:ascii="High Tower Text" w:hAnsi="High Tower Text" w:cs="Times New Roman"/>
          <w:bCs/>
        </w:rPr>
        <w:t xml:space="preserve">Tracy Finch </w:t>
      </w:r>
      <w:hyperlink r:id="rId8" w:history="1">
        <w:r w:rsidRPr="00797312">
          <w:rPr>
            <w:rStyle w:val="Hyperlink"/>
            <w:rFonts w:ascii="High Tower Text" w:hAnsi="High Tower Text" w:cs="Times New Roman"/>
            <w:bCs/>
          </w:rPr>
          <w:t>Tracy.Finch@ncl.ac.uk</w:t>
        </w:r>
      </w:hyperlink>
    </w:p>
    <w:p w:rsidR="003045BB" w:rsidRPr="00797312" w:rsidRDefault="003045BB" w:rsidP="003045BB">
      <w:pPr>
        <w:rPr>
          <w:rFonts w:ascii="High Tower Text" w:hAnsi="High Tower Text" w:cs="Times New Roman"/>
          <w:b/>
          <w:bCs/>
        </w:rPr>
      </w:pPr>
      <w:r w:rsidRPr="00797312">
        <w:rPr>
          <w:rFonts w:ascii="High Tower Text" w:hAnsi="High Tower Text" w:cs="Times New Roman"/>
          <w:b/>
          <w:bCs/>
        </w:rPr>
        <w:t>Author affiliations</w:t>
      </w:r>
    </w:p>
    <w:p w:rsidR="00E418F3" w:rsidRPr="00797312" w:rsidRDefault="00E418F3" w:rsidP="00D003E6">
      <w:pPr>
        <w:pStyle w:val="ListParagraph"/>
        <w:numPr>
          <w:ilvl w:val="0"/>
          <w:numId w:val="7"/>
        </w:numPr>
        <w:spacing w:line="276" w:lineRule="auto"/>
        <w:rPr>
          <w:rFonts w:ascii="High Tower Text" w:hAnsi="High Tower Text" w:cs="Times New Roman"/>
          <w:bCs/>
        </w:rPr>
      </w:pPr>
      <w:r w:rsidRPr="00797312">
        <w:rPr>
          <w:rFonts w:ascii="High Tower Text" w:hAnsi="High Tower Text" w:cs="Times New Roman"/>
          <w:bCs/>
        </w:rPr>
        <w:t>Faculty of Health Sciences, University of Southampton, Southampton, UK</w:t>
      </w:r>
    </w:p>
    <w:p w:rsidR="00E418F3" w:rsidRPr="00797312" w:rsidRDefault="00E418F3" w:rsidP="00D003E6">
      <w:pPr>
        <w:pStyle w:val="ListParagraph"/>
        <w:numPr>
          <w:ilvl w:val="0"/>
          <w:numId w:val="7"/>
        </w:numPr>
        <w:spacing w:line="276" w:lineRule="auto"/>
        <w:rPr>
          <w:rFonts w:ascii="High Tower Text" w:hAnsi="High Tower Text" w:cs="Times New Roman"/>
          <w:bCs/>
        </w:rPr>
      </w:pPr>
      <w:r w:rsidRPr="00797312">
        <w:rPr>
          <w:rFonts w:ascii="High Tower Text" w:hAnsi="High Tower Text" w:cs="Times New Roman"/>
          <w:bCs/>
        </w:rPr>
        <w:t>University Hospital Southampton NHS Foundation Trust, Southampton, UK</w:t>
      </w:r>
    </w:p>
    <w:p w:rsidR="00790937" w:rsidRPr="00797312" w:rsidRDefault="00790937" w:rsidP="00D003E6">
      <w:pPr>
        <w:pStyle w:val="ListParagraph"/>
        <w:numPr>
          <w:ilvl w:val="0"/>
          <w:numId w:val="7"/>
        </w:numPr>
        <w:spacing w:line="276" w:lineRule="auto"/>
        <w:rPr>
          <w:rFonts w:ascii="High Tower Text" w:hAnsi="High Tower Text" w:cs="Times New Roman"/>
          <w:bCs/>
        </w:rPr>
      </w:pPr>
      <w:r w:rsidRPr="00797312">
        <w:rPr>
          <w:rFonts w:ascii="High Tower Text" w:hAnsi="High Tower Text" w:cs="Times New Roman"/>
          <w:bCs/>
        </w:rPr>
        <w:t>NIHR CLAHRC Wessex, University of Southampton, Southampton, UK</w:t>
      </w:r>
    </w:p>
    <w:p w:rsidR="00FB2369" w:rsidRPr="00797312" w:rsidRDefault="00B97298" w:rsidP="00D003E6">
      <w:pPr>
        <w:pStyle w:val="ListParagraph"/>
        <w:numPr>
          <w:ilvl w:val="0"/>
          <w:numId w:val="7"/>
        </w:numPr>
        <w:spacing w:line="276" w:lineRule="auto"/>
        <w:rPr>
          <w:rFonts w:ascii="High Tower Text" w:hAnsi="High Tower Text" w:cs="Times New Roman"/>
          <w:bCs/>
        </w:rPr>
      </w:pPr>
      <w:r w:rsidRPr="00797312">
        <w:rPr>
          <w:rFonts w:ascii="High Tower Text" w:hAnsi="High Tower Text" w:cs="Times New Roman"/>
          <w:bCs/>
        </w:rPr>
        <w:t>NIHR</w:t>
      </w:r>
      <w:r w:rsidR="00FB2369" w:rsidRPr="00797312">
        <w:rPr>
          <w:rFonts w:ascii="High Tower Text" w:hAnsi="High Tower Text" w:cs="Times New Roman"/>
          <w:bCs/>
        </w:rPr>
        <w:t xml:space="preserve"> Southampton Biomedical Research Centre, University Hospital Southampton NHS Foundation Trust, and University of Southampton, Southampton, UK</w:t>
      </w:r>
    </w:p>
    <w:p w:rsidR="00E418F3" w:rsidRPr="00797312" w:rsidRDefault="00E418F3" w:rsidP="00D003E6">
      <w:pPr>
        <w:pStyle w:val="ListParagraph"/>
        <w:numPr>
          <w:ilvl w:val="0"/>
          <w:numId w:val="7"/>
        </w:numPr>
        <w:spacing w:line="276" w:lineRule="auto"/>
        <w:rPr>
          <w:rFonts w:ascii="High Tower Text" w:hAnsi="High Tower Text" w:cs="Times New Roman"/>
          <w:bCs/>
        </w:rPr>
      </w:pPr>
      <w:r w:rsidRPr="00797312">
        <w:rPr>
          <w:rFonts w:ascii="High Tower Text" w:hAnsi="High Tower Text" w:cs="Times New Roman"/>
          <w:bCs/>
        </w:rPr>
        <w:t>Institute of Health and Society, Newcastle University, Newcastle upon Tyne, UK</w:t>
      </w:r>
    </w:p>
    <w:p w:rsidR="00E418F3" w:rsidRPr="00797312" w:rsidRDefault="00E418F3" w:rsidP="00D003E6">
      <w:pPr>
        <w:spacing w:line="276" w:lineRule="auto"/>
        <w:rPr>
          <w:rFonts w:ascii="High Tower Text" w:hAnsi="High Tower Text" w:cs="Times New Roman"/>
          <w:b/>
        </w:rPr>
      </w:pPr>
    </w:p>
    <w:p w:rsidR="00E418F3" w:rsidRPr="00797312" w:rsidRDefault="00E418F3" w:rsidP="00D003E6">
      <w:pPr>
        <w:pStyle w:val="NoSpacing"/>
        <w:spacing w:line="276" w:lineRule="auto"/>
        <w:rPr>
          <w:rFonts w:ascii="High Tower Text" w:hAnsi="High Tower Text" w:cs="Times New Roman"/>
          <w:b/>
        </w:rPr>
      </w:pPr>
      <w:r w:rsidRPr="00797312">
        <w:rPr>
          <w:rFonts w:ascii="High Tower Text" w:hAnsi="High Tower Text" w:cs="Times New Roman"/>
          <w:b/>
        </w:rPr>
        <w:t>Correspondence:</w:t>
      </w:r>
    </w:p>
    <w:p w:rsidR="00790937" w:rsidRPr="00797312" w:rsidRDefault="00790937" w:rsidP="00D003E6">
      <w:pPr>
        <w:pStyle w:val="NoSpacing"/>
        <w:spacing w:line="276" w:lineRule="auto"/>
        <w:rPr>
          <w:rFonts w:ascii="High Tower Text" w:hAnsi="High Tower Text" w:cs="Times New Roman"/>
        </w:rPr>
      </w:pPr>
    </w:p>
    <w:p w:rsidR="00E418F3" w:rsidRPr="00797312" w:rsidRDefault="00E9094C" w:rsidP="00D003E6">
      <w:pPr>
        <w:pStyle w:val="NoSpacing"/>
        <w:spacing w:line="276" w:lineRule="auto"/>
        <w:rPr>
          <w:rFonts w:ascii="High Tower Text" w:hAnsi="High Tower Text" w:cs="Times New Roman"/>
        </w:rPr>
      </w:pPr>
      <w:r w:rsidRPr="00797312">
        <w:rPr>
          <w:rFonts w:ascii="High Tower Text" w:hAnsi="High Tower Text" w:cs="Times New Roman"/>
        </w:rPr>
        <w:t>Carl May</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Faculty of Health Sciences</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University of Southampton</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Building 67 (Nightingale)</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University Road</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Highfield</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SOUTHAMPTON SO17 1BJ</w:t>
      </w:r>
    </w:p>
    <w:p w:rsidR="00E418F3" w:rsidRPr="00797312" w:rsidRDefault="00E418F3" w:rsidP="00D003E6">
      <w:pPr>
        <w:pStyle w:val="NoSpacing"/>
        <w:spacing w:line="276" w:lineRule="auto"/>
        <w:rPr>
          <w:rFonts w:ascii="High Tower Text" w:hAnsi="High Tower Text" w:cs="Times New Roman"/>
        </w:rPr>
      </w:pPr>
      <w:r w:rsidRPr="00797312">
        <w:rPr>
          <w:rFonts w:ascii="High Tower Text" w:hAnsi="High Tower Text" w:cs="Times New Roman"/>
        </w:rPr>
        <w:t>UK</w:t>
      </w:r>
    </w:p>
    <w:p w:rsidR="00E418F3" w:rsidRPr="00797312" w:rsidRDefault="00E418F3" w:rsidP="00D003E6">
      <w:pPr>
        <w:spacing w:line="276" w:lineRule="auto"/>
        <w:rPr>
          <w:rFonts w:ascii="High Tower Text" w:hAnsi="High Tower Text" w:cs="Times New Roman"/>
        </w:rPr>
      </w:pPr>
    </w:p>
    <w:p w:rsidR="00E418F3" w:rsidRPr="00797312" w:rsidRDefault="00E418F3" w:rsidP="00D003E6">
      <w:pPr>
        <w:spacing w:line="276" w:lineRule="auto"/>
        <w:rPr>
          <w:rFonts w:ascii="High Tower Text" w:hAnsi="High Tower Text" w:cs="Times New Roman"/>
        </w:rPr>
      </w:pPr>
      <w:r w:rsidRPr="00797312">
        <w:rPr>
          <w:rFonts w:ascii="High Tower Text" w:hAnsi="High Tower Text" w:cs="Times New Roman"/>
        </w:rPr>
        <w:t>Tel:  +44 (0)23 8059 7957</w:t>
      </w:r>
    </w:p>
    <w:p w:rsidR="00E418F3" w:rsidRPr="00797312" w:rsidRDefault="00E418F3" w:rsidP="00D003E6">
      <w:pPr>
        <w:spacing w:line="276" w:lineRule="auto"/>
        <w:rPr>
          <w:rFonts w:ascii="High Tower Text" w:hAnsi="High Tower Text" w:cs="Times New Roman"/>
        </w:rPr>
      </w:pPr>
      <w:r w:rsidRPr="00797312">
        <w:rPr>
          <w:rFonts w:ascii="High Tower Text" w:hAnsi="High Tower Text" w:cs="Times New Roman"/>
        </w:rPr>
        <w:t>Fax: +44 (0)23 8059 8308</w:t>
      </w:r>
    </w:p>
    <w:p w:rsidR="00E418F3" w:rsidRPr="00797312" w:rsidRDefault="00E418F3" w:rsidP="00D003E6">
      <w:pPr>
        <w:spacing w:line="276" w:lineRule="auto"/>
        <w:rPr>
          <w:rFonts w:ascii="High Tower Text" w:hAnsi="High Tower Text" w:cs="Times New Roman"/>
        </w:rPr>
      </w:pPr>
      <w:r w:rsidRPr="00797312">
        <w:rPr>
          <w:rFonts w:ascii="High Tower Text" w:hAnsi="High Tower Text" w:cs="Times New Roman"/>
        </w:rPr>
        <w:t>c.r.may@soton.ac.uk</w:t>
      </w:r>
    </w:p>
    <w:p w:rsidR="00124D54" w:rsidRPr="00797312" w:rsidRDefault="00124D54">
      <w:pPr>
        <w:rPr>
          <w:rFonts w:ascii="High Tower Text" w:hAnsi="High Tower Text" w:cs="Times New Roman"/>
          <w:b/>
        </w:rPr>
      </w:pPr>
      <w:r w:rsidRPr="00797312">
        <w:rPr>
          <w:rFonts w:ascii="High Tower Text" w:hAnsi="High Tower Text" w:cs="Times New Roman"/>
          <w:b/>
        </w:rPr>
        <w:br w:type="page"/>
      </w:r>
    </w:p>
    <w:p w:rsidR="00E418F3" w:rsidRPr="00797312" w:rsidRDefault="00E418F3" w:rsidP="00D003E6">
      <w:pPr>
        <w:spacing w:line="276" w:lineRule="auto"/>
        <w:jc w:val="center"/>
        <w:rPr>
          <w:rFonts w:ascii="High Tower Text" w:hAnsi="High Tower Text" w:cs="Times New Roman"/>
          <w:b/>
        </w:rPr>
      </w:pPr>
    </w:p>
    <w:p w:rsidR="00E418F3" w:rsidRPr="00797312" w:rsidRDefault="00E418F3" w:rsidP="00D003E6">
      <w:pPr>
        <w:spacing w:line="276" w:lineRule="auto"/>
        <w:jc w:val="center"/>
        <w:rPr>
          <w:rFonts w:ascii="High Tower Text" w:hAnsi="High Tower Text" w:cs="Times New Roman"/>
          <w:b/>
        </w:rPr>
      </w:pPr>
    </w:p>
    <w:p w:rsidR="00EC6728" w:rsidRPr="00797312" w:rsidRDefault="005124B0">
      <w:pPr>
        <w:spacing w:line="276" w:lineRule="auto"/>
        <w:jc w:val="center"/>
        <w:rPr>
          <w:rFonts w:ascii="High Tower Text" w:hAnsi="High Tower Text" w:cs="Times New Roman"/>
          <w:b/>
        </w:rPr>
      </w:pPr>
      <w:r w:rsidRPr="00797312">
        <w:rPr>
          <w:rFonts w:ascii="High Tower Text" w:hAnsi="High Tower Text" w:cs="Times New Roman"/>
          <w:b/>
        </w:rPr>
        <w:t>ABSTRACT</w:t>
      </w:r>
    </w:p>
    <w:p w:rsidR="005124B0" w:rsidRPr="00797312" w:rsidRDefault="005124B0" w:rsidP="00D003E6">
      <w:pPr>
        <w:spacing w:line="276" w:lineRule="auto"/>
        <w:jc w:val="both"/>
        <w:rPr>
          <w:rFonts w:ascii="High Tower Text" w:hAnsi="High Tower Text" w:cs="Times New Roman"/>
        </w:rPr>
      </w:pPr>
    </w:p>
    <w:p w:rsidR="00954685" w:rsidRPr="00797312" w:rsidRDefault="00A56F32" w:rsidP="00D003E6">
      <w:pPr>
        <w:pStyle w:val="NoSpacing"/>
        <w:spacing w:line="276" w:lineRule="auto"/>
        <w:jc w:val="both"/>
        <w:rPr>
          <w:rFonts w:ascii="High Tower Text" w:hAnsi="High Tower Text" w:cs="Times New Roman"/>
          <w:b/>
        </w:rPr>
      </w:pPr>
      <w:r w:rsidRPr="00797312">
        <w:rPr>
          <w:rFonts w:ascii="High Tower Text" w:hAnsi="High Tower Text" w:cs="Times New Roman"/>
          <w:b/>
        </w:rPr>
        <w:t>Background</w:t>
      </w:r>
      <w:r w:rsidR="005F6492" w:rsidRPr="00797312">
        <w:rPr>
          <w:rFonts w:ascii="High Tower Text" w:hAnsi="High Tower Text" w:cs="Times New Roman"/>
          <w:b/>
        </w:rPr>
        <w:t xml:space="preserve"> </w:t>
      </w:r>
    </w:p>
    <w:p w:rsidR="00954685" w:rsidRPr="00797312" w:rsidRDefault="00954685" w:rsidP="00D003E6">
      <w:pPr>
        <w:pStyle w:val="NoSpacing"/>
        <w:spacing w:line="276" w:lineRule="auto"/>
        <w:jc w:val="both"/>
        <w:rPr>
          <w:rFonts w:ascii="High Tower Text" w:hAnsi="High Tower Text" w:cs="Times New Roman"/>
        </w:rPr>
      </w:pPr>
    </w:p>
    <w:p w:rsidR="00673E0D" w:rsidRPr="00797312" w:rsidRDefault="00673E0D" w:rsidP="00D003E6">
      <w:pPr>
        <w:pStyle w:val="NoSpacing"/>
        <w:spacing w:line="276" w:lineRule="auto"/>
        <w:jc w:val="both"/>
        <w:rPr>
          <w:rFonts w:ascii="High Tower Text" w:hAnsi="High Tower Text" w:cs="Times New Roman"/>
        </w:rPr>
      </w:pPr>
      <w:r w:rsidRPr="00994914">
        <w:rPr>
          <w:rFonts w:ascii="High Tower Text" w:hAnsi="High Tower Text" w:cs="Times New Roman"/>
        </w:rPr>
        <w:t>Context is a problem in research on health behaviour change, knowledge translation, practice implementation and health improvement. This is because many intervention and evaluation designs seek to eliminate contextual confounders, when these represent the normal conditions into</w:t>
      </w:r>
      <w:r w:rsidRPr="00797312">
        <w:rPr>
          <w:rFonts w:ascii="High Tower Text" w:hAnsi="High Tower Text" w:cs="Times New Roman"/>
        </w:rPr>
        <w:t xml:space="preserve"> which interventions must be integrated if they are to be workable in practice. </w:t>
      </w:r>
    </w:p>
    <w:p w:rsidR="00673E0D" w:rsidRPr="00797312" w:rsidRDefault="00673E0D" w:rsidP="00D003E6">
      <w:pPr>
        <w:pStyle w:val="NoSpacing"/>
        <w:spacing w:line="276" w:lineRule="auto"/>
        <w:jc w:val="both"/>
        <w:rPr>
          <w:rFonts w:ascii="High Tower Text" w:hAnsi="High Tower Text" w:cs="Times New Roman"/>
        </w:rPr>
      </w:pPr>
    </w:p>
    <w:p w:rsidR="00954685" w:rsidRPr="00797312" w:rsidRDefault="00A56F32" w:rsidP="00D003E6">
      <w:pPr>
        <w:pStyle w:val="NoSpacing"/>
        <w:spacing w:line="276" w:lineRule="auto"/>
        <w:jc w:val="both"/>
        <w:rPr>
          <w:rFonts w:ascii="High Tower Text" w:hAnsi="High Tower Text" w:cs="Times New Roman"/>
          <w:b/>
        </w:rPr>
      </w:pPr>
      <w:r w:rsidRPr="00797312">
        <w:rPr>
          <w:rFonts w:ascii="High Tower Text" w:hAnsi="High Tower Text" w:cs="Times New Roman"/>
          <w:b/>
        </w:rPr>
        <w:t>Discussion</w:t>
      </w:r>
    </w:p>
    <w:p w:rsidR="00954685" w:rsidRPr="00797312" w:rsidRDefault="00954685" w:rsidP="00D003E6">
      <w:pPr>
        <w:pStyle w:val="NoSpacing"/>
        <w:spacing w:line="276" w:lineRule="auto"/>
        <w:jc w:val="both"/>
        <w:rPr>
          <w:rFonts w:ascii="High Tower Text" w:hAnsi="High Tower Text" w:cs="Times New Roman"/>
        </w:rPr>
      </w:pPr>
    </w:p>
    <w:p w:rsidR="0074676D" w:rsidRPr="00797312" w:rsidRDefault="0074676D" w:rsidP="00D003E6">
      <w:pPr>
        <w:pStyle w:val="NoSpacing"/>
        <w:spacing w:line="276" w:lineRule="auto"/>
        <w:jc w:val="both"/>
        <w:rPr>
          <w:rFonts w:ascii="High Tower Text" w:hAnsi="High Tower Text" w:cs="Times New Roman"/>
          <w:lang w:eastAsia="zh-CN"/>
        </w:rPr>
      </w:pPr>
      <w:r w:rsidRPr="00797312">
        <w:rPr>
          <w:rFonts w:ascii="High Tower Text" w:hAnsi="High Tower Text" w:cs="Times New Roman"/>
        </w:rPr>
        <w:t xml:space="preserve">We present an ecological model of the ways that participants in implementation and health improvement processes interact with contexts. The paper addresses the problem of context as it affects processes of implementation, scaling up and diffusion of interventions. We extend our earlier work to develop Normalisation Process Theory, and show how </w:t>
      </w:r>
      <w:r w:rsidRPr="00797312">
        <w:rPr>
          <w:rFonts w:ascii="High Tower Text" w:hAnsi="High Tower Text" w:cs="Times New Roman"/>
          <w:lang w:eastAsia="zh-CN"/>
        </w:rPr>
        <w:t>these processes involve interactions between mechanisms of resource mobilization, collective action, and negotiations with context. These mechanisms are adaptive. They contribute to self-organization in complex adaptive systems.</w:t>
      </w:r>
    </w:p>
    <w:p w:rsidR="0074676D" w:rsidRPr="00797312" w:rsidRDefault="0074676D" w:rsidP="00D003E6">
      <w:pPr>
        <w:pStyle w:val="NoSpacing"/>
        <w:spacing w:line="276" w:lineRule="auto"/>
        <w:jc w:val="both"/>
        <w:rPr>
          <w:rFonts w:ascii="High Tower Text" w:hAnsi="High Tower Text" w:cs="Times New Roman"/>
          <w:lang w:eastAsia="zh-CN"/>
        </w:rPr>
      </w:pPr>
    </w:p>
    <w:p w:rsidR="00673E0D" w:rsidRPr="00797312" w:rsidRDefault="00673E0D" w:rsidP="00D003E6">
      <w:pPr>
        <w:pStyle w:val="NoSpacing"/>
        <w:spacing w:line="276" w:lineRule="auto"/>
        <w:jc w:val="both"/>
        <w:rPr>
          <w:rFonts w:ascii="High Tower Text" w:hAnsi="High Tower Text" w:cs="Times New Roman"/>
        </w:rPr>
      </w:pPr>
    </w:p>
    <w:p w:rsidR="0074676D" w:rsidRPr="00797312" w:rsidRDefault="006E6F76" w:rsidP="00D003E6">
      <w:pPr>
        <w:pStyle w:val="NoSpacing"/>
        <w:spacing w:line="276" w:lineRule="auto"/>
        <w:jc w:val="both"/>
        <w:rPr>
          <w:rFonts w:ascii="High Tower Text" w:hAnsi="High Tower Text" w:cs="Times New Roman"/>
          <w:b/>
        </w:rPr>
      </w:pPr>
      <w:r w:rsidRPr="00797312">
        <w:rPr>
          <w:rFonts w:ascii="High Tower Text" w:hAnsi="High Tower Text" w:cs="Times New Roman"/>
          <w:b/>
        </w:rPr>
        <w:t>Conclusion</w:t>
      </w:r>
    </w:p>
    <w:p w:rsidR="0074676D" w:rsidRPr="00797312" w:rsidRDefault="0074676D" w:rsidP="00D003E6">
      <w:pPr>
        <w:pStyle w:val="NoSpacing"/>
        <w:spacing w:line="276" w:lineRule="auto"/>
        <w:jc w:val="both"/>
        <w:rPr>
          <w:rFonts w:ascii="High Tower Text" w:hAnsi="High Tower Text" w:cs="Times New Roman"/>
        </w:rPr>
      </w:pPr>
    </w:p>
    <w:p w:rsidR="0074676D" w:rsidRPr="00797312" w:rsidRDefault="009E2C9F" w:rsidP="00D003E6">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Implementation</w:t>
      </w:r>
      <w:r w:rsidR="005A7B73" w:rsidRPr="00797312">
        <w:rPr>
          <w:rFonts w:ascii="High Tower Text" w:hAnsi="High Tower Text" w:cs="Times New Roman"/>
          <w:lang w:eastAsia="zh-CN"/>
        </w:rPr>
        <w:t xml:space="preserve"> includes</w:t>
      </w:r>
      <w:r w:rsidRPr="00797312">
        <w:rPr>
          <w:rFonts w:ascii="High Tower Text" w:hAnsi="High Tower Text" w:cs="Times New Roman"/>
          <w:lang w:eastAsia="zh-CN"/>
        </w:rPr>
        <w:t xml:space="preserve"> the translational efforts that take healthcare interventions beyond the closed systems of evaluation studies into the open systems of ‘real world’ contexts. </w:t>
      </w:r>
      <w:r w:rsidR="0074676D" w:rsidRPr="00797312">
        <w:rPr>
          <w:rFonts w:ascii="High Tower Text" w:hAnsi="High Tower Text" w:cs="Times New Roman"/>
          <w:lang w:eastAsia="zh-CN"/>
        </w:rPr>
        <w:t xml:space="preserve">The outcome </w:t>
      </w:r>
      <w:r w:rsidRPr="00797312">
        <w:rPr>
          <w:rFonts w:ascii="High Tower Text" w:hAnsi="High Tower Text" w:cs="Times New Roman"/>
          <w:lang w:eastAsia="zh-CN"/>
        </w:rPr>
        <w:t>of these processes</w:t>
      </w:r>
      <w:r w:rsidR="0074676D" w:rsidRPr="00797312">
        <w:rPr>
          <w:rFonts w:ascii="High Tower Text" w:hAnsi="High Tower Text" w:cs="Times New Roman"/>
          <w:lang w:eastAsia="zh-CN"/>
        </w:rPr>
        <w:t xml:space="preserve"> depend</w:t>
      </w:r>
      <w:r w:rsidRPr="00797312">
        <w:rPr>
          <w:rFonts w:ascii="High Tower Text" w:hAnsi="High Tower Text" w:cs="Times New Roman"/>
          <w:lang w:eastAsia="zh-CN"/>
        </w:rPr>
        <w:t>s</w:t>
      </w:r>
      <w:r w:rsidR="0074676D" w:rsidRPr="00797312">
        <w:rPr>
          <w:rFonts w:ascii="High Tower Text" w:hAnsi="High Tower Text" w:cs="Times New Roman"/>
          <w:lang w:eastAsia="zh-CN"/>
        </w:rPr>
        <w:t xml:space="preserve"> on </w:t>
      </w:r>
      <w:r w:rsidRPr="00797312">
        <w:rPr>
          <w:rFonts w:ascii="High Tower Text" w:hAnsi="High Tower Text" w:cs="Times New Roman"/>
          <w:lang w:eastAsia="zh-CN"/>
        </w:rPr>
        <w:t xml:space="preserve">interactions and negotiations between their participants and contexts. In these negotiations </w:t>
      </w:r>
      <w:r w:rsidR="0074676D" w:rsidRPr="00797312">
        <w:rPr>
          <w:rFonts w:ascii="High Tower Text" w:hAnsi="High Tower Text" w:cs="Times New Roman"/>
          <w:lang w:eastAsia="zh-CN"/>
        </w:rPr>
        <w:t>the plasticity of intervention components; the degree of participants’ discretion over resource mobilisation and actors’ contributions;</w:t>
      </w:r>
      <w:r w:rsidRPr="00797312">
        <w:rPr>
          <w:rFonts w:ascii="High Tower Text" w:hAnsi="High Tower Text" w:cs="Times New Roman"/>
          <w:lang w:eastAsia="zh-CN"/>
        </w:rPr>
        <w:t xml:space="preserve"> and the elasticity of</w:t>
      </w:r>
      <w:r w:rsidR="0074676D" w:rsidRPr="00797312">
        <w:rPr>
          <w:rFonts w:ascii="High Tower Text" w:hAnsi="High Tower Text" w:cs="Times New Roman"/>
          <w:lang w:eastAsia="zh-CN"/>
        </w:rPr>
        <w:t xml:space="preserve"> contexts</w:t>
      </w:r>
      <w:r w:rsidRPr="00797312">
        <w:rPr>
          <w:rFonts w:ascii="High Tower Text" w:hAnsi="High Tower Text" w:cs="Times New Roman"/>
          <w:lang w:eastAsia="zh-CN"/>
        </w:rPr>
        <w:t>, all play important parts</w:t>
      </w:r>
      <w:r w:rsidR="0074676D" w:rsidRPr="00797312">
        <w:rPr>
          <w:rFonts w:ascii="High Tower Text" w:hAnsi="High Tower Text" w:cs="Times New Roman"/>
          <w:lang w:eastAsia="zh-CN"/>
        </w:rPr>
        <w:t>. Understanding these processes in terms of feedback l</w:t>
      </w:r>
      <w:r w:rsidR="00790937" w:rsidRPr="00797312">
        <w:rPr>
          <w:rFonts w:ascii="High Tower Text" w:hAnsi="High Tower Text" w:cs="Times New Roman"/>
          <w:lang w:eastAsia="zh-CN"/>
        </w:rPr>
        <w:t>oops, adaptive</w:t>
      </w:r>
      <w:r w:rsidR="0074676D" w:rsidRPr="00797312">
        <w:rPr>
          <w:rFonts w:ascii="High Tower Text" w:hAnsi="High Tower Text" w:cs="Times New Roman"/>
          <w:lang w:eastAsia="zh-CN"/>
        </w:rPr>
        <w:t xml:space="preserve"> mechanisms, and the </w:t>
      </w:r>
      <w:r w:rsidRPr="00797312">
        <w:rPr>
          <w:rFonts w:ascii="High Tower Text" w:hAnsi="High Tower Text" w:cs="Times New Roman"/>
          <w:lang w:eastAsia="zh-CN"/>
        </w:rPr>
        <w:t xml:space="preserve">practical </w:t>
      </w:r>
      <w:r w:rsidR="0074676D" w:rsidRPr="00797312">
        <w:rPr>
          <w:rFonts w:ascii="High Tower Text" w:hAnsi="High Tower Text" w:cs="Times New Roman"/>
          <w:lang w:eastAsia="zh-CN"/>
        </w:rPr>
        <w:t xml:space="preserve">compromises that stem from them, enables us </w:t>
      </w:r>
      <w:r w:rsidRPr="00797312">
        <w:rPr>
          <w:rFonts w:ascii="High Tower Text" w:hAnsi="High Tower Text" w:cs="Times New Roman"/>
          <w:lang w:eastAsia="zh-CN"/>
        </w:rPr>
        <w:t>to see the mechanisms specified by</w:t>
      </w:r>
      <w:r w:rsidR="0074676D" w:rsidRPr="00797312">
        <w:rPr>
          <w:rFonts w:ascii="High Tower Text" w:hAnsi="High Tower Text" w:cs="Times New Roman"/>
          <w:lang w:eastAsia="zh-CN"/>
        </w:rPr>
        <w:t xml:space="preserve"> NPT as core elements of self-organisation in complex systems.</w:t>
      </w:r>
    </w:p>
    <w:p w:rsidR="0074676D" w:rsidRPr="00797312" w:rsidRDefault="005F6492" w:rsidP="00D003E6">
      <w:pPr>
        <w:pStyle w:val="NoSpacing"/>
        <w:spacing w:line="276" w:lineRule="auto"/>
        <w:jc w:val="both"/>
        <w:rPr>
          <w:rFonts w:ascii="High Tower Text" w:hAnsi="High Tower Text" w:cs="Times New Roman"/>
        </w:rPr>
        <w:sectPr w:rsidR="0074676D" w:rsidRPr="00797312" w:rsidSect="00565FB2">
          <w:type w:val="continuous"/>
          <w:pgSz w:w="11906" w:h="16838"/>
          <w:pgMar w:top="1440" w:right="1440" w:bottom="1440" w:left="1440" w:header="708" w:footer="708" w:gutter="0"/>
          <w:cols w:space="708"/>
          <w:docGrid w:linePitch="360"/>
        </w:sectPr>
      </w:pPr>
      <w:r w:rsidRPr="00797312">
        <w:rPr>
          <w:rFonts w:ascii="High Tower Text" w:hAnsi="High Tower Text" w:cs="Times New Roman"/>
        </w:rPr>
        <w:t xml:space="preserve"> </w:t>
      </w:r>
    </w:p>
    <w:p w:rsidR="004E7595" w:rsidRPr="00797312" w:rsidRDefault="004E7595">
      <w:pPr>
        <w:rPr>
          <w:rFonts w:ascii="High Tower Text" w:hAnsi="High Tower Text" w:cs="Times New Roman"/>
        </w:rPr>
      </w:pPr>
      <w:r w:rsidRPr="00797312">
        <w:rPr>
          <w:rFonts w:ascii="High Tower Text" w:hAnsi="High Tower Text" w:cs="Times New Roman"/>
        </w:rPr>
        <w:br w:type="page"/>
      </w:r>
    </w:p>
    <w:p w:rsidR="00A56F32" w:rsidRPr="00797312" w:rsidRDefault="00A56F32" w:rsidP="00D003E6">
      <w:pPr>
        <w:spacing w:line="276" w:lineRule="auto"/>
        <w:jc w:val="both"/>
        <w:rPr>
          <w:rFonts w:ascii="High Tower Text" w:hAnsi="High Tower Text" w:cs="Times New Roman"/>
        </w:rPr>
      </w:pPr>
    </w:p>
    <w:p w:rsidR="00EC6728" w:rsidRPr="00797312" w:rsidRDefault="004A584D" w:rsidP="00D003E6">
      <w:pPr>
        <w:pStyle w:val="NoSpacing"/>
        <w:spacing w:line="276" w:lineRule="auto"/>
        <w:jc w:val="center"/>
        <w:rPr>
          <w:rFonts w:ascii="High Tower Text" w:hAnsi="High Tower Text" w:cs="Times New Roman"/>
          <w:b/>
        </w:rPr>
      </w:pPr>
      <w:r w:rsidRPr="00797312">
        <w:rPr>
          <w:rFonts w:ascii="High Tower Text" w:hAnsi="High Tower Text" w:cs="Times New Roman"/>
          <w:b/>
        </w:rPr>
        <w:t>BACKGROUND</w:t>
      </w:r>
    </w:p>
    <w:p w:rsidR="00CB736D" w:rsidRPr="00797312" w:rsidRDefault="00CB736D" w:rsidP="00D003E6">
      <w:pPr>
        <w:pStyle w:val="NoSpacing"/>
        <w:spacing w:line="276" w:lineRule="auto"/>
        <w:jc w:val="both"/>
        <w:rPr>
          <w:rFonts w:ascii="High Tower Text" w:hAnsi="High Tower Text" w:cs="Times New Roman"/>
        </w:rPr>
      </w:pPr>
    </w:p>
    <w:p w:rsidR="00744553" w:rsidRPr="00797312" w:rsidRDefault="00744553" w:rsidP="00D003E6">
      <w:pPr>
        <w:pStyle w:val="NoSpacing"/>
        <w:spacing w:line="276" w:lineRule="auto"/>
        <w:jc w:val="both"/>
        <w:rPr>
          <w:rFonts w:ascii="High Tower Text" w:hAnsi="High Tower Text" w:cs="Times New Roman"/>
        </w:rPr>
      </w:pPr>
      <w:r w:rsidRPr="00797312">
        <w:rPr>
          <w:rFonts w:ascii="High Tower Text" w:hAnsi="High Tower Text" w:cs="Times New Roman"/>
        </w:rPr>
        <w:t>Context is a problem for implementation science. R</w:t>
      </w:r>
      <w:r w:rsidR="008504E5" w:rsidRPr="00797312">
        <w:rPr>
          <w:rFonts w:ascii="High Tower Text" w:hAnsi="High Tower Text" w:cs="Times New Roman"/>
        </w:rPr>
        <w:t>e</w:t>
      </w:r>
      <w:r w:rsidR="009E2C9F" w:rsidRPr="00797312">
        <w:rPr>
          <w:rFonts w:ascii="High Tower Text" w:hAnsi="High Tower Text" w:cs="Times New Roman"/>
        </w:rPr>
        <w:t xml:space="preserve">searchers in </w:t>
      </w:r>
      <w:r w:rsidR="000917BE" w:rsidRPr="00797312">
        <w:rPr>
          <w:rFonts w:ascii="High Tower Text" w:hAnsi="High Tower Text" w:cs="Times New Roman"/>
        </w:rPr>
        <w:t xml:space="preserve">the field </w:t>
      </w:r>
      <w:r w:rsidR="00EC6728" w:rsidRPr="00797312">
        <w:rPr>
          <w:rFonts w:ascii="High Tower Text" w:hAnsi="High Tower Text" w:cs="Times New Roman"/>
        </w:rPr>
        <w:t>have sought to identify, character</w:t>
      </w:r>
      <w:r w:rsidR="00673E0D" w:rsidRPr="00797312">
        <w:rPr>
          <w:rFonts w:ascii="High Tower Text" w:hAnsi="High Tower Text" w:cs="Times New Roman"/>
        </w:rPr>
        <w:t>is</w:t>
      </w:r>
      <w:r w:rsidR="00EC6728" w:rsidRPr="00797312">
        <w:rPr>
          <w:rFonts w:ascii="High Tower Text" w:hAnsi="High Tower Text" w:cs="Times New Roman"/>
        </w:rPr>
        <w:t>e and explain the mechanisms implicated in individual behaviour change</w:t>
      </w:r>
      <w:r w:rsidR="001B2597" w:rsidRPr="00797312">
        <w:rPr>
          <w:rFonts w:ascii="High Tower Text" w:hAnsi="High Tower Text" w:cs="Times New Roman"/>
        </w:rPr>
        <w:t xml:space="preserve"> and</w:t>
      </w:r>
      <w:r w:rsidR="00EC6728" w:rsidRPr="00797312">
        <w:rPr>
          <w:rFonts w:ascii="High Tower Text" w:hAnsi="High Tower Text" w:cs="Times New Roman"/>
        </w:rPr>
        <w:t xml:space="preserve"> </w:t>
      </w:r>
      <w:r w:rsidR="009E2C9F" w:rsidRPr="00797312">
        <w:rPr>
          <w:rFonts w:ascii="High Tower Text" w:hAnsi="High Tower Text" w:cs="Times New Roman"/>
        </w:rPr>
        <w:t>collective action</w:t>
      </w:r>
      <w:r w:rsidR="008504E5" w:rsidRPr="00797312">
        <w:rPr>
          <w:rFonts w:ascii="High Tower Text" w:hAnsi="High Tower Text" w:cs="Times New Roman"/>
        </w:rPr>
        <w:t xml:space="preserve"> for many years</w:t>
      </w:r>
      <w:r w:rsidR="009E2C9F" w:rsidRPr="00797312">
        <w:rPr>
          <w:rFonts w:ascii="High Tower Text" w:hAnsi="High Tower Text" w:cs="Times New Roman"/>
        </w:rPr>
        <w:t>.</w:t>
      </w:r>
      <w:r w:rsidR="000B1784" w:rsidRPr="00797312">
        <w:rPr>
          <w:rFonts w:ascii="High Tower Text" w:hAnsi="High Tower Text" w:cs="Times New Roman"/>
        </w:rPr>
        <w:t xml:space="preserve"> T</w:t>
      </w:r>
      <w:r w:rsidR="00756550" w:rsidRPr="00797312">
        <w:rPr>
          <w:rFonts w:ascii="High Tower Text" w:hAnsi="High Tower Text" w:cs="Times New Roman"/>
        </w:rPr>
        <w:t>hey ha</w:t>
      </w:r>
      <w:r w:rsidR="00E150CE" w:rsidRPr="00797312">
        <w:rPr>
          <w:rFonts w:ascii="High Tower Text" w:hAnsi="High Tower Text" w:cs="Times New Roman"/>
        </w:rPr>
        <w:t>ve sought to develop theoretical models and empirical research instruments, as well as</w:t>
      </w:r>
      <w:r w:rsidR="00A6663B" w:rsidRPr="00797312">
        <w:rPr>
          <w:rFonts w:ascii="High Tower Text" w:hAnsi="High Tower Text" w:cs="Times New Roman"/>
        </w:rPr>
        <w:t xml:space="preserve"> practical toolkits that</w:t>
      </w:r>
      <w:r w:rsidR="00756550" w:rsidRPr="00797312">
        <w:rPr>
          <w:rFonts w:ascii="High Tower Text" w:hAnsi="High Tower Text" w:cs="Times New Roman"/>
        </w:rPr>
        <w:t xml:space="preserve"> foster the implementation of innovations </w:t>
      </w:r>
      <w:r w:rsidR="00D37B91" w:rsidRPr="00797312">
        <w:rPr>
          <w:rFonts w:ascii="High Tower Text" w:hAnsi="High Tower Text" w:cs="Times New Roman"/>
        </w:rPr>
        <w:t xml:space="preserve">in practice. </w:t>
      </w:r>
      <w:r w:rsidR="007A705D" w:rsidRPr="00797312">
        <w:rPr>
          <w:rFonts w:ascii="High Tower Text" w:hAnsi="High Tower Text" w:cs="Times New Roman"/>
        </w:rPr>
        <w:t>Against this background, c</w:t>
      </w:r>
      <w:r w:rsidRPr="00797312">
        <w:rPr>
          <w:rFonts w:ascii="High Tower Text" w:hAnsi="High Tower Text" w:cs="Times New Roman"/>
        </w:rPr>
        <w:t xml:space="preserve">ontext </w:t>
      </w:r>
      <w:r w:rsidR="00095EA2" w:rsidRPr="00797312">
        <w:rPr>
          <w:rFonts w:ascii="High Tower Text" w:hAnsi="High Tower Text" w:cs="Times New Roman"/>
        </w:rPr>
        <w:t xml:space="preserve">is </w:t>
      </w:r>
      <w:r w:rsidR="007A705D" w:rsidRPr="00797312">
        <w:rPr>
          <w:rFonts w:ascii="High Tower Text" w:hAnsi="High Tower Text" w:cs="Times New Roman"/>
        </w:rPr>
        <w:t>a</w:t>
      </w:r>
      <w:r w:rsidRPr="00797312">
        <w:rPr>
          <w:rFonts w:ascii="High Tower Text" w:hAnsi="High Tower Text" w:cs="Times New Roman"/>
        </w:rPr>
        <w:t xml:space="preserve">n important </w:t>
      </w:r>
      <w:r w:rsidR="00095EA2" w:rsidRPr="00797312">
        <w:rPr>
          <w:rFonts w:ascii="High Tower Text" w:hAnsi="High Tower Text" w:cs="Times New Roman"/>
          <w:i/>
        </w:rPr>
        <w:t xml:space="preserve">practical </w:t>
      </w:r>
      <w:r w:rsidRPr="00797312">
        <w:rPr>
          <w:rFonts w:ascii="High Tower Text" w:hAnsi="High Tower Text" w:cs="Times New Roman"/>
        </w:rPr>
        <w:t xml:space="preserve">problem for </w:t>
      </w:r>
      <w:r w:rsidR="00095EA2" w:rsidRPr="00797312">
        <w:rPr>
          <w:rFonts w:ascii="High Tower Text" w:hAnsi="High Tower Text" w:cs="Times New Roman"/>
        </w:rPr>
        <w:t>complex intervention and implementation trials. T</w:t>
      </w:r>
      <w:r w:rsidR="00D37B91" w:rsidRPr="00797312">
        <w:rPr>
          <w:rFonts w:ascii="High Tower Text" w:hAnsi="High Tower Text" w:cs="Times New Roman"/>
        </w:rPr>
        <w:t xml:space="preserve">hese </w:t>
      </w:r>
      <w:r w:rsidR="006A00C0" w:rsidRPr="00797312">
        <w:rPr>
          <w:rFonts w:ascii="High Tower Text" w:hAnsi="High Tower Text" w:cs="Times New Roman"/>
        </w:rPr>
        <w:t xml:space="preserve">are </w:t>
      </w:r>
      <w:r w:rsidR="001C784B" w:rsidRPr="00797312">
        <w:rPr>
          <w:rFonts w:ascii="High Tower Text" w:hAnsi="High Tower Text" w:cs="Times New Roman"/>
        </w:rPr>
        <w:t>driven by a model of research that aim</w:t>
      </w:r>
      <w:r w:rsidR="00D37B91" w:rsidRPr="00797312">
        <w:rPr>
          <w:rFonts w:ascii="High Tower Text" w:hAnsi="High Tower Text" w:cs="Times New Roman"/>
        </w:rPr>
        <w:t>s</w:t>
      </w:r>
      <w:r w:rsidR="001C784B" w:rsidRPr="00797312">
        <w:rPr>
          <w:rFonts w:ascii="High Tower Text" w:hAnsi="High Tower Text" w:cs="Times New Roman"/>
        </w:rPr>
        <w:t xml:space="preserve"> to show the operation of causal</w:t>
      </w:r>
      <w:r w:rsidR="004A584D" w:rsidRPr="00797312">
        <w:rPr>
          <w:rFonts w:ascii="High Tower Text" w:hAnsi="High Tower Text" w:cs="Times New Roman"/>
        </w:rPr>
        <w:t xml:space="preserve"> mechanisms</w:t>
      </w:r>
      <w:r w:rsidR="001C784B" w:rsidRPr="00797312">
        <w:rPr>
          <w:rFonts w:ascii="High Tower Text" w:hAnsi="High Tower Text" w:cs="Times New Roman"/>
        </w:rPr>
        <w:t xml:space="preserve">, eliminate confounders, and measure outcomes. </w:t>
      </w:r>
      <w:r w:rsidR="00095EA2" w:rsidRPr="00797312">
        <w:rPr>
          <w:rFonts w:ascii="High Tower Text" w:hAnsi="High Tower Text" w:cs="Times New Roman"/>
        </w:rPr>
        <w:t>T</w:t>
      </w:r>
      <w:r w:rsidRPr="00797312">
        <w:rPr>
          <w:rFonts w:ascii="High Tower Text" w:hAnsi="High Tower Text" w:cs="Times New Roman"/>
        </w:rPr>
        <w:t>he conceptual division between an intervention and its environment that is an inevitable conse</w:t>
      </w:r>
      <w:r w:rsidR="00095EA2" w:rsidRPr="00797312">
        <w:rPr>
          <w:rFonts w:ascii="High Tower Text" w:hAnsi="High Tower Text" w:cs="Times New Roman"/>
        </w:rPr>
        <w:t>quence of trial design, means that contexts are often framed as sources of</w:t>
      </w:r>
      <w:r w:rsidRPr="00797312">
        <w:rPr>
          <w:rFonts w:ascii="High Tower Text" w:hAnsi="High Tower Text" w:cs="Times New Roman"/>
        </w:rPr>
        <w:t xml:space="preserve"> obduracy and interference with the smooth delivery of the trial.</w:t>
      </w:r>
    </w:p>
    <w:p w:rsidR="00E9575D" w:rsidRPr="00797312" w:rsidRDefault="001C784B" w:rsidP="00744553">
      <w:pPr>
        <w:pStyle w:val="NoSpacing"/>
        <w:spacing w:line="276" w:lineRule="auto"/>
        <w:ind w:firstLine="720"/>
        <w:jc w:val="both"/>
        <w:rPr>
          <w:rFonts w:ascii="High Tower Text" w:hAnsi="High Tower Text" w:cs="Times New Roman"/>
        </w:rPr>
      </w:pPr>
      <w:r w:rsidRPr="00797312">
        <w:rPr>
          <w:rFonts w:ascii="High Tower Text" w:hAnsi="High Tower Text" w:cs="Times New Roman"/>
        </w:rPr>
        <w:t xml:space="preserve">Attempts to understand the dynamics of implementation </w:t>
      </w:r>
      <w:r w:rsidR="00734728" w:rsidRPr="00797312">
        <w:rPr>
          <w:rFonts w:ascii="High Tower Text" w:hAnsi="High Tower Text" w:cs="Times New Roman"/>
        </w:rPr>
        <w:t xml:space="preserve">and to evaluate their effects </w:t>
      </w:r>
      <w:r w:rsidRPr="00797312">
        <w:rPr>
          <w:rFonts w:ascii="High Tower Text" w:hAnsi="High Tower Text" w:cs="Times New Roman"/>
        </w:rPr>
        <w:t xml:space="preserve">are </w:t>
      </w:r>
      <w:r w:rsidR="004A584D" w:rsidRPr="00797312">
        <w:rPr>
          <w:rFonts w:ascii="High Tower Text" w:hAnsi="High Tower Text" w:cs="Times New Roman"/>
        </w:rPr>
        <w:t xml:space="preserve">either </w:t>
      </w:r>
      <w:r w:rsidR="00744553" w:rsidRPr="00797312">
        <w:rPr>
          <w:rFonts w:ascii="High Tower Text" w:hAnsi="High Tower Text" w:cs="Times New Roman"/>
        </w:rPr>
        <w:t>front-loaded into clinical trials</w:t>
      </w:r>
      <w:r w:rsidRPr="00797312">
        <w:rPr>
          <w:rFonts w:ascii="High Tower Text" w:hAnsi="High Tower Text" w:cs="Times New Roman"/>
        </w:rPr>
        <w:t xml:space="preserve"> in the form of program</w:t>
      </w:r>
      <w:r w:rsidR="00553309" w:rsidRPr="00797312">
        <w:rPr>
          <w:rFonts w:ascii="High Tower Text" w:hAnsi="High Tower Text" w:cs="Times New Roman"/>
        </w:rPr>
        <w:t>me</w:t>
      </w:r>
      <w:r w:rsidRPr="00797312">
        <w:rPr>
          <w:rFonts w:ascii="High Tower Text" w:hAnsi="High Tower Text" w:cs="Times New Roman"/>
        </w:rPr>
        <w:t xml:space="preserve"> theories</w:t>
      </w:r>
      <w:r w:rsidR="007D2E2F" w:rsidRPr="00797312">
        <w:rPr>
          <w:rFonts w:ascii="High Tower Text" w:hAnsi="High Tower Text" w:cs="Times New Roman"/>
        </w:rPr>
        <w:t xml:space="preserve"> </w:t>
      </w:r>
      <w:r w:rsidRPr="00797312">
        <w:rPr>
          <w:rFonts w:ascii="High Tower Text" w:hAnsi="High Tower Text" w:cs="Times New Roman"/>
        </w:rPr>
        <w:t>that specify their expected mode of operation</w:t>
      </w:r>
      <w:r w:rsidR="004A584D" w:rsidRPr="00797312">
        <w:rPr>
          <w:rFonts w:ascii="High Tower Text" w:hAnsi="High Tower Text" w:cs="Times New Roman"/>
        </w:rPr>
        <w:t xml:space="preserve"> and outcomes</w:t>
      </w:r>
      <w:r w:rsidRPr="00797312">
        <w:rPr>
          <w:rFonts w:ascii="High Tower Text" w:hAnsi="High Tower Text" w:cs="Times New Roman"/>
        </w:rPr>
        <w:t xml:space="preserve">, or revealed in </w:t>
      </w:r>
      <w:r w:rsidR="00CB4891" w:rsidRPr="00797312">
        <w:rPr>
          <w:rFonts w:ascii="High Tower Text" w:hAnsi="High Tower Text" w:cs="Times New Roman"/>
        </w:rPr>
        <w:t xml:space="preserve">retrospective </w:t>
      </w:r>
      <w:r w:rsidRPr="00797312">
        <w:rPr>
          <w:rFonts w:ascii="High Tower Text" w:hAnsi="High Tower Text" w:cs="Times New Roman"/>
        </w:rPr>
        <w:t xml:space="preserve">‘process’ evaluations of </w:t>
      </w:r>
      <w:r w:rsidR="00734728" w:rsidRPr="00797312">
        <w:rPr>
          <w:rFonts w:ascii="High Tower Text" w:hAnsi="High Tower Text" w:cs="Times New Roman"/>
        </w:rPr>
        <w:t>activity over time</w:t>
      </w:r>
      <w:r w:rsidR="004A584D" w:rsidRPr="00797312">
        <w:rPr>
          <w:rFonts w:ascii="High Tower Text" w:hAnsi="High Tower Text" w:cs="Times New Roman"/>
        </w:rPr>
        <w:t xml:space="preserve"> and the effects of this activity on outcomes</w:t>
      </w:r>
      <w:r w:rsidR="007D2E2F" w:rsidRPr="00797312">
        <w:rPr>
          <w:rFonts w:ascii="High Tower Text" w:hAnsi="High Tower Text" w:cs="Times New Roman"/>
        </w:rPr>
        <w:t xml:space="preserve">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Hawe&lt;/Author&gt;&lt;Year&gt;2015&lt;/Year&gt;&lt;RecNum&gt;20789&lt;/RecNum&gt;&lt;DisplayText&gt;[1, 2]&lt;/DisplayText&gt;&lt;record&gt;&lt;rec-number&gt;20789&lt;/rec-number&gt;&lt;foreign-keys&gt;&lt;key app="EN" db-id="dvaxz5xz5wewwyed2pbpewxc9ev2r5aav9v0" timestamp="1423644883"&gt;20789&lt;/key&gt;&lt;/foreign-keys&gt;&lt;ref-type name="Journal Article"&gt;17&lt;/ref-type&gt;&lt;contributors&gt;&lt;authors&gt;&lt;author&gt;Hawe, Penelope&lt;/author&gt;&lt;/authors&gt;&lt;/contributors&gt;&lt;titles&gt;&lt;title&gt;Lessons from Complex Interventions to Improve Health&lt;/title&gt;&lt;secondary-title&gt;Annual review of public health&lt;/secondary-title&gt;&lt;/titles&gt;&lt;periodical&gt;&lt;full-title&gt;Annual review of public health&lt;/full-title&gt;&lt;/periodical&gt;&lt;number&gt;0&lt;/number&gt;&lt;dates&gt;&lt;year&gt;2015&lt;/year&gt;&lt;/dates&gt;&lt;isbn&gt;0163-7525&lt;/isbn&gt;&lt;urls&gt;&lt;/urls&gt;&lt;/record&gt;&lt;/Cite&gt;&lt;Cite&gt;&lt;Author&gt;Grant&lt;/Author&gt;&lt;Year&gt;2013&lt;/Year&gt;&lt;RecNum&gt;13529&lt;/RecNum&gt;&lt;record&gt;&lt;rec-number&gt;13529&lt;/rec-number&gt;&lt;foreign-keys&gt;&lt;key app="EN" db-id="dvaxz5xz5wewwyed2pbpewxc9ev2r5aav9v0" timestamp="1358248838"&gt;13529&lt;/key&gt;&lt;/foreign-keys&gt;&lt;ref-type name="Journal Article"&gt;17&lt;/ref-type&gt;&lt;contributors&gt;&lt;authors&gt;&lt;author&gt;Grant, A.&lt;/author&gt;&lt;author&gt;Treweek, S.&lt;/author&gt;&lt;author&gt;Dreischulte, T.&lt;/author&gt;&lt;author&gt;Foy, R.&lt;/author&gt;&lt;author&gt;Guthrie, B.&lt;/author&gt;&lt;/authors&gt;&lt;/contributors&gt;&lt;titles&gt;&lt;title&gt;Process evaluations for cluster-randomised trials of complex interventions: a proposed framework for design and reporting&lt;/title&gt;&lt;secondary-title&gt;Trials&lt;/secondary-title&gt;&lt;/titles&gt;&lt;periodical&gt;&lt;full-title&gt;Trials&lt;/full-title&gt;&lt;abbr-1&gt;Trials&lt;/abbr-1&gt;&lt;/periodical&gt;&lt;pages&gt;15&lt;/pages&gt;&lt;volume&gt;14&lt;/volume&gt;&lt;number&gt;1&lt;/number&gt;&lt;dates&gt;&lt;year&gt;2013&lt;/year&gt;&lt;/dates&gt;&lt;isbn&gt;1745-6215&lt;/isbn&gt;&lt;urls&gt;&lt;/urls&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1, 2]</w:t>
      </w:r>
      <w:r w:rsidR="00E303AB">
        <w:rPr>
          <w:rFonts w:ascii="High Tower Text" w:hAnsi="High Tower Text" w:cs="Times New Roman"/>
        </w:rPr>
        <w:fldChar w:fldCharType="end"/>
      </w:r>
      <w:r w:rsidR="00734728" w:rsidRPr="00797312">
        <w:rPr>
          <w:rFonts w:ascii="High Tower Text" w:hAnsi="High Tower Text" w:cs="Times New Roman"/>
        </w:rPr>
        <w:t>.</w:t>
      </w:r>
      <w:r w:rsidR="006A00C0" w:rsidRPr="00797312">
        <w:rPr>
          <w:rFonts w:ascii="High Tower Text" w:hAnsi="High Tower Text" w:cs="Times New Roman"/>
        </w:rPr>
        <w:t xml:space="preserve"> This means that implementation theory and empirical research are skewed in favour of the beginnings of impl</w:t>
      </w:r>
      <w:r w:rsidR="00DC2B14" w:rsidRPr="00797312">
        <w:rPr>
          <w:rFonts w:ascii="High Tower Text" w:hAnsi="High Tower Text" w:cs="Times New Roman"/>
        </w:rPr>
        <w:t xml:space="preserve">ementation-integration journeys. </w:t>
      </w:r>
      <w:r w:rsidR="00744553" w:rsidRPr="00797312">
        <w:rPr>
          <w:rFonts w:ascii="High Tower Text" w:hAnsi="High Tower Text" w:cs="Times New Roman"/>
        </w:rPr>
        <w:t xml:space="preserve">Longitudinal studies that specifically investigate sustainability and scaling up, and that focus on implementation processes, are rare. </w:t>
      </w:r>
      <w:r w:rsidR="00DC2B14" w:rsidRPr="00797312">
        <w:rPr>
          <w:rFonts w:ascii="High Tower Text" w:hAnsi="High Tower Text" w:cs="Times New Roman"/>
        </w:rPr>
        <w:t xml:space="preserve">We thus </w:t>
      </w:r>
      <w:r w:rsidR="006A00C0" w:rsidRPr="00797312">
        <w:rPr>
          <w:rFonts w:ascii="High Tower Text" w:hAnsi="High Tower Text" w:cs="Times New Roman"/>
        </w:rPr>
        <w:t xml:space="preserve">know </w:t>
      </w:r>
      <w:r w:rsidR="000E2B4F" w:rsidRPr="00797312">
        <w:rPr>
          <w:rFonts w:ascii="High Tower Text" w:hAnsi="High Tower Text" w:cs="Times New Roman"/>
        </w:rPr>
        <w:t>rather</w:t>
      </w:r>
      <w:r w:rsidR="00DC2B14" w:rsidRPr="00797312">
        <w:rPr>
          <w:rFonts w:ascii="High Tower Text" w:hAnsi="High Tower Text" w:cs="Times New Roman"/>
        </w:rPr>
        <w:t xml:space="preserve"> </w:t>
      </w:r>
      <w:r w:rsidR="006A00C0" w:rsidRPr="00797312">
        <w:rPr>
          <w:rFonts w:ascii="High Tower Text" w:hAnsi="High Tower Text" w:cs="Times New Roman"/>
        </w:rPr>
        <w:t xml:space="preserve">less </w:t>
      </w:r>
      <w:r w:rsidR="000E2B4F" w:rsidRPr="00797312">
        <w:rPr>
          <w:rFonts w:ascii="High Tower Text" w:hAnsi="High Tower Text" w:cs="Times New Roman"/>
        </w:rPr>
        <w:t xml:space="preserve">than we should </w:t>
      </w:r>
      <w:r w:rsidR="006A00C0" w:rsidRPr="00797312">
        <w:rPr>
          <w:rFonts w:ascii="High Tower Text" w:hAnsi="High Tower Text" w:cs="Times New Roman"/>
        </w:rPr>
        <w:t>about the mechanisms involved in adaptation and sustainab</w:t>
      </w:r>
      <w:r w:rsidR="00DC2B14" w:rsidRPr="00797312">
        <w:rPr>
          <w:rFonts w:ascii="High Tower Text" w:hAnsi="High Tower Text" w:cs="Times New Roman"/>
        </w:rPr>
        <w:t xml:space="preserve">ility over time. </w:t>
      </w:r>
    </w:p>
    <w:p w:rsidR="00F41D92" w:rsidRPr="00797312" w:rsidRDefault="00632AA0" w:rsidP="00E303AB">
      <w:pPr>
        <w:pStyle w:val="NoSpacing"/>
        <w:spacing w:line="276" w:lineRule="auto"/>
        <w:ind w:firstLine="720"/>
        <w:jc w:val="both"/>
        <w:rPr>
          <w:rFonts w:ascii="High Tower Text" w:hAnsi="High Tower Text" w:cs="Times New Roman"/>
        </w:rPr>
      </w:pPr>
      <w:r w:rsidRPr="00797312">
        <w:rPr>
          <w:rFonts w:ascii="High Tower Text" w:hAnsi="High Tower Text" w:cs="Times New Roman"/>
        </w:rPr>
        <w:t>There is</w:t>
      </w:r>
      <w:r w:rsidR="000917BE" w:rsidRPr="00797312">
        <w:rPr>
          <w:rFonts w:ascii="High Tower Text" w:hAnsi="High Tower Text" w:cs="Times New Roman"/>
        </w:rPr>
        <w:t>, however,</w:t>
      </w:r>
      <w:r w:rsidRPr="00797312">
        <w:rPr>
          <w:rFonts w:ascii="High Tower Text" w:hAnsi="High Tower Text" w:cs="Times New Roman"/>
        </w:rPr>
        <w:t xml:space="preserve"> a substantial literature </w:t>
      </w:r>
      <w:r w:rsidR="00FD6A33" w:rsidRPr="00797312">
        <w:rPr>
          <w:rFonts w:ascii="High Tower Text" w:hAnsi="High Tower Text" w:cs="Times New Roman"/>
        </w:rPr>
        <w:t>on aspects of context</w:t>
      </w:r>
      <w:r w:rsidR="000917BE" w:rsidRPr="00797312">
        <w:rPr>
          <w:rFonts w:ascii="High Tower Text" w:hAnsi="High Tower Text" w:cs="Times New Roman"/>
        </w:rPr>
        <w:t>, relevant to implementation research.</w:t>
      </w:r>
      <w:r w:rsidR="00FD6A33" w:rsidRPr="00797312">
        <w:rPr>
          <w:rFonts w:ascii="High Tower Text" w:hAnsi="High Tower Text" w:cs="Times New Roman"/>
        </w:rPr>
        <w:t xml:space="preserve"> </w:t>
      </w:r>
      <w:r w:rsidR="000917BE" w:rsidRPr="00797312">
        <w:rPr>
          <w:rFonts w:ascii="High Tower Text" w:hAnsi="High Tower Text" w:cs="Times New Roman"/>
        </w:rPr>
        <w:t xml:space="preserve">It draws attention to factors that </w:t>
      </w:r>
      <w:r w:rsidR="00FD6A33" w:rsidRPr="00797312">
        <w:rPr>
          <w:rFonts w:ascii="High Tower Text" w:hAnsi="High Tower Text" w:cs="Times New Roman"/>
        </w:rPr>
        <w:t xml:space="preserve">play out </w:t>
      </w:r>
      <w:r w:rsidRPr="00797312">
        <w:rPr>
          <w:rFonts w:ascii="High Tower Text" w:hAnsi="High Tower Text" w:cs="Times New Roman"/>
        </w:rPr>
        <w:t xml:space="preserve">as ‘barriers and facilitators’ to specific interventions ranging from improving hand-washing in hospital </w:t>
      </w:r>
      <w:r w:rsidR="00E303AB">
        <w:rPr>
          <w:rFonts w:ascii="High Tower Text" w:hAnsi="High Tower Text" w:cs="Times New Roman"/>
        </w:rPr>
        <w:fldChar w:fldCharType="begin">
          <w:fldData xml:space="preserve">PEVuZE5vdGU+PENpdGU+PEF1dGhvcj5IdWlzPC9BdXRob3I+PFllYXI+MjAxMjwvWWVhcj48UmVj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c8L3ZvbHVtZT48a2V5d29yZHM+PGtl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IdWlzPC9BdXRob3I+PFllYXI+MjAxMjwvWWVhcj48UmVj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c8L3ZvbHVtZT48a2V5d29yZHM+PGtl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3]</w:t>
      </w:r>
      <w:r w:rsidR="00E303AB">
        <w:rPr>
          <w:rFonts w:ascii="High Tower Text" w:hAnsi="High Tower Text" w:cs="Times New Roman"/>
        </w:rPr>
        <w:fldChar w:fldCharType="end"/>
      </w:r>
      <w:r w:rsidR="00FD6A33" w:rsidRPr="00797312">
        <w:rPr>
          <w:rFonts w:ascii="High Tower Text" w:hAnsi="High Tower Text" w:cs="Times New Roman"/>
        </w:rPr>
        <w:t>;</w:t>
      </w:r>
      <w:r w:rsidRPr="00797312">
        <w:rPr>
          <w:rFonts w:ascii="High Tower Text" w:hAnsi="High Tower Text" w:cs="Times New Roman"/>
        </w:rPr>
        <w:t xml:space="preserve"> pain management </w:t>
      </w:r>
      <w:r w:rsidR="00E303AB">
        <w:rPr>
          <w:rFonts w:ascii="High Tower Text" w:hAnsi="High Tower Text" w:cs="Times New Roman"/>
        </w:rPr>
        <w:fldChar w:fldCharType="begin">
          <w:fldData xml:space="preserve">PEVuZE5vdGU+PENpdGU+PEF1dGhvcj5CZXJiZW48L0F1dGhvcj48WWVhcj4yMDEyPC9ZZWFyPjxS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CZXJiZW48L0F1dGhvcj48WWVhcj4yMDEyPC9ZZWFyPjxS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4]</w:t>
      </w:r>
      <w:r w:rsidR="00E303AB">
        <w:rPr>
          <w:rFonts w:ascii="High Tower Text" w:hAnsi="High Tower Text" w:cs="Times New Roman"/>
        </w:rPr>
        <w:fldChar w:fldCharType="end"/>
      </w:r>
      <w:r w:rsidR="00FD6A33" w:rsidRPr="00797312">
        <w:rPr>
          <w:rFonts w:ascii="High Tower Text" w:hAnsi="High Tower Text" w:cs="Times New Roman"/>
        </w:rPr>
        <w:t>;</w:t>
      </w:r>
      <w:r w:rsidR="0018119D" w:rsidRPr="00797312">
        <w:rPr>
          <w:rFonts w:ascii="High Tower Text" w:hAnsi="High Tower Text" w:cs="Times New Roman"/>
        </w:rPr>
        <w:t xml:space="preserve"> shared decision making about treatment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Gravel&lt;/Author&gt;&lt;Year&gt;2006&lt;/Year&gt;&lt;RecNum&gt;213&lt;/RecNum&gt;&lt;DisplayText&gt;[5]&lt;/DisplayText&gt;&lt;record&gt;&lt;rec-number&gt;213&lt;/rec-number&gt;&lt;foreign-keys&gt;&lt;key app="EN" db-id="dvaxz5xz5wewwyed2pbpewxc9ev2r5aav9v0" timestamp="0"&gt;213&lt;/key&gt;&lt;/foreign-keys&gt;&lt;ref-type name="Journal Article"&gt;17&lt;/ref-type&gt;&lt;contributors&gt;&lt;authors&gt;&lt;author&gt;Gravel, Karine&lt;/author&gt;&lt;author&gt;Legare, France&lt;/author&gt;&lt;author&gt;Graham, Ian&lt;/author&gt;&lt;/authors&gt;&lt;/contributors&gt;&lt;titles&gt;&lt;title&gt;Barriers and facilitators to implementing shared decision-making in clinical practice: a systematic review of health professionals&amp;apos; perceptions&lt;/title&gt;&lt;secondary-title&gt;Implementation Science&lt;/secondary-title&gt;&lt;/titles&gt;&lt;periodical&gt;&lt;full-title&gt;Implementation Science&lt;/full-title&gt;&lt;abbr-1&gt;Implement Sci&lt;/abbr-1&gt;&lt;/periodical&gt;&lt;pages&gt;16&lt;/pages&gt;&lt;volume&gt;1&lt;/volume&gt;&lt;number&gt;1&lt;/number&gt;&lt;dates&gt;&lt;year&gt;2006&lt;/year&gt;&lt;/dates&gt;&lt;isbn&gt;1748-5908&lt;/isbn&gt;&lt;accession-num&gt;doi:10.1186/1748-5908-1-16&lt;/accession-num&gt;&lt;urls&gt;&lt;related-urls&gt;&lt;url&gt;http://www.implementationscience.com/content/1/1/16 &lt;/url&gt;&lt;/related-urls&gt;&lt;/urls&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5]</w:t>
      </w:r>
      <w:r w:rsidR="00E303AB">
        <w:rPr>
          <w:rFonts w:ascii="High Tower Text" w:hAnsi="High Tower Text" w:cs="Times New Roman"/>
        </w:rPr>
        <w:fldChar w:fldCharType="end"/>
      </w:r>
      <w:r w:rsidR="00FD6A33" w:rsidRPr="00797312">
        <w:rPr>
          <w:rFonts w:ascii="High Tower Text" w:hAnsi="High Tower Text" w:cs="Times New Roman"/>
        </w:rPr>
        <w:t>;</w:t>
      </w:r>
      <w:r w:rsidR="0018119D" w:rsidRPr="00797312">
        <w:rPr>
          <w:rFonts w:ascii="High Tower Text" w:hAnsi="High Tower Text" w:cs="Times New Roman"/>
        </w:rPr>
        <w:t xml:space="preserve"> and management of the end of life </w:t>
      </w:r>
      <w:r w:rsidR="00E303AB">
        <w:rPr>
          <w:rFonts w:ascii="High Tower Text" w:hAnsi="High Tower Text" w:cs="Times New Roman"/>
        </w:rPr>
        <w:fldChar w:fldCharType="begin">
          <w:fldData xml:space="preserve">PEVuZE5vdGU+PENpdGU+PEF1dGhvcj5Nb2NrZm9yZDwvQXV0aG9yPjxZZWFyPjIwMTU8L1llYXI+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==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Nb2NrZm9yZDwvQXV0aG9yPjxZZWFyPjIwMTU8L1llYXI+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==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6]</w:t>
      </w:r>
      <w:r w:rsidR="00E303AB">
        <w:rPr>
          <w:rFonts w:ascii="High Tower Text" w:hAnsi="High Tower Text" w:cs="Times New Roman"/>
        </w:rPr>
        <w:fldChar w:fldCharType="end"/>
      </w:r>
      <w:r w:rsidR="0018119D" w:rsidRPr="00797312">
        <w:rPr>
          <w:rFonts w:ascii="High Tower Text" w:hAnsi="High Tower Text" w:cs="Times New Roman"/>
        </w:rPr>
        <w:t xml:space="preserve">. </w:t>
      </w:r>
      <w:r w:rsidR="00FD6A33" w:rsidRPr="00797312">
        <w:rPr>
          <w:rFonts w:ascii="High Tower Text" w:hAnsi="High Tower Text" w:cs="Times New Roman"/>
        </w:rPr>
        <w:t xml:space="preserve">The problem for implementation science, however, is that contextual </w:t>
      </w:r>
      <w:r w:rsidR="007B204B" w:rsidRPr="00797312">
        <w:rPr>
          <w:rFonts w:ascii="High Tower Text" w:hAnsi="High Tower Text" w:cs="Times New Roman"/>
        </w:rPr>
        <w:t>‘</w:t>
      </w:r>
      <w:r w:rsidR="00FD6A33" w:rsidRPr="00797312">
        <w:rPr>
          <w:rFonts w:ascii="High Tower Text" w:hAnsi="High Tower Text" w:cs="Times New Roman"/>
        </w:rPr>
        <w:t>confounders</w:t>
      </w:r>
      <w:r w:rsidR="007B204B" w:rsidRPr="00797312">
        <w:rPr>
          <w:rFonts w:ascii="High Tower Text" w:hAnsi="High Tower Text" w:cs="Times New Roman"/>
        </w:rPr>
        <w:t>’</w:t>
      </w:r>
      <w:r w:rsidR="000F73EF" w:rsidRPr="00797312">
        <w:rPr>
          <w:rFonts w:ascii="High Tower Text" w:hAnsi="High Tower Text" w:cs="Times New Roman"/>
        </w:rPr>
        <w:t xml:space="preserve"> that act in this way, in fact constitute</w:t>
      </w:r>
      <w:r w:rsidR="00FD6A33" w:rsidRPr="00797312">
        <w:rPr>
          <w:rFonts w:ascii="High Tower Text" w:hAnsi="High Tower Text" w:cs="Times New Roman"/>
        </w:rPr>
        <w:t xml:space="preserve"> the normal conditions of practice</w:t>
      </w:r>
      <w:r w:rsidR="00CB4891" w:rsidRPr="00797312">
        <w:rPr>
          <w:rFonts w:ascii="High Tower Text" w:hAnsi="High Tower Text" w:cs="Times New Roman"/>
        </w:rPr>
        <w:t xml:space="preserve">, </w:t>
      </w:r>
      <w:r w:rsidR="00B947B7" w:rsidRPr="00797312">
        <w:rPr>
          <w:rFonts w:ascii="High Tower Text" w:hAnsi="High Tower Text" w:cs="Times New Roman"/>
        </w:rPr>
        <w:t xml:space="preserve">and </w:t>
      </w:r>
      <w:r w:rsidR="00CB4891" w:rsidRPr="00797312">
        <w:rPr>
          <w:rFonts w:ascii="High Tower Text" w:hAnsi="High Tower Text" w:cs="Times New Roman"/>
        </w:rPr>
        <w:t>are rarely taken into account</w:t>
      </w:r>
      <w:r w:rsidR="000917BE" w:rsidRPr="00797312">
        <w:rPr>
          <w:rFonts w:ascii="High Tower Text" w:hAnsi="High Tower Text" w:cs="Times New Roman"/>
        </w:rPr>
        <w:t xml:space="preserve"> in that form</w:t>
      </w:r>
      <w:r w:rsidR="00FD6A33" w:rsidRPr="00797312">
        <w:rPr>
          <w:rFonts w:ascii="High Tower Text" w:hAnsi="High Tower Text" w:cs="Times New Roman"/>
        </w:rPr>
        <w:t>.</w:t>
      </w:r>
      <w:r w:rsidR="00780DBD" w:rsidRPr="00797312">
        <w:rPr>
          <w:rFonts w:ascii="High Tower Text" w:hAnsi="High Tower Text" w:cs="Times New Roman"/>
        </w:rPr>
        <w:t xml:space="preserve"> </w:t>
      </w:r>
      <w:r w:rsidR="000917BE" w:rsidRPr="00797312">
        <w:rPr>
          <w:rFonts w:ascii="High Tower Text" w:hAnsi="High Tower Text" w:cs="Times New Roman"/>
        </w:rPr>
        <w:t xml:space="preserve">As </w:t>
      </w:r>
      <w:r w:rsidR="007050EE" w:rsidRPr="00797312">
        <w:rPr>
          <w:rFonts w:ascii="High Tower Text" w:hAnsi="High Tower Text" w:cs="Times New Roman"/>
        </w:rPr>
        <w:t>review</w:t>
      </w:r>
      <w:r w:rsidR="000917BE" w:rsidRPr="00797312">
        <w:rPr>
          <w:rFonts w:ascii="High Tower Text" w:hAnsi="High Tower Text" w:cs="Times New Roman"/>
        </w:rPr>
        <w:t>s</w:t>
      </w:r>
      <w:r w:rsidR="007050EE" w:rsidRPr="00797312">
        <w:rPr>
          <w:rFonts w:ascii="High Tower Text" w:hAnsi="High Tower Text" w:cs="Times New Roman"/>
        </w:rPr>
        <w:t xml:space="preserve"> by Lau et al., </w:t>
      </w:r>
      <w:r w:rsidR="00E303AB">
        <w:rPr>
          <w:rFonts w:ascii="High Tower Text" w:hAnsi="High Tower Text" w:cs="Times New Roman"/>
        </w:rPr>
        <w:fldChar w:fldCharType="begin">
          <w:fldData xml:space="preserve">PEVuZE5vdGU+PENpdGU+PEF1dGhvcj5MYXU8L0F1dGhvcj48WWVhcj4yMDE2PC9ZZWFyPjxSZWNO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MYXU8L0F1dGhvcj48WWVhcj4yMDE2PC9ZZWFyPjxSZWNO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7, 8]</w:t>
      </w:r>
      <w:r w:rsidR="00E303AB">
        <w:rPr>
          <w:rFonts w:ascii="High Tower Text" w:hAnsi="High Tower Text" w:cs="Times New Roman"/>
        </w:rPr>
        <w:fldChar w:fldCharType="end"/>
      </w:r>
      <w:r w:rsidR="00E303AB">
        <w:rPr>
          <w:rFonts w:ascii="High Tower Text" w:hAnsi="High Tower Text" w:cs="Times New Roman"/>
        </w:rPr>
        <w:t xml:space="preserve"> </w:t>
      </w:r>
      <w:r w:rsidR="000917BE" w:rsidRPr="00797312">
        <w:rPr>
          <w:rFonts w:ascii="High Tower Text" w:hAnsi="High Tower Text" w:cs="Times New Roman"/>
        </w:rPr>
        <w:t>have shown,</w:t>
      </w:r>
      <w:r w:rsidR="007050EE" w:rsidRPr="00797312">
        <w:rPr>
          <w:rFonts w:ascii="High Tower Text" w:hAnsi="High Tower Text" w:cs="Times New Roman"/>
        </w:rPr>
        <w:t xml:space="preserve"> changes in policy direction, organ</w:t>
      </w:r>
      <w:r w:rsidR="00673E0D" w:rsidRPr="00797312">
        <w:rPr>
          <w:rFonts w:ascii="High Tower Text" w:hAnsi="High Tower Text" w:cs="Times New Roman"/>
        </w:rPr>
        <w:t>is</w:t>
      </w:r>
      <w:r w:rsidR="007050EE" w:rsidRPr="00797312">
        <w:rPr>
          <w:rFonts w:ascii="High Tower Text" w:hAnsi="High Tower Text" w:cs="Times New Roman"/>
        </w:rPr>
        <w:t>ational turbulence, and the exigencies of everyday work in complex healthcare settings</w:t>
      </w:r>
      <w:r w:rsidR="000917BE" w:rsidRPr="00797312">
        <w:rPr>
          <w:rFonts w:ascii="High Tower Text" w:hAnsi="High Tower Text" w:cs="Times New Roman"/>
        </w:rPr>
        <w:t>, all affect implementation processes</w:t>
      </w:r>
      <w:r w:rsidR="00BF49AE" w:rsidRPr="00797312">
        <w:rPr>
          <w:rFonts w:ascii="High Tower Text" w:hAnsi="High Tower Text" w:cs="Times New Roman"/>
        </w:rPr>
        <w:t>. Such problems</w:t>
      </w:r>
      <w:r w:rsidR="00B01BE2" w:rsidRPr="00797312">
        <w:rPr>
          <w:rFonts w:ascii="High Tower Text" w:hAnsi="High Tower Text" w:cs="Times New Roman"/>
        </w:rPr>
        <w:t xml:space="preserve"> </w:t>
      </w:r>
      <w:r w:rsidR="00BF49AE" w:rsidRPr="00797312">
        <w:rPr>
          <w:rFonts w:ascii="High Tower Text" w:hAnsi="High Tower Text" w:cs="Times New Roman"/>
        </w:rPr>
        <w:t xml:space="preserve">are also </w:t>
      </w:r>
      <w:r w:rsidR="00B01BE2" w:rsidRPr="00797312">
        <w:rPr>
          <w:rFonts w:ascii="High Tower Text" w:hAnsi="High Tower Text" w:cs="Times New Roman"/>
        </w:rPr>
        <w:t xml:space="preserve">consistently </w:t>
      </w:r>
      <w:r w:rsidR="00BF49AE" w:rsidRPr="00797312">
        <w:rPr>
          <w:rFonts w:ascii="High Tower Text" w:hAnsi="High Tower Text" w:cs="Times New Roman"/>
        </w:rPr>
        <w:t>shown to be</w:t>
      </w:r>
      <w:r w:rsidR="00B01BE2" w:rsidRPr="00797312">
        <w:rPr>
          <w:rFonts w:ascii="High Tower Text" w:hAnsi="High Tower Text" w:cs="Times New Roman"/>
        </w:rPr>
        <w:t xml:space="preserve"> centrally important in studies informed by</w:t>
      </w:r>
      <w:r w:rsidR="00BF49AE" w:rsidRPr="00797312">
        <w:rPr>
          <w:rFonts w:ascii="High Tower Text" w:hAnsi="High Tower Text" w:cs="Times New Roman"/>
        </w:rPr>
        <w:t xml:space="preserve"> psychological theories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Mosavianpour&lt;/Author&gt;&lt;Year&gt;2016&lt;/Year&gt;&lt;RecNum&gt;23170&lt;/RecNum&gt;&lt;DisplayText&gt;[9]&lt;/DisplayText&gt;&lt;record&gt;&lt;rec-number&gt;23170&lt;/rec-number&gt;&lt;foreign-keys&gt;&lt;key app="EN" db-id="dvaxz5xz5wewwyed2pbpewxc9ev2r5aav9v0" timestamp="1470812308"&gt;23170&lt;/key&gt;&lt;/foreign-keys&gt;&lt;ref-type name="Journal Article"&gt;17&lt;/ref-type&gt;&lt;contributors&gt;&lt;authors&gt;&lt;author&gt;Mosavianpour, M.&lt;/author&gt;&lt;author&gt;Sarmast, H. H.&lt;/author&gt;&lt;author&gt;Kissoon, N.&lt;/author&gt;&lt;author&gt;Collet, J. P.&lt;/author&gt;&lt;/authors&gt;&lt;/contributors&gt;&lt;auth-address&gt;Department of Pediatrics, Faculty of Medicine, University of British Columbia; British Columbia Children&amp;apos;s Hospital; Child and Family Research Institute, Vancouver, BC, Canada.&amp;#xD;British Columbia Children&amp;apos;s Hospital; Child and Family Research Institute, Vancouver, BC, Canada.&lt;/auth-address&gt;&lt;titles&gt;&lt;title&gt;Theoretical domains framework to assess barriers to change for planning health care quality interventions: a systematic literature review&lt;/title&gt;&lt;secondary-title&gt;J Multidiscip Healthc&lt;/secondary-title&gt;&lt;/titles&gt;&lt;periodical&gt;&lt;full-title&gt;J Multidiscip Healthc&lt;/full-title&gt;&lt;/periodical&gt;&lt;pages&gt;303-10&lt;/pages&gt;&lt;volume&gt;9&lt;/volume&gt;&lt;keywords&gt;&lt;keyword&gt;Tdf&lt;/keyword&gt;&lt;keyword&gt;barriers&lt;/keyword&gt;&lt;keyword&gt;health care quality improvement&lt;/keyword&gt;&lt;keyword&gt;practice change&lt;/keyword&gt;&lt;keyword&gt;theoretical domains framework&lt;/keyword&gt;&lt;/keywords&gt;&lt;dates&gt;&lt;year&gt;2016&lt;/year&gt;&lt;/dates&gt;&lt;isbn&gt;1178-2390 (Electronic)&amp;#xD;1178-2390 (Linking)&lt;/isbn&gt;&lt;accession-num&gt;27499628&lt;/accession-num&gt;&lt;urls&gt;&lt;related-urls&gt;&lt;url&gt;http://www.ncbi.nlm.nih.gov/pubmed/27499628&lt;/url&gt;&lt;/related-urls&gt;&lt;/urls&gt;&lt;electronic-resource-num&gt;10.2147/JMDH.S107796&lt;/electronic-resource-num&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9]</w:t>
      </w:r>
      <w:r w:rsidR="00E303AB">
        <w:rPr>
          <w:rFonts w:ascii="High Tower Text" w:hAnsi="High Tower Text" w:cs="Times New Roman"/>
        </w:rPr>
        <w:fldChar w:fldCharType="end"/>
      </w:r>
      <w:r w:rsidR="00B01BE2" w:rsidRPr="00797312">
        <w:rPr>
          <w:rFonts w:ascii="High Tower Text" w:hAnsi="High Tower Text" w:cs="Times New Roman"/>
        </w:rPr>
        <w:t xml:space="preserve">. </w:t>
      </w:r>
    </w:p>
    <w:p w:rsidR="00F82A86" w:rsidRPr="00797312" w:rsidRDefault="007050EE" w:rsidP="00D003E6">
      <w:pPr>
        <w:pStyle w:val="NoSpacing"/>
        <w:spacing w:line="276" w:lineRule="auto"/>
        <w:ind w:firstLine="720"/>
        <w:jc w:val="both"/>
        <w:rPr>
          <w:rFonts w:ascii="High Tower Text" w:hAnsi="High Tower Text" w:cs="Times New Roman"/>
        </w:rPr>
      </w:pPr>
      <w:r w:rsidRPr="00797312">
        <w:rPr>
          <w:rFonts w:ascii="High Tower Text" w:hAnsi="High Tower Text" w:cs="Times New Roman"/>
        </w:rPr>
        <w:t xml:space="preserve">Future studies will reveal taxonomies of </w:t>
      </w:r>
      <w:r w:rsidR="00160966" w:rsidRPr="00797312">
        <w:rPr>
          <w:rFonts w:ascii="High Tower Text" w:hAnsi="High Tower Text" w:cs="Times New Roman"/>
        </w:rPr>
        <w:t xml:space="preserve">the </w:t>
      </w:r>
      <w:r w:rsidRPr="00797312">
        <w:rPr>
          <w:rFonts w:ascii="High Tower Text" w:hAnsi="High Tower Text" w:cs="Times New Roman"/>
        </w:rPr>
        <w:t>co</w:t>
      </w:r>
      <w:r w:rsidR="00780DBD" w:rsidRPr="00797312">
        <w:rPr>
          <w:rFonts w:ascii="High Tower Text" w:hAnsi="High Tower Text" w:cs="Times New Roman"/>
        </w:rPr>
        <w:t>ntextual factors</w:t>
      </w:r>
      <w:r w:rsidR="000F73EF" w:rsidRPr="00797312">
        <w:rPr>
          <w:rFonts w:ascii="High Tower Text" w:hAnsi="High Tower Text" w:cs="Times New Roman"/>
        </w:rPr>
        <w:t xml:space="preserve"> </w:t>
      </w:r>
      <w:r w:rsidR="00160966" w:rsidRPr="00797312">
        <w:rPr>
          <w:rFonts w:ascii="High Tower Text" w:hAnsi="High Tower Text" w:cs="Times New Roman"/>
        </w:rPr>
        <w:t>at work</w:t>
      </w:r>
      <w:r w:rsidR="00867A06" w:rsidRPr="00797312">
        <w:rPr>
          <w:rFonts w:ascii="High Tower Text" w:hAnsi="High Tower Text" w:cs="Times New Roman"/>
        </w:rPr>
        <w:t xml:space="preserve"> in implementation processes</w:t>
      </w:r>
      <w:r w:rsidR="00160966" w:rsidRPr="00797312">
        <w:rPr>
          <w:rFonts w:ascii="High Tower Text" w:hAnsi="High Tower Text" w:cs="Times New Roman"/>
        </w:rPr>
        <w:t xml:space="preserve"> </w:t>
      </w:r>
      <w:r w:rsidR="00E303AB">
        <w:rPr>
          <w:rFonts w:ascii="High Tower Text" w:hAnsi="High Tower Text" w:cs="Times New Roman"/>
        </w:rPr>
        <w:fldChar w:fldCharType="begin">
          <w:fldData xml:space="preserve">PEVuZE5vdGU+PENpdGU+PEF1dGhvcj5TcXVpcmVzPC9BdXRob3I+PFllYXI+MjAxNTwvWWVhcj48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==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TcXVpcmVzPC9BdXRob3I+PFllYXI+MjAxNTwvWWVhcj48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==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10, 11]</w:t>
      </w:r>
      <w:r w:rsidR="00E303AB">
        <w:rPr>
          <w:rFonts w:ascii="High Tower Text" w:hAnsi="High Tower Text" w:cs="Times New Roman"/>
        </w:rPr>
        <w:fldChar w:fldCharType="end"/>
      </w:r>
      <w:r w:rsidR="00780DBD" w:rsidRPr="00797312">
        <w:rPr>
          <w:rFonts w:ascii="High Tower Text" w:hAnsi="High Tower Text" w:cs="Times New Roman"/>
        </w:rPr>
        <w:t xml:space="preserve">. However, </w:t>
      </w:r>
      <w:r w:rsidRPr="00797312">
        <w:rPr>
          <w:rFonts w:ascii="High Tower Text" w:hAnsi="High Tower Text" w:cs="Times New Roman"/>
        </w:rPr>
        <w:t>we can think differently</w:t>
      </w:r>
      <w:r w:rsidR="00780DBD" w:rsidRPr="00797312">
        <w:rPr>
          <w:rFonts w:ascii="High Tower Text" w:hAnsi="High Tower Text" w:cs="Times New Roman"/>
        </w:rPr>
        <w:t xml:space="preserve"> </w:t>
      </w:r>
      <w:r w:rsidR="00780DBD" w:rsidRPr="00797312">
        <w:rPr>
          <w:rFonts w:ascii="High Tower Text" w:hAnsi="High Tower Text" w:cs="Times New Roman"/>
          <w:i/>
        </w:rPr>
        <w:t>now</w:t>
      </w:r>
      <w:r w:rsidRPr="00797312">
        <w:rPr>
          <w:rFonts w:ascii="High Tower Text" w:hAnsi="High Tower Text" w:cs="Times New Roman"/>
        </w:rPr>
        <w:t xml:space="preserve"> about the place of context in implementation research. </w:t>
      </w:r>
      <w:r w:rsidR="005A27E8" w:rsidRPr="00797312">
        <w:rPr>
          <w:rFonts w:ascii="High Tower Text" w:hAnsi="High Tower Text" w:cs="Times New Roman"/>
        </w:rPr>
        <w:t xml:space="preserve">Contexts are </w:t>
      </w:r>
      <w:r w:rsidRPr="00797312">
        <w:rPr>
          <w:rFonts w:ascii="High Tower Text" w:hAnsi="High Tower Text" w:cs="Times New Roman"/>
        </w:rPr>
        <w:t xml:space="preserve">dynamic: contextual factors that </w:t>
      </w:r>
      <w:r w:rsidR="00CB4891" w:rsidRPr="00797312">
        <w:rPr>
          <w:rFonts w:ascii="High Tower Text" w:hAnsi="High Tower Text" w:cs="Times New Roman"/>
        </w:rPr>
        <w:t xml:space="preserve">might constitute barriers to implementation </w:t>
      </w:r>
      <w:r w:rsidRPr="00797312">
        <w:rPr>
          <w:rFonts w:ascii="High Tower Text" w:hAnsi="High Tower Text" w:cs="Times New Roman"/>
        </w:rPr>
        <w:t>in one place</w:t>
      </w:r>
      <w:r w:rsidR="00CB4891" w:rsidRPr="00797312">
        <w:rPr>
          <w:rFonts w:ascii="High Tower Text" w:hAnsi="High Tower Text" w:cs="Times New Roman"/>
        </w:rPr>
        <w:t xml:space="preserve"> </w:t>
      </w:r>
      <w:r w:rsidRPr="00797312">
        <w:rPr>
          <w:rFonts w:ascii="High Tower Text" w:hAnsi="High Tower Text" w:cs="Times New Roman"/>
        </w:rPr>
        <w:t>m</w:t>
      </w:r>
      <w:r w:rsidR="00CB4891" w:rsidRPr="00797312">
        <w:rPr>
          <w:rFonts w:ascii="High Tower Text" w:hAnsi="High Tower Text" w:cs="Times New Roman"/>
        </w:rPr>
        <w:t xml:space="preserve">ay facilitate it </w:t>
      </w:r>
      <w:r w:rsidRPr="00797312">
        <w:rPr>
          <w:rFonts w:ascii="High Tower Text" w:hAnsi="High Tower Text" w:cs="Times New Roman"/>
        </w:rPr>
        <w:t xml:space="preserve">in others. </w:t>
      </w:r>
      <w:r w:rsidR="00DC2B14" w:rsidRPr="00797312">
        <w:rPr>
          <w:rFonts w:ascii="High Tower Text" w:hAnsi="High Tower Text" w:cs="Times New Roman"/>
        </w:rPr>
        <w:t>Understanding how this happens will</w:t>
      </w:r>
      <w:r w:rsidR="00867A06" w:rsidRPr="00797312">
        <w:rPr>
          <w:rFonts w:ascii="High Tower Text" w:hAnsi="High Tower Text" w:cs="Times New Roman"/>
        </w:rPr>
        <w:t>,</w:t>
      </w:r>
      <w:r w:rsidR="00DC2B14" w:rsidRPr="00797312">
        <w:rPr>
          <w:rFonts w:ascii="High Tower Text" w:hAnsi="High Tower Text" w:cs="Times New Roman"/>
        </w:rPr>
        <w:t xml:space="preserve"> in turn</w:t>
      </w:r>
      <w:r w:rsidR="00867A06" w:rsidRPr="00797312">
        <w:rPr>
          <w:rFonts w:ascii="High Tower Text" w:hAnsi="High Tower Text" w:cs="Times New Roman"/>
        </w:rPr>
        <w:t>,</w:t>
      </w:r>
      <w:r w:rsidR="00DC2B14" w:rsidRPr="00797312">
        <w:rPr>
          <w:rFonts w:ascii="High Tower Text" w:hAnsi="High Tower Text" w:cs="Times New Roman"/>
        </w:rPr>
        <w:t xml:space="preserve"> help us to understand </w:t>
      </w:r>
      <w:r w:rsidR="00015AE4" w:rsidRPr="00797312">
        <w:rPr>
          <w:rFonts w:ascii="High Tower Text" w:hAnsi="High Tower Text" w:cs="Times New Roman"/>
        </w:rPr>
        <w:t>two key problems: how implementation processes m</w:t>
      </w:r>
      <w:r w:rsidR="00DC2B14" w:rsidRPr="00797312">
        <w:rPr>
          <w:rFonts w:ascii="High Tower Text" w:hAnsi="High Tower Text" w:cs="Times New Roman"/>
        </w:rPr>
        <w:t>ay lead to ‘scaling up’ (changes in state over time, characterised by increasing the volume of activity in a social system</w:t>
      </w:r>
      <w:r w:rsidR="00FD6A33" w:rsidRPr="00797312">
        <w:rPr>
          <w:rFonts w:ascii="High Tower Text" w:hAnsi="High Tower Text" w:cs="Times New Roman"/>
        </w:rPr>
        <w:t>)</w:t>
      </w:r>
      <w:r w:rsidR="00015AE4" w:rsidRPr="00797312">
        <w:rPr>
          <w:rFonts w:ascii="High Tower Text" w:hAnsi="High Tower Text" w:cs="Times New Roman"/>
        </w:rPr>
        <w:t xml:space="preserve">, and how </w:t>
      </w:r>
      <w:r w:rsidR="00DC2B14" w:rsidRPr="00797312">
        <w:rPr>
          <w:rFonts w:ascii="High Tower Text" w:hAnsi="High Tower Text" w:cs="Times New Roman"/>
        </w:rPr>
        <w:t>they may lead to ‘scaling out</w:t>
      </w:r>
      <w:r w:rsidR="00015AE4" w:rsidRPr="00797312">
        <w:rPr>
          <w:rFonts w:ascii="High Tower Text" w:hAnsi="High Tower Text" w:cs="Times New Roman"/>
        </w:rPr>
        <w:t xml:space="preserve">’ </w:t>
      </w:r>
      <w:r w:rsidR="00FD6A33" w:rsidRPr="00797312">
        <w:rPr>
          <w:rFonts w:ascii="High Tower Text" w:hAnsi="High Tower Text" w:cs="Times New Roman"/>
        </w:rPr>
        <w:t>(changes in state across space</w:t>
      </w:r>
      <w:r w:rsidR="00DC2B14" w:rsidRPr="00797312">
        <w:rPr>
          <w:rFonts w:ascii="High Tower Text" w:hAnsi="High Tower Text" w:cs="Times New Roman"/>
        </w:rPr>
        <w:t>, character</w:t>
      </w:r>
      <w:r w:rsidR="00673E0D" w:rsidRPr="00797312">
        <w:rPr>
          <w:rFonts w:ascii="High Tower Text" w:hAnsi="High Tower Text" w:cs="Times New Roman"/>
        </w:rPr>
        <w:t>is</w:t>
      </w:r>
      <w:r w:rsidR="00DC2B14" w:rsidRPr="00797312">
        <w:rPr>
          <w:rFonts w:ascii="High Tower Text" w:hAnsi="High Tower Text" w:cs="Times New Roman"/>
        </w:rPr>
        <w:t>ed by diffusion or spread between settings</w:t>
      </w:r>
      <w:r w:rsidR="00FD6A33" w:rsidRPr="00797312">
        <w:rPr>
          <w:rFonts w:ascii="High Tower Text" w:hAnsi="High Tower Text" w:cs="Times New Roman"/>
        </w:rPr>
        <w:t>)</w:t>
      </w:r>
      <w:r w:rsidR="00015AE4" w:rsidRPr="00797312">
        <w:rPr>
          <w:rFonts w:ascii="High Tower Text" w:hAnsi="High Tower Text" w:cs="Times New Roman"/>
        </w:rPr>
        <w:t xml:space="preserve">. </w:t>
      </w:r>
      <w:r w:rsidR="00DC2B14" w:rsidRPr="00797312">
        <w:rPr>
          <w:rFonts w:ascii="High Tower Text" w:hAnsi="High Tower Text" w:cs="Times New Roman"/>
        </w:rPr>
        <w:t xml:space="preserve">They may also help us to both understand how some interventions </w:t>
      </w:r>
      <w:r w:rsidR="00B03F56" w:rsidRPr="00797312">
        <w:rPr>
          <w:rFonts w:ascii="High Tower Text" w:hAnsi="High Tower Text" w:cs="Times New Roman"/>
        </w:rPr>
        <w:t xml:space="preserve">fail to ‘stick’ in everyday practice </w:t>
      </w:r>
      <w:r w:rsidR="00DC2B14" w:rsidRPr="00797312">
        <w:rPr>
          <w:rFonts w:ascii="High Tower Text" w:hAnsi="High Tower Text" w:cs="Times New Roman"/>
        </w:rPr>
        <w:t xml:space="preserve">settings and </w:t>
      </w:r>
      <w:r w:rsidR="00B03F56" w:rsidRPr="00797312">
        <w:rPr>
          <w:rFonts w:ascii="High Tower Text" w:hAnsi="High Tower Text" w:cs="Times New Roman"/>
        </w:rPr>
        <w:t>why it is so difficult to de-normal</w:t>
      </w:r>
      <w:r w:rsidR="00673E0D" w:rsidRPr="00797312">
        <w:rPr>
          <w:rFonts w:ascii="High Tower Text" w:hAnsi="High Tower Text" w:cs="Times New Roman"/>
        </w:rPr>
        <w:t>is</w:t>
      </w:r>
      <w:r w:rsidR="00B03F56" w:rsidRPr="00797312">
        <w:rPr>
          <w:rFonts w:ascii="High Tower Text" w:hAnsi="High Tower Text" w:cs="Times New Roman"/>
        </w:rPr>
        <w:t>e already embedded practices. These are</w:t>
      </w:r>
      <w:r w:rsidR="00350CD4" w:rsidRPr="00797312">
        <w:rPr>
          <w:rFonts w:ascii="High Tower Text" w:hAnsi="High Tower Text" w:cs="Times New Roman"/>
        </w:rPr>
        <w:t xml:space="preserve"> important </w:t>
      </w:r>
      <w:r w:rsidR="00B03F56" w:rsidRPr="00797312">
        <w:rPr>
          <w:rFonts w:ascii="High Tower Text" w:hAnsi="High Tower Text" w:cs="Times New Roman"/>
        </w:rPr>
        <w:t xml:space="preserve">problems </w:t>
      </w:r>
      <w:r w:rsidR="00350CD4" w:rsidRPr="00797312">
        <w:rPr>
          <w:rFonts w:ascii="High Tower Text" w:hAnsi="High Tower Text" w:cs="Times New Roman"/>
        </w:rPr>
        <w:t xml:space="preserve">in </w:t>
      </w:r>
      <w:r w:rsidR="00B03F56" w:rsidRPr="00797312">
        <w:rPr>
          <w:rFonts w:ascii="High Tower Text" w:hAnsi="High Tower Text" w:cs="Times New Roman"/>
        </w:rPr>
        <w:t xml:space="preserve">implementation research </w:t>
      </w:r>
      <w:r w:rsidR="00E303AB">
        <w:rPr>
          <w:rFonts w:ascii="High Tower Text" w:hAnsi="High Tower Text" w:cs="Times New Roman"/>
        </w:rPr>
        <w:fldChar w:fldCharType="begin">
          <w:fldData xml:space="preserve">PEVuZE5vdGU+PENpdGU+PEF1dGhvcj5Kb2huc29uPC9BdXRob3I+PFllYXI+MjAxNTwvWWVhcj48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Kb2huc29uPC9BdXRob3I+PFllYXI+MjAxNTwvWWVhcj48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12-14]</w:t>
      </w:r>
      <w:r w:rsidR="00E303AB">
        <w:rPr>
          <w:rFonts w:ascii="High Tower Text" w:hAnsi="High Tower Text" w:cs="Times New Roman"/>
        </w:rPr>
        <w:fldChar w:fldCharType="end"/>
      </w:r>
      <w:r w:rsidR="00B03F56" w:rsidRPr="00797312">
        <w:rPr>
          <w:rFonts w:ascii="High Tower Text" w:hAnsi="High Tower Text" w:cs="Times New Roman"/>
        </w:rPr>
        <w:t>.</w:t>
      </w:r>
      <w:r w:rsidR="000917BE" w:rsidRPr="00797312">
        <w:rPr>
          <w:rFonts w:ascii="High Tower Text" w:hAnsi="High Tower Text" w:cs="Times New Roman"/>
        </w:rPr>
        <w:t xml:space="preserve"> These are not just</w:t>
      </w:r>
      <w:r w:rsidR="005A27E8" w:rsidRPr="00797312">
        <w:rPr>
          <w:rFonts w:ascii="High Tower Text" w:hAnsi="High Tower Text" w:cs="Times New Roman"/>
        </w:rPr>
        <w:t xml:space="preserve"> problem</w:t>
      </w:r>
      <w:r w:rsidR="000917BE" w:rsidRPr="00797312">
        <w:rPr>
          <w:rFonts w:ascii="High Tower Text" w:hAnsi="High Tower Text" w:cs="Times New Roman"/>
        </w:rPr>
        <w:t>s in trials. They extend</w:t>
      </w:r>
      <w:r w:rsidR="005A27E8" w:rsidRPr="00797312">
        <w:rPr>
          <w:rFonts w:ascii="High Tower Text" w:hAnsi="High Tower Text" w:cs="Times New Roman"/>
        </w:rPr>
        <w:t xml:space="preserve"> across policy-led interventions too. Changes in the organisation of clinical work in surgery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Kellogg&lt;/Author&gt;&lt;Year&gt;2009&lt;/Year&gt;&lt;RecNum&gt;13351&lt;/RecNum&gt;&lt;DisplayText&gt;[15, 16]&lt;/DisplayText&gt;&lt;record&gt;&lt;rec-number&gt;13351&lt;/rec-number&gt;&lt;foreign-keys&gt;&lt;key app="EN" db-id="dvaxz5xz5wewwyed2pbpewxc9ev2r5aav9v0" timestamp="1342188177"&gt;13351&lt;/key&gt;&lt;/foreign-keys&gt;&lt;ref-type name="Journal Article"&gt;17&lt;/ref-type&gt;&lt;contributors&gt;&lt;authors&gt;&lt;author&gt;Kellogg, K.C.&lt;/author&gt;&lt;/authors&gt;&lt;/contributors&gt;&lt;titles&gt;&lt;title&gt;Operating Room: Relational Spaces and Microinstitutional Change in Surgery1&lt;/title&gt;&lt;secondary-title&gt;American Journal of Sociology&lt;/secondary-title&gt;&lt;/titles&gt;&lt;periodical&gt;&lt;full-title&gt;American Journal of Sociology&lt;/full-title&gt;&lt;abbr-1&gt;Am J Sociol&lt;/abbr-1&gt;&lt;/periodical&gt;&lt;pages&gt;657-711&lt;/pages&gt;&lt;volume&gt;115&lt;/volume&gt;&lt;number&gt;3&lt;/number&gt;&lt;dates&gt;&lt;year&gt;2009&lt;/year&gt;&lt;/dates&gt;&lt;urls&gt;&lt;/urls&gt;&lt;/record&gt;&lt;/Cite&gt;&lt;Cite&gt;&lt;Author&gt;Kellogg&lt;/Author&gt;&lt;Year&gt;2006&lt;/Year&gt;&lt;RecNum&gt;13352&lt;/RecNum&gt;&lt;record&gt;&lt;rec-number&gt;13352&lt;/rec-number&gt;&lt;foreign-keys&gt;&lt;key app="EN" db-id="dvaxz5xz5wewwyed2pbpewxc9ev2r5aav9v0" timestamp="1342188190"&gt;13352&lt;/key&gt;&lt;/foreign-keys&gt;&lt;ref-type name="Journal Article"&gt;17&lt;/ref-type&gt;&lt;contributors&gt;&lt;authors&gt;&lt;author&gt;Kellogg, K.C.&lt;/author&gt;&lt;author&gt;Breen, E.&lt;/author&gt;&lt;author&gt;Ferzoco, S.J.&lt;/author&gt;&lt;author&gt;Zinner, M.J.&lt;/author&gt;&lt;author&gt;Ashley, S.W.&lt;/author&gt;&lt;/authors&gt;&lt;/contributors&gt;&lt;titles&gt;&lt;title&gt;Resistance to change in surgical residency: an ethnographic study of work hours reform&lt;/title&gt;&lt;secondary-title&gt;Journal of the American College of Surgeons&lt;/secondary-title&gt;&lt;/titles&gt;&lt;periodical&gt;&lt;full-title&gt;Journal of the American College of Surgeons&lt;/full-title&gt;&lt;abbr-1&gt;J Am Coll Surgeons&lt;/abbr-1&gt;&lt;/periodical&gt;&lt;pages&gt;630-636&lt;/pages&gt;&lt;volume&gt;202&lt;/volume&gt;&lt;number&gt;4&lt;/number&gt;&lt;dates&gt;&lt;year&gt;2006&lt;/year&gt;&lt;/dates&gt;&lt;isbn&gt;1072-7515&lt;/isbn&gt;&lt;urls&gt;&lt;/urls&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15, 16]</w:t>
      </w:r>
      <w:r w:rsidR="00E303AB">
        <w:rPr>
          <w:rFonts w:ascii="High Tower Text" w:hAnsi="High Tower Text" w:cs="Times New Roman"/>
        </w:rPr>
        <w:fldChar w:fldCharType="end"/>
      </w:r>
      <w:r w:rsidR="005A27E8" w:rsidRPr="00797312">
        <w:rPr>
          <w:rFonts w:ascii="High Tower Text" w:hAnsi="High Tower Text" w:cs="Times New Roman"/>
        </w:rPr>
        <w:t xml:space="preserve">, the delivery of telemedicine systems at scale </w:t>
      </w:r>
      <w:r w:rsidR="00E303AB">
        <w:rPr>
          <w:rFonts w:ascii="High Tower Text" w:hAnsi="High Tower Text" w:cs="Times New Roman"/>
        </w:rPr>
        <w:fldChar w:fldCharType="begin">
          <w:fldData xml:space="preserve">PEVuZE5vdGU+PENpdGU+PEF1dGhvcj5TYW5kZXJzPC9BdXRob3I+PFllYXI+MjAxMjwvWWVhcj48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TYW5kZXJzPC9BdXRob3I+PFllYXI+MjAxMjwvWWVhcj48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17, 18]</w:t>
      </w:r>
      <w:r w:rsidR="00E303AB">
        <w:rPr>
          <w:rFonts w:ascii="High Tower Text" w:hAnsi="High Tower Text" w:cs="Times New Roman"/>
        </w:rPr>
        <w:fldChar w:fldCharType="end"/>
      </w:r>
      <w:r w:rsidR="005A27E8" w:rsidRPr="00797312">
        <w:rPr>
          <w:rFonts w:ascii="High Tower Text" w:hAnsi="High Tower Text" w:cs="Times New Roman"/>
        </w:rPr>
        <w:t xml:space="preserve">, and the scaling out and spread of new health technologies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Burri&lt;/Author&gt;&lt;Year&gt;2008&lt;/Year&gt;&lt;RecNum&gt;6207&lt;/RecNum&gt;&lt;DisplayText&gt;[19, 20]&lt;/DisplayText&gt;&lt;record&gt;&lt;rec-number&gt;6207&lt;/rec-number&gt;&lt;foreign-keys&gt;&lt;key app="EN" db-id="dvaxz5xz5wewwyed2pbpewxc9ev2r5aav9v0" timestamp="0"&gt;6207&lt;/key&gt;&lt;/foreign-keys&gt;&lt;ref-type name="Journal Article"&gt;17&lt;/ref-type&gt;&lt;contributors&gt;&lt;authors&gt;&lt;author&gt;Burri, R. V.&lt;/author&gt;&lt;/authors&gt;&lt;/contributors&gt;&lt;titles&gt;&lt;title&gt;Doing distinctions: Boundary work and symbolic capital in radiology&lt;/title&gt;&lt;secondary-title&gt;Social Studies of Science&lt;/secondary-title&gt;&lt;/titles&gt;&lt;periodical&gt;&lt;full-title&gt;Social Studies of Science&lt;/full-title&gt;&lt;abbr-1&gt;Soc Stud Sci&lt;/abbr-1&gt;&lt;/periodical&gt;&lt;pages&gt;35-62&lt;/pages&gt;&lt;volume&gt;38&lt;/volume&gt;&lt;number&gt;1&lt;/number&gt;&lt;dates&gt;&lt;year&gt;2008&lt;/year&gt;&lt;/dates&gt;&lt;isbn&gt;0306-3127&lt;/isbn&gt;&lt;accession-num&gt;WOS:000253934200002&lt;/accession-num&gt;&lt;urls&gt;&lt;related-urls&gt;&lt;url&gt;&amp;lt;Go to ISI&amp;gt;://WOS:000253934200002 &lt;/url&gt;&lt;/related-urls&gt;&lt;/urls&gt;&lt;electronic-resource-num&gt;10.1177/0306312707082021&lt;/electronic-resource-num&gt;&lt;/record&gt;&lt;/Cite&gt;&lt;Cite&gt;&lt;Author&gt;Cox&lt;/Author&gt;&lt;Year&gt;2012&lt;/Year&gt;&lt;RecNum&gt;13491&lt;/RecNum&gt;&lt;record&gt;&lt;rec-number&gt;13491&lt;/rec-number&gt;&lt;foreign-keys&gt;&lt;key app="EN" db-id="dvaxz5xz5wewwyed2pbpewxc9ev2r5aav9v0" timestamp="1350975464"&gt;13491&lt;/key&gt;&lt;/foreign-keys&gt;&lt;ref-type name="Journal Article"&gt;17&lt;/ref-type&gt;&lt;contributors&gt;&lt;authors&gt;&lt;author&gt;Cox, H.&lt;/author&gt;&lt;author&gt;Webster, A.&lt;/author&gt;&lt;/authors&gt;&lt;/contributors&gt;&lt;titles&gt;&lt;title&gt;Translating biomedical science into clinical practice: Molecular diagnostics and the determination of malignancy&lt;/title&gt;&lt;secondary-title&gt;Health:&lt;/secondary-title&gt;&lt;/titles&gt;&lt;periodical&gt;&lt;full-title&gt;Health:&lt;/full-title&gt;&lt;/periodical&gt;&lt;dates&gt;&lt;year&gt;2012&lt;/year&gt;&lt;/dates&gt;&lt;isbn&gt;1363-4593&lt;/isbn&gt;&lt;urls&gt;&lt;/urls&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19, 20]</w:t>
      </w:r>
      <w:r w:rsidR="00E303AB">
        <w:rPr>
          <w:rFonts w:ascii="High Tower Text" w:hAnsi="High Tower Text" w:cs="Times New Roman"/>
        </w:rPr>
        <w:fldChar w:fldCharType="end"/>
      </w:r>
      <w:r w:rsidR="005A27E8" w:rsidRPr="00797312">
        <w:rPr>
          <w:rFonts w:ascii="High Tower Text" w:hAnsi="High Tower Text" w:cs="Times New Roman"/>
        </w:rPr>
        <w:t>, all provide evidence of the role of environmental mechanisms in shaping interventions.</w:t>
      </w:r>
      <w:r w:rsidR="00B01BE2" w:rsidRPr="00797312">
        <w:rPr>
          <w:rFonts w:ascii="High Tower Text" w:hAnsi="High Tower Text" w:cs="Times New Roman"/>
        </w:rPr>
        <w:t xml:space="preserve"> </w:t>
      </w:r>
    </w:p>
    <w:p w:rsidR="000917BE" w:rsidRPr="00797312" w:rsidRDefault="000917BE" w:rsidP="00D003E6">
      <w:pPr>
        <w:pStyle w:val="NoSpacing"/>
        <w:spacing w:line="276" w:lineRule="auto"/>
        <w:jc w:val="both"/>
        <w:rPr>
          <w:rFonts w:ascii="High Tower Text" w:hAnsi="High Tower Text" w:cs="Times New Roman"/>
        </w:rPr>
      </w:pPr>
    </w:p>
    <w:p w:rsidR="00AE65F4" w:rsidRPr="00797312" w:rsidRDefault="00AE65F4" w:rsidP="00D003E6">
      <w:pPr>
        <w:pStyle w:val="NoSpacing"/>
        <w:spacing w:line="276" w:lineRule="auto"/>
        <w:jc w:val="both"/>
        <w:rPr>
          <w:rFonts w:ascii="High Tower Text" w:hAnsi="High Tower Text" w:cs="Times New Roman"/>
        </w:rPr>
      </w:pPr>
    </w:p>
    <w:p w:rsidR="000917BE" w:rsidRPr="00797312" w:rsidRDefault="000917BE" w:rsidP="00D003E6">
      <w:pPr>
        <w:pStyle w:val="NoSpacing"/>
        <w:spacing w:line="276" w:lineRule="auto"/>
        <w:jc w:val="both"/>
        <w:rPr>
          <w:rFonts w:ascii="High Tower Text" w:hAnsi="High Tower Text" w:cs="Times New Roman"/>
          <w:b/>
        </w:rPr>
      </w:pPr>
      <w:r w:rsidRPr="00797312">
        <w:rPr>
          <w:rFonts w:ascii="High Tower Text" w:hAnsi="High Tower Text" w:cs="Times New Roman"/>
          <w:b/>
        </w:rPr>
        <w:t>Purpose of this paper</w:t>
      </w:r>
    </w:p>
    <w:p w:rsidR="000917BE" w:rsidRPr="00797312" w:rsidRDefault="000917BE" w:rsidP="00D003E6">
      <w:pPr>
        <w:pStyle w:val="NoSpacing"/>
        <w:spacing w:line="276" w:lineRule="auto"/>
        <w:jc w:val="both"/>
        <w:rPr>
          <w:rFonts w:ascii="High Tower Text" w:hAnsi="High Tower Text" w:cs="Times New Roman"/>
        </w:rPr>
      </w:pPr>
    </w:p>
    <w:p w:rsidR="005A27E8" w:rsidRPr="00797312" w:rsidRDefault="00242D3A" w:rsidP="00242D3A">
      <w:pPr>
        <w:pStyle w:val="NoSpacing"/>
        <w:spacing w:line="276" w:lineRule="auto"/>
        <w:jc w:val="both"/>
        <w:rPr>
          <w:rFonts w:ascii="High Tower Text" w:hAnsi="High Tower Text" w:cs="Times New Roman"/>
        </w:rPr>
      </w:pPr>
      <w:r w:rsidRPr="00797312">
        <w:rPr>
          <w:rFonts w:ascii="High Tower Text" w:hAnsi="High Tower Text" w:cs="Times New Roman"/>
        </w:rPr>
        <w:t>Our aim in this paper is to develop and extend</w:t>
      </w:r>
      <w:r w:rsidR="000917BE" w:rsidRPr="00797312">
        <w:rPr>
          <w:rFonts w:ascii="High Tower Text" w:hAnsi="High Tower Text" w:cs="Times New Roman"/>
        </w:rPr>
        <w:t xml:space="preserve"> </w:t>
      </w:r>
      <w:r w:rsidR="00843BFE" w:rsidRPr="00797312">
        <w:rPr>
          <w:rFonts w:ascii="High Tower Text" w:hAnsi="High Tower Text" w:cs="Times New Roman"/>
        </w:rPr>
        <w:t>Normalisation Process Theory (NPT)</w:t>
      </w:r>
      <w:r w:rsidR="00470488" w:rsidRPr="00797312">
        <w:rPr>
          <w:rFonts w:ascii="High Tower Text" w:hAnsi="High Tower Text" w:cs="Times New Roman"/>
        </w:rPr>
        <w:t>,</w:t>
      </w:r>
      <w:r w:rsidR="00843BFE" w:rsidRPr="00797312">
        <w:rPr>
          <w:rFonts w:ascii="High Tower Text" w:hAnsi="High Tower Text" w:cs="Times New Roman"/>
        </w:rPr>
        <w:t xml:space="preserve"> </w:t>
      </w:r>
      <w:r w:rsidR="000917BE" w:rsidRPr="00797312">
        <w:rPr>
          <w:rFonts w:ascii="High Tower Text" w:hAnsi="High Tower Text" w:cs="Times New Roman"/>
        </w:rPr>
        <w:t>to address the problem of context in implementation research.</w:t>
      </w:r>
      <w:r w:rsidR="00A90312" w:rsidRPr="00797312">
        <w:rPr>
          <w:rFonts w:ascii="High Tower Text" w:hAnsi="High Tower Text" w:cs="Times New Roman"/>
        </w:rPr>
        <w:t xml:space="preserve"> </w:t>
      </w:r>
      <w:r w:rsidR="00A90312" w:rsidRPr="00797312">
        <w:rPr>
          <w:rFonts w:ascii="High Tower Text" w:hAnsi="High Tower Text" w:cs="Times New Roman"/>
          <w:highlight w:val="yellow"/>
        </w:rPr>
        <w:t>We locate the place of this paper in the development of NPT</w:t>
      </w:r>
      <w:r w:rsidR="000917BE" w:rsidRPr="00797312">
        <w:rPr>
          <w:rFonts w:ascii="High Tower Text" w:hAnsi="High Tower Text" w:cs="Times New Roman"/>
          <w:highlight w:val="yellow"/>
        </w:rPr>
        <w:t xml:space="preserve"> in </w:t>
      </w:r>
      <w:r w:rsidR="00A90312" w:rsidRPr="00797312">
        <w:rPr>
          <w:rFonts w:ascii="High Tower Text" w:hAnsi="High Tower Text" w:cs="Times New Roman"/>
          <w:highlight w:val="yellow"/>
        </w:rPr>
        <w:t>Table</w:t>
      </w:r>
      <w:r w:rsidR="000917BE" w:rsidRPr="00797312">
        <w:rPr>
          <w:rFonts w:ascii="High Tower Text" w:hAnsi="High Tower Text" w:cs="Times New Roman"/>
          <w:b/>
          <w:highlight w:val="yellow"/>
        </w:rPr>
        <w:t xml:space="preserve"> 1</w:t>
      </w:r>
      <w:r w:rsidR="000917BE" w:rsidRPr="00797312">
        <w:rPr>
          <w:rFonts w:ascii="High Tower Text" w:hAnsi="High Tower Text" w:cs="Times New Roman"/>
          <w:highlight w:val="yellow"/>
        </w:rPr>
        <w:t xml:space="preserve">, </w:t>
      </w:r>
      <w:r w:rsidR="00A90312" w:rsidRPr="00797312">
        <w:rPr>
          <w:rFonts w:ascii="High Tower Text" w:hAnsi="High Tower Text" w:cs="Times New Roman"/>
          <w:highlight w:val="yellow"/>
        </w:rPr>
        <w:t xml:space="preserve">showing how </w:t>
      </w:r>
      <w:r w:rsidR="00470488" w:rsidRPr="00797312">
        <w:rPr>
          <w:rFonts w:ascii="High Tower Text" w:hAnsi="High Tower Text" w:cs="Times New Roman"/>
          <w:highlight w:val="yellow"/>
        </w:rPr>
        <w:t xml:space="preserve">work to develop </w:t>
      </w:r>
      <w:r w:rsidR="000917BE" w:rsidRPr="00797312">
        <w:rPr>
          <w:rFonts w:ascii="High Tower Text" w:hAnsi="High Tower Text" w:cs="Times New Roman"/>
          <w:highlight w:val="yellow"/>
        </w:rPr>
        <w:t xml:space="preserve">NPT began </w:t>
      </w:r>
      <w:r w:rsidR="00470488" w:rsidRPr="00797312">
        <w:rPr>
          <w:rFonts w:ascii="High Tower Text" w:hAnsi="High Tower Text" w:cs="Times New Roman"/>
          <w:highlight w:val="yellow"/>
        </w:rPr>
        <w:t xml:space="preserve">by asking </w:t>
      </w:r>
      <w:r w:rsidR="000917BE" w:rsidRPr="00797312">
        <w:rPr>
          <w:rFonts w:ascii="High Tower Text" w:hAnsi="High Tower Text" w:cs="Times New Roman"/>
          <w:highlight w:val="yellow"/>
        </w:rPr>
        <w:t>what factors promote or inhibit the routine incorporation of complex interventions in everyday work</w:t>
      </w:r>
      <w:r w:rsidR="00470488" w:rsidRPr="00797312">
        <w:rPr>
          <w:rFonts w:ascii="High Tower Text" w:hAnsi="High Tower Text" w:cs="Times New Roman"/>
          <w:highlight w:val="yellow"/>
        </w:rPr>
        <w:t xml:space="preserve"> </w:t>
      </w:r>
      <w:r w:rsidR="00E303AB">
        <w:rPr>
          <w:rFonts w:ascii="High Tower Text" w:hAnsi="High Tower Text" w:cs="Times New Roman"/>
          <w:highlight w:val="yellow"/>
        </w:rPr>
        <w:fldChar w:fldCharType="begin">
          <w:fldData xml:space="preserve">PEVuZE5vdGU+PENpdGU+PEF1dGhvcj5NYXk8L0F1dGhvcj48WWVhcj4yMDA2PC9ZZWFyPjxSZWNO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</w:fldData>
        </w:fldChar>
      </w:r>
      <w:r w:rsidR="00E303AB">
        <w:rPr>
          <w:rFonts w:ascii="High Tower Text" w:hAnsi="High Tower Text" w:cs="Times New Roman"/>
          <w:highlight w:val="yellow"/>
        </w:rPr>
        <w:instrText xml:space="preserve"> ADDIN EN.CITE </w:instrText>
      </w:r>
      <w:r w:rsidR="00E303AB">
        <w:rPr>
          <w:rFonts w:ascii="High Tower Text" w:hAnsi="High Tower Text" w:cs="Times New Roman"/>
          <w:highlight w:val="yellow"/>
        </w:rPr>
        <w:fldChar w:fldCharType="begin">
          <w:fldData xml:space="preserve">PEVuZE5vdGU+PENpdGU+PEF1dGhvcj5NYXk8L0F1dGhvcj48WWVhcj4yMDA2PC9ZZWFyPjxSZWNO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</w:fldData>
        </w:fldChar>
      </w:r>
      <w:r w:rsidR="00E303AB">
        <w:rPr>
          <w:rFonts w:ascii="High Tower Text" w:hAnsi="High Tower Text" w:cs="Times New Roman"/>
          <w:highlight w:val="yellow"/>
        </w:rPr>
        <w:instrText xml:space="preserve"> ADDIN EN.CITE.DATA </w:instrText>
      </w:r>
      <w:r w:rsidR="00E303AB">
        <w:rPr>
          <w:rFonts w:ascii="High Tower Text" w:hAnsi="High Tower Text" w:cs="Times New Roman"/>
          <w:highlight w:val="yellow"/>
        </w:rPr>
      </w:r>
      <w:r w:rsidR="00E303AB">
        <w:rPr>
          <w:rFonts w:ascii="High Tower Text" w:hAnsi="High Tower Text" w:cs="Times New Roman"/>
          <w:highlight w:val="yellow"/>
        </w:rPr>
        <w:fldChar w:fldCharType="end"/>
      </w:r>
      <w:r w:rsidR="00E303AB">
        <w:rPr>
          <w:rFonts w:ascii="High Tower Text" w:hAnsi="High Tower Text" w:cs="Times New Roman"/>
          <w:highlight w:val="yellow"/>
        </w:rPr>
      </w:r>
      <w:r w:rsidR="00E303AB">
        <w:rPr>
          <w:rFonts w:ascii="High Tower Text" w:hAnsi="High Tower Text" w:cs="Times New Roman"/>
          <w:highlight w:val="yellow"/>
        </w:rPr>
        <w:fldChar w:fldCharType="separate"/>
      </w:r>
      <w:r w:rsidR="00E303AB">
        <w:rPr>
          <w:rFonts w:ascii="High Tower Text" w:hAnsi="High Tower Text" w:cs="Times New Roman"/>
          <w:noProof/>
          <w:highlight w:val="yellow"/>
        </w:rPr>
        <w:t>[21, 22]</w:t>
      </w:r>
      <w:r w:rsidR="00E303AB">
        <w:rPr>
          <w:rFonts w:ascii="High Tower Text" w:hAnsi="High Tower Text" w:cs="Times New Roman"/>
          <w:highlight w:val="yellow"/>
        </w:rPr>
        <w:fldChar w:fldCharType="end"/>
      </w:r>
      <w:r w:rsidR="00470488" w:rsidRPr="00797312">
        <w:rPr>
          <w:rFonts w:ascii="High Tower Text" w:hAnsi="High Tower Text" w:cs="Times New Roman"/>
          <w:highlight w:val="yellow"/>
        </w:rPr>
        <w:t xml:space="preserve">, and then moved on to develop a generic theory of implementation </w:t>
      </w:r>
      <w:r w:rsidR="00E303AB">
        <w:rPr>
          <w:rFonts w:ascii="High Tower Text" w:hAnsi="High Tower Text" w:cs="Times New Roman"/>
          <w:highlight w:val="yellow"/>
        </w:rPr>
        <w:fldChar w:fldCharType="begin">
          <w:fldData xml:space="preserve">PEVuZE5vdGU+PENpdGU+PEF1dGhvcj5NYXk8L0F1dGhvcj48WWVhcj4yMDA5PC9ZZWFyPjxSZWNO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</w:fldData>
        </w:fldChar>
      </w:r>
      <w:r w:rsidR="00E303AB">
        <w:rPr>
          <w:rFonts w:ascii="High Tower Text" w:hAnsi="High Tower Text" w:cs="Times New Roman"/>
          <w:highlight w:val="yellow"/>
        </w:rPr>
        <w:instrText xml:space="preserve"> ADDIN EN.CITE </w:instrText>
      </w:r>
      <w:r w:rsidR="00E303AB">
        <w:rPr>
          <w:rFonts w:ascii="High Tower Text" w:hAnsi="High Tower Text" w:cs="Times New Roman"/>
          <w:highlight w:val="yellow"/>
        </w:rPr>
        <w:fldChar w:fldCharType="begin">
          <w:fldData xml:space="preserve">PEVuZE5vdGU+PENpdGU+PEF1dGhvcj5NYXk8L0F1dGhvcj48WWVhcj4yMDA5PC9ZZWFyPjxSZWNO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</w:fldData>
        </w:fldChar>
      </w:r>
      <w:r w:rsidR="00E303AB">
        <w:rPr>
          <w:rFonts w:ascii="High Tower Text" w:hAnsi="High Tower Text" w:cs="Times New Roman"/>
          <w:highlight w:val="yellow"/>
        </w:rPr>
        <w:instrText xml:space="preserve"> ADDIN EN.CITE.DATA </w:instrText>
      </w:r>
      <w:r w:rsidR="00E303AB">
        <w:rPr>
          <w:rFonts w:ascii="High Tower Text" w:hAnsi="High Tower Text" w:cs="Times New Roman"/>
          <w:highlight w:val="yellow"/>
        </w:rPr>
      </w:r>
      <w:r w:rsidR="00E303AB">
        <w:rPr>
          <w:rFonts w:ascii="High Tower Text" w:hAnsi="High Tower Text" w:cs="Times New Roman"/>
          <w:highlight w:val="yellow"/>
        </w:rPr>
        <w:fldChar w:fldCharType="end"/>
      </w:r>
      <w:r w:rsidR="00E303AB">
        <w:rPr>
          <w:rFonts w:ascii="High Tower Text" w:hAnsi="High Tower Text" w:cs="Times New Roman"/>
          <w:highlight w:val="yellow"/>
        </w:rPr>
      </w:r>
      <w:r w:rsidR="00E303AB">
        <w:rPr>
          <w:rFonts w:ascii="High Tower Text" w:hAnsi="High Tower Text" w:cs="Times New Roman"/>
          <w:highlight w:val="yellow"/>
        </w:rPr>
        <w:fldChar w:fldCharType="separate"/>
      </w:r>
      <w:r w:rsidR="00E303AB">
        <w:rPr>
          <w:rFonts w:ascii="High Tower Text" w:hAnsi="High Tower Text" w:cs="Times New Roman"/>
          <w:noProof/>
          <w:highlight w:val="yellow"/>
        </w:rPr>
        <w:t>[23, 24]</w:t>
      </w:r>
      <w:r w:rsidR="00E303AB">
        <w:rPr>
          <w:rFonts w:ascii="High Tower Text" w:hAnsi="High Tower Text" w:cs="Times New Roman"/>
          <w:highlight w:val="yellow"/>
        </w:rPr>
        <w:fldChar w:fldCharType="end"/>
      </w:r>
      <w:r w:rsidR="00470488" w:rsidRPr="00797312">
        <w:rPr>
          <w:rFonts w:ascii="High Tower Text" w:hAnsi="High Tower Text" w:cs="Times New Roman"/>
        </w:rPr>
        <w:t>. More recently, NPT has engaged with the problem of dynamic elements of context as both the source</w:t>
      </w:r>
      <w:r w:rsidR="00FC2554" w:rsidRPr="00797312">
        <w:rPr>
          <w:rFonts w:ascii="High Tower Text" w:hAnsi="High Tower Text" w:cs="Times New Roman"/>
        </w:rPr>
        <w:t>s</w:t>
      </w:r>
      <w:r w:rsidR="00470488" w:rsidRPr="00797312">
        <w:rPr>
          <w:rFonts w:ascii="High Tower Text" w:hAnsi="High Tower Text" w:cs="Times New Roman"/>
        </w:rPr>
        <w:t xml:space="preserve"> of resources that can be mobilised by participants in implementation processes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May&lt;/Author&gt;&lt;Year&gt;2013&lt;/Year&gt;&lt;RecNum&gt;13556&lt;/RecNum&gt;&lt;DisplayText&gt;[25]&lt;/DisplayText&gt;&lt;record&gt;&lt;rec-number&gt;13556&lt;/rec-number&gt;&lt;foreign-keys&gt;&lt;key app="EN" db-id="dvaxz5xz5wewwyed2pbpewxc9ev2r5aav9v0" timestamp="1362059801"&gt;13556&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abbr-1&gt;Implement Sci&lt;/abbr-1&gt;&lt;/periodical&gt;&lt;pages&gt;18&lt;/pages&gt;&lt;volume&gt;8&lt;/volume&gt;&lt;number&gt;1&lt;/number&gt;&lt;dates&gt;&lt;year&gt;2013&lt;/year&gt;&lt;/dates&gt;&lt;isbn&gt;1748-5908&lt;/isbn&gt;&lt;accession-num&gt;doi:10.1186/1748-5908-8-18&lt;/accession-num&gt;&lt;urls&gt;&lt;related-urls&gt;&lt;url&gt;http://www.implementationscience.com/content/8/1/18&lt;/url&gt;&lt;/related-urls&gt;&lt;/urls&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25]</w:t>
      </w:r>
      <w:r w:rsidR="00E303AB">
        <w:rPr>
          <w:rFonts w:ascii="High Tower Text" w:hAnsi="High Tower Text" w:cs="Times New Roman"/>
        </w:rPr>
        <w:fldChar w:fldCharType="end"/>
      </w:r>
      <w:r w:rsidR="00470488" w:rsidRPr="00797312">
        <w:rPr>
          <w:rFonts w:ascii="High Tower Text" w:hAnsi="High Tower Text" w:cs="Times New Roman"/>
        </w:rPr>
        <w:t>, and as source</w:t>
      </w:r>
      <w:r w:rsidR="00FC2554" w:rsidRPr="00797312">
        <w:rPr>
          <w:rFonts w:ascii="High Tower Text" w:hAnsi="High Tower Text" w:cs="Times New Roman"/>
        </w:rPr>
        <w:t xml:space="preserve">s of turbulence that affect their course and direction </w:t>
      </w:r>
      <w:r w:rsidR="00E303AB">
        <w:rPr>
          <w:rFonts w:ascii="High Tower Text" w:hAnsi="High Tower Text" w:cs="Times New Roman"/>
        </w:rPr>
        <w:fldChar w:fldCharType="begin"/>
      </w:r>
      <w:r w:rsidR="00E303AB">
        <w:rPr>
          <w:rFonts w:ascii="High Tower Text" w:hAnsi="High Tower Text" w:cs="Times New Roman"/>
        </w:rPr>
        <w:instrText xml:space="preserve"> ADDIN EN.CITE &lt;EndNote&gt;&lt;Cite&gt;&lt;Author&gt;May&lt;/Author&gt;&lt;Year&gt;2013&lt;/Year&gt;&lt;RecNum&gt;13518&lt;/RecNum&gt;&lt;DisplayText&gt;[26]&lt;/DisplayText&gt;&lt;record&gt;&lt;rec-number&gt;13518&lt;/rec-number&gt;&lt;foreign-keys&gt;&lt;key app="EN" db-id="dvaxz5xz5wewwyed2pbpewxc9ev2r5aav9v0" timestamp="1358172719"&gt;13518&lt;/key&gt;&lt;/foreign-keys&gt;&lt;ref-type name="Journal Article"&gt;17&lt;/ref-type&gt;&lt;contributors&gt;&lt;authors&gt;&lt;author&gt;May, Carl&lt;/author&gt;&lt;/authors&gt;&lt;/contributors&gt;&lt;titles&gt;&lt;title&gt;Agency and implementation: Understanding the embedding of healthcare innovations in practice&lt;/title&gt;&lt;secondary-title&gt;Social Science &amp;amp; Medicine&lt;/secondary-title&gt;&lt;/titles&gt;&lt;periodical&gt;&lt;full-title&gt;Social Science &amp;amp; Medicine&lt;/full-title&gt;&lt;/periodical&gt;&lt;pages&gt;26-33&lt;/pages&gt;&lt;volume&gt;78&lt;/volume&gt;&lt;number&gt;0&lt;/number&gt;&lt;keywords&gt;&lt;keyword&gt;Actor network theory&lt;/keyword&gt;&lt;keyword&gt;Evaluation&lt;/keyword&gt;&lt;keyword&gt;Complex interventions&lt;/keyword&gt;&lt;keyword&gt;Healthcare innovation&lt;/keyword&gt;&lt;keyword&gt;Normalization process theory&lt;/keyword&gt;&lt;keyword&gt;Science and technology studies&lt;/keyword&gt;&lt;/keywords&gt;&lt;dates&gt;&lt;year&gt;2013&lt;/year&gt;&lt;/dates&gt;&lt;isbn&gt;0277-9536&lt;/isbn&gt;&lt;urls&gt;&lt;related-urls&gt;&lt;url&gt;http://www.sciencedirect.com/science/article/pii/S0277953612007708&lt;/url&gt;&lt;/related-urls&gt;&lt;/urls&gt;&lt;electronic-resource-num&gt;http://dx.doi.org/10.1016/j.socscimed.2012.11.021&lt;/electronic-resource-num&gt;&lt;/record&gt;&lt;/Cite&gt;&lt;/EndNote&gt;</w:instrText>
      </w:r>
      <w:r w:rsidR="00E303AB">
        <w:rPr>
          <w:rFonts w:ascii="High Tower Text" w:hAnsi="High Tower Text" w:cs="Times New Roman"/>
        </w:rPr>
        <w:fldChar w:fldCharType="separate"/>
      </w:r>
      <w:r w:rsidR="00E303AB">
        <w:rPr>
          <w:rFonts w:ascii="High Tower Text" w:hAnsi="High Tower Text" w:cs="Times New Roman"/>
          <w:noProof/>
        </w:rPr>
        <w:t>[26]</w:t>
      </w:r>
      <w:r w:rsidR="00E303AB">
        <w:rPr>
          <w:rFonts w:ascii="High Tower Text" w:hAnsi="High Tower Text" w:cs="Times New Roman"/>
        </w:rPr>
        <w:fldChar w:fldCharType="end"/>
      </w:r>
      <w:r w:rsidR="00FC2554" w:rsidRPr="00797312">
        <w:rPr>
          <w:rFonts w:ascii="High Tower Text" w:hAnsi="High Tower Text" w:cs="Times New Roman"/>
        </w:rPr>
        <w:t xml:space="preserve">. At each stage in the development of NPT we have been concerned with its utility as a way of understanding the dynamics of complex intervention trials </w:t>
      </w:r>
      <w:r w:rsidR="00E303AB">
        <w:rPr>
          <w:rFonts w:ascii="High Tower Text" w:hAnsi="High Tower Text" w:cs="Times New Roman"/>
        </w:rPr>
        <w:fldChar w:fldCharType="begin">
          <w:fldData xml:space="preserve">PEVuZE5vdGU+PENpdGU+PEF1dGhvcj5NYXk8L0F1dGhvcj48WWVhcj4yMDA3PC9ZZWFyPjxSZWNO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==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NYXk8L0F1dGhvcj48WWVhcj4yMDA3PC9ZZWFyPjxSZWNO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==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27-29]</w:t>
      </w:r>
      <w:r w:rsidR="00E303AB">
        <w:rPr>
          <w:rFonts w:ascii="High Tower Text" w:hAnsi="High Tower Text" w:cs="Times New Roman"/>
        </w:rPr>
        <w:fldChar w:fldCharType="end"/>
      </w:r>
      <w:r w:rsidR="00FC2554" w:rsidRPr="00797312">
        <w:rPr>
          <w:rFonts w:ascii="High Tower Text" w:hAnsi="High Tower Text" w:cs="Times New Roman"/>
        </w:rPr>
        <w:t xml:space="preserve">. </w:t>
      </w:r>
      <w:r w:rsidR="0034007F" w:rsidRPr="00797312">
        <w:rPr>
          <w:rFonts w:ascii="High Tower Text" w:hAnsi="High Tower Text" w:cs="Times New Roman"/>
        </w:rPr>
        <w:t xml:space="preserve">In this paper, we extend NPT </w:t>
      </w:r>
      <w:r w:rsidR="00FC2554" w:rsidRPr="00797312">
        <w:rPr>
          <w:rFonts w:ascii="High Tower Text" w:hAnsi="High Tower Text" w:cs="Times New Roman"/>
        </w:rPr>
        <w:t xml:space="preserve">by engaging with ideas about complex adaptive systems. This will help us to better understand factors that affect implementation processes not just as part of highly controlled and structured complex intervention trials, but </w:t>
      </w:r>
      <w:r w:rsidR="002216AB" w:rsidRPr="00797312">
        <w:rPr>
          <w:rFonts w:ascii="High Tower Text" w:hAnsi="High Tower Text" w:cs="Times New Roman"/>
        </w:rPr>
        <w:t xml:space="preserve">also </w:t>
      </w:r>
      <w:r w:rsidR="00FC2554" w:rsidRPr="00797312">
        <w:rPr>
          <w:rFonts w:ascii="High Tower Text" w:hAnsi="High Tower Text" w:cs="Times New Roman"/>
        </w:rPr>
        <w:t xml:space="preserve">as larger scale implementation processes </w:t>
      </w:r>
      <w:r w:rsidR="002216AB" w:rsidRPr="00797312">
        <w:rPr>
          <w:rFonts w:ascii="High Tower Text" w:hAnsi="High Tower Text" w:cs="Times New Roman"/>
        </w:rPr>
        <w:t>that sit outside of structured and protocol driven</w:t>
      </w:r>
      <w:r w:rsidR="00E75D58" w:rsidRPr="00797312">
        <w:rPr>
          <w:rFonts w:ascii="High Tower Text" w:hAnsi="High Tower Text" w:cs="Times New Roman"/>
        </w:rPr>
        <w:t xml:space="preserve"> projects</w:t>
      </w:r>
      <w:r w:rsidR="00FC2554" w:rsidRPr="00797312">
        <w:rPr>
          <w:rFonts w:ascii="High Tower Text" w:hAnsi="High Tower Text" w:cs="Times New Roman"/>
        </w:rPr>
        <w:t>.</w:t>
      </w:r>
      <w:r w:rsidR="002216AB" w:rsidRPr="00797312">
        <w:rPr>
          <w:rFonts w:ascii="High Tower Text" w:hAnsi="High Tower Text" w:cs="Times New Roman"/>
        </w:rPr>
        <w:t xml:space="preserve"> </w:t>
      </w:r>
      <w:r w:rsidR="00FC2554" w:rsidRPr="00797312">
        <w:rPr>
          <w:rFonts w:ascii="High Tower Text" w:hAnsi="High Tower Text" w:cs="Times New Roman"/>
        </w:rPr>
        <w:t xml:space="preserve"> </w:t>
      </w:r>
      <w:r w:rsidR="0034007F" w:rsidRPr="00797312">
        <w:rPr>
          <w:rFonts w:ascii="High Tower Text" w:hAnsi="High Tower Text" w:cs="Times New Roman"/>
        </w:rPr>
        <w:t>The paper has four objectives.</w:t>
      </w:r>
    </w:p>
    <w:p w:rsidR="005A27E8" w:rsidRPr="00797312" w:rsidRDefault="005A27E8" w:rsidP="00D003E6">
      <w:pPr>
        <w:pStyle w:val="NoSpacing"/>
        <w:spacing w:line="276" w:lineRule="auto"/>
        <w:jc w:val="both"/>
        <w:rPr>
          <w:rFonts w:ascii="High Tower Text" w:hAnsi="High Tower Text" w:cs="Times New Roman"/>
        </w:rPr>
      </w:pPr>
    </w:p>
    <w:p w:rsidR="00D02E5A" w:rsidRPr="00797312" w:rsidRDefault="00611EB2" w:rsidP="00D02E5A">
      <w:pPr>
        <w:pStyle w:val="NoSpacing"/>
        <w:numPr>
          <w:ilvl w:val="0"/>
          <w:numId w:val="21"/>
        </w:numPr>
        <w:spacing w:line="276" w:lineRule="auto"/>
        <w:jc w:val="both"/>
        <w:rPr>
          <w:rFonts w:ascii="High Tower Text" w:hAnsi="High Tower Text" w:cs="Times New Roman"/>
        </w:rPr>
      </w:pPr>
      <w:r w:rsidRPr="00797312">
        <w:rPr>
          <w:rFonts w:ascii="High Tower Text" w:hAnsi="High Tower Text" w:cs="Times New Roman"/>
        </w:rPr>
        <w:t xml:space="preserve">To show </w:t>
      </w:r>
      <w:r w:rsidR="00D02E5A" w:rsidRPr="00797312">
        <w:rPr>
          <w:rFonts w:ascii="High Tower Text" w:hAnsi="High Tower Text" w:cs="Times New Roman"/>
        </w:rPr>
        <w:t xml:space="preserve">how the contexts in which </w:t>
      </w:r>
      <w:r w:rsidR="00843BFE" w:rsidRPr="00797312">
        <w:rPr>
          <w:rFonts w:ascii="High Tower Text" w:hAnsi="High Tower Text" w:cs="Times New Roman"/>
        </w:rPr>
        <w:t xml:space="preserve">implementation </w:t>
      </w:r>
      <w:r w:rsidR="001A041D" w:rsidRPr="00797312">
        <w:rPr>
          <w:rFonts w:ascii="High Tower Text" w:hAnsi="High Tower Text" w:cs="Times New Roman"/>
        </w:rPr>
        <w:t xml:space="preserve">processes </w:t>
      </w:r>
      <w:r w:rsidR="00D02E5A" w:rsidRPr="00797312">
        <w:rPr>
          <w:rFonts w:ascii="High Tower Text" w:hAnsi="High Tower Text" w:cs="Times New Roman"/>
        </w:rPr>
        <w:t>are located can be characterised as complex adaptive</w:t>
      </w:r>
      <w:r w:rsidR="00A90312" w:rsidRPr="00797312">
        <w:rPr>
          <w:rFonts w:ascii="High Tower Text" w:hAnsi="High Tower Text" w:cs="Times New Roman"/>
        </w:rPr>
        <w:t xml:space="preserve"> social</w:t>
      </w:r>
      <w:r w:rsidR="00D02E5A" w:rsidRPr="00797312">
        <w:rPr>
          <w:rFonts w:ascii="High Tower Text" w:hAnsi="High Tower Text" w:cs="Times New Roman"/>
        </w:rPr>
        <w:t xml:space="preserve"> systems; </w:t>
      </w:r>
    </w:p>
    <w:p w:rsidR="00611EB2" w:rsidRPr="00797312" w:rsidRDefault="00611EB2" w:rsidP="00611EB2">
      <w:pPr>
        <w:pStyle w:val="NoSpacing"/>
        <w:numPr>
          <w:ilvl w:val="0"/>
          <w:numId w:val="21"/>
        </w:numPr>
        <w:spacing w:line="276" w:lineRule="auto"/>
        <w:jc w:val="both"/>
        <w:rPr>
          <w:rFonts w:ascii="High Tower Text" w:hAnsi="High Tower Text" w:cs="Times New Roman"/>
        </w:rPr>
      </w:pPr>
      <w:r w:rsidRPr="00797312">
        <w:rPr>
          <w:rFonts w:ascii="High Tower Text" w:hAnsi="High Tower Text" w:cs="Times New Roman"/>
        </w:rPr>
        <w:t xml:space="preserve">To characterise </w:t>
      </w:r>
      <w:r w:rsidR="003020A7" w:rsidRPr="00797312">
        <w:rPr>
          <w:rFonts w:ascii="High Tower Text" w:hAnsi="High Tower Text" w:cs="Times New Roman"/>
        </w:rPr>
        <w:t>the importance of intervention</w:t>
      </w:r>
      <w:r w:rsidR="001A041D" w:rsidRPr="00797312">
        <w:rPr>
          <w:rFonts w:ascii="High Tower Text" w:hAnsi="High Tower Text" w:cs="Times New Roman"/>
        </w:rPr>
        <w:t xml:space="preserve"> </w:t>
      </w:r>
      <w:r w:rsidR="003020A7" w:rsidRPr="00797312">
        <w:rPr>
          <w:rFonts w:ascii="High Tower Text" w:hAnsi="High Tower Text" w:cs="Times New Roman"/>
        </w:rPr>
        <w:t>plasticity</w:t>
      </w:r>
      <w:r w:rsidR="00B4538C" w:rsidRPr="00797312">
        <w:rPr>
          <w:rFonts w:ascii="High Tower Text" w:hAnsi="High Tower Text" w:cs="Times New Roman"/>
        </w:rPr>
        <w:t xml:space="preserve"> </w:t>
      </w:r>
      <w:r w:rsidR="001A041D" w:rsidRPr="00797312">
        <w:rPr>
          <w:rFonts w:ascii="High Tower Text" w:hAnsi="High Tower Text" w:cs="Times New Roman"/>
        </w:rPr>
        <w:t>(</w:t>
      </w:r>
      <w:r w:rsidR="00B4538C" w:rsidRPr="00797312">
        <w:rPr>
          <w:rFonts w:ascii="High Tower Text" w:hAnsi="High Tower Text" w:cs="Times New Roman"/>
        </w:rPr>
        <w:t xml:space="preserve">that is, </w:t>
      </w:r>
      <w:r w:rsidR="001A041D" w:rsidRPr="00797312">
        <w:rPr>
          <w:rFonts w:ascii="High Tower Text" w:hAnsi="High Tower Text" w:cs="Times New Roman"/>
        </w:rPr>
        <w:t xml:space="preserve">the extent to which users </w:t>
      </w:r>
      <w:r w:rsidR="00B4538C" w:rsidRPr="00797312">
        <w:rPr>
          <w:rFonts w:ascii="High Tower Text" w:hAnsi="High Tower Text" w:cs="Times New Roman"/>
        </w:rPr>
        <w:t>can</w:t>
      </w:r>
      <w:r w:rsidR="001A041D" w:rsidRPr="00797312">
        <w:rPr>
          <w:rFonts w:ascii="High Tower Text" w:hAnsi="High Tower Text" w:cs="Times New Roman"/>
        </w:rPr>
        <w:t xml:space="preserve"> mould th</w:t>
      </w:r>
      <w:r w:rsidR="00B4538C" w:rsidRPr="00797312">
        <w:rPr>
          <w:rFonts w:ascii="High Tower Text" w:hAnsi="High Tower Text" w:cs="Times New Roman"/>
        </w:rPr>
        <w:t>em to fit a particular context);</w:t>
      </w:r>
      <w:r w:rsidR="001A041D" w:rsidRPr="00797312">
        <w:rPr>
          <w:rFonts w:ascii="High Tower Text" w:hAnsi="High Tower Text" w:cs="Times New Roman"/>
        </w:rPr>
        <w:t xml:space="preserve"> and </w:t>
      </w:r>
      <w:r w:rsidR="003020A7" w:rsidRPr="00797312">
        <w:rPr>
          <w:rFonts w:ascii="High Tower Text" w:hAnsi="High Tower Text" w:cs="Times New Roman"/>
        </w:rPr>
        <w:t xml:space="preserve">contextual </w:t>
      </w:r>
      <w:r w:rsidR="001A041D" w:rsidRPr="00797312">
        <w:rPr>
          <w:rFonts w:ascii="High Tower Text" w:hAnsi="High Tower Text" w:cs="Times New Roman"/>
        </w:rPr>
        <w:t xml:space="preserve">elasticity </w:t>
      </w:r>
      <w:r w:rsidR="00B4538C" w:rsidRPr="00797312">
        <w:rPr>
          <w:rFonts w:ascii="High Tower Text" w:hAnsi="High Tower Text" w:cs="Times New Roman"/>
        </w:rPr>
        <w:t>(that is, the extent to which users can mould elements of the environ</w:t>
      </w:r>
      <w:r w:rsidR="00D02E5A" w:rsidRPr="00797312">
        <w:rPr>
          <w:rFonts w:ascii="High Tower Text" w:hAnsi="High Tower Text" w:cs="Times New Roman"/>
        </w:rPr>
        <w:t>ment to allow a set of intervention components</w:t>
      </w:r>
      <w:r w:rsidR="00B4538C" w:rsidRPr="00797312">
        <w:rPr>
          <w:rFonts w:ascii="High Tower Text" w:hAnsi="High Tower Text" w:cs="Times New Roman"/>
        </w:rPr>
        <w:t xml:space="preserve"> space to work)</w:t>
      </w:r>
      <w:r w:rsidR="00F41D92" w:rsidRPr="00797312">
        <w:rPr>
          <w:rFonts w:ascii="High Tower Text" w:hAnsi="High Tower Text" w:cs="Times New Roman"/>
        </w:rPr>
        <w:t>;</w:t>
      </w:r>
      <w:r w:rsidR="003020A7" w:rsidRPr="00797312">
        <w:rPr>
          <w:rFonts w:ascii="High Tower Text" w:hAnsi="High Tower Text" w:cs="Times New Roman"/>
        </w:rPr>
        <w:t xml:space="preserve"> </w:t>
      </w:r>
    </w:p>
    <w:p w:rsidR="00F41D92" w:rsidRPr="00797312" w:rsidRDefault="00611EB2" w:rsidP="00611EB2">
      <w:pPr>
        <w:pStyle w:val="NoSpacing"/>
        <w:numPr>
          <w:ilvl w:val="0"/>
          <w:numId w:val="21"/>
        </w:numPr>
        <w:spacing w:line="276" w:lineRule="auto"/>
        <w:jc w:val="both"/>
        <w:rPr>
          <w:rFonts w:ascii="High Tower Text" w:hAnsi="High Tower Text" w:cs="Times New Roman"/>
        </w:rPr>
      </w:pPr>
      <w:r w:rsidRPr="00797312">
        <w:rPr>
          <w:rFonts w:ascii="High Tower Text" w:hAnsi="High Tower Text" w:cs="Times New Roman"/>
        </w:rPr>
        <w:t xml:space="preserve">To explain the ways that participants’ contributions to implementation processes (resource mobilisation and collective action) lead to adaptive work (normative and relational restructuring), and so shape implementation outcomes; </w:t>
      </w:r>
    </w:p>
    <w:p w:rsidR="00843BFE" w:rsidRPr="00797312" w:rsidRDefault="00611EB2" w:rsidP="00D003E6">
      <w:pPr>
        <w:pStyle w:val="NoSpacing"/>
        <w:numPr>
          <w:ilvl w:val="0"/>
          <w:numId w:val="21"/>
        </w:numPr>
        <w:spacing w:line="276" w:lineRule="auto"/>
        <w:jc w:val="both"/>
        <w:rPr>
          <w:rFonts w:ascii="High Tower Text" w:hAnsi="High Tower Text" w:cs="Times New Roman"/>
        </w:rPr>
      </w:pPr>
      <w:r w:rsidRPr="00797312">
        <w:rPr>
          <w:rFonts w:ascii="High Tower Text" w:hAnsi="High Tower Text" w:cs="Times New Roman"/>
        </w:rPr>
        <w:t>To characterise</w:t>
      </w:r>
      <w:r w:rsidR="000B1B1C" w:rsidRPr="00797312">
        <w:rPr>
          <w:rFonts w:ascii="High Tower Text" w:hAnsi="High Tower Text" w:cs="Times New Roman"/>
        </w:rPr>
        <w:t xml:space="preserve"> </w:t>
      </w:r>
      <w:r w:rsidRPr="00797312">
        <w:rPr>
          <w:rFonts w:ascii="High Tower Text" w:hAnsi="High Tower Text" w:cs="Times New Roman"/>
        </w:rPr>
        <w:t xml:space="preserve">a set of </w:t>
      </w:r>
      <w:r w:rsidR="000B1B1C" w:rsidRPr="00797312">
        <w:rPr>
          <w:rFonts w:ascii="High Tower Text" w:hAnsi="High Tower Text" w:cs="Times New Roman"/>
        </w:rPr>
        <w:t xml:space="preserve">verifiable </w:t>
      </w:r>
      <w:r w:rsidR="003020A7" w:rsidRPr="00797312">
        <w:rPr>
          <w:rFonts w:ascii="High Tower Text" w:hAnsi="High Tower Text" w:cs="Times New Roman"/>
        </w:rPr>
        <w:t>propositions</w:t>
      </w:r>
      <w:r w:rsidR="000E2B4F" w:rsidRPr="00797312">
        <w:rPr>
          <w:rFonts w:ascii="High Tower Text" w:hAnsi="High Tower Text" w:cs="Times New Roman"/>
        </w:rPr>
        <w:t xml:space="preserve"> </w:t>
      </w:r>
      <w:r w:rsidRPr="00797312">
        <w:rPr>
          <w:rFonts w:ascii="High Tower Text" w:hAnsi="High Tower Text" w:cs="Times New Roman"/>
        </w:rPr>
        <w:t>that can</w:t>
      </w:r>
      <w:r w:rsidR="003020A7" w:rsidRPr="00797312">
        <w:rPr>
          <w:rFonts w:ascii="High Tower Text" w:hAnsi="High Tower Text" w:cs="Times New Roman"/>
        </w:rPr>
        <w:t xml:space="preserve"> </w:t>
      </w:r>
      <w:r w:rsidR="00F41D92" w:rsidRPr="00797312">
        <w:rPr>
          <w:rFonts w:ascii="High Tower Text" w:hAnsi="High Tower Text" w:cs="Times New Roman"/>
        </w:rPr>
        <w:t>inform</w:t>
      </w:r>
      <w:r w:rsidR="003020A7" w:rsidRPr="00797312">
        <w:rPr>
          <w:rFonts w:ascii="High Tower Text" w:hAnsi="High Tower Text" w:cs="Times New Roman"/>
        </w:rPr>
        <w:t xml:space="preserve"> empirical investigations of healthcare interventions.</w:t>
      </w:r>
      <w:r w:rsidR="00632E7C" w:rsidRPr="00797312">
        <w:rPr>
          <w:rFonts w:ascii="High Tower Text" w:hAnsi="High Tower Text" w:cs="Times New Roman"/>
        </w:rPr>
        <w:t xml:space="preserve"> </w:t>
      </w:r>
    </w:p>
    <w:p w:rsidR="00D02E5A" w:rsidRPr="00797312" w:rsidRDefault="00D02E5A" w:rsidP="00D02E5A">
      <w:pPr>
        <w:pStyle w:val="NoSpacing"/>
        <w:spacing w:line="276" w:lineRule="auto"/>
        <w:jc w:val="both"/>
        <w:rPr>
          <w:rFonts w:ascii="High Tower Text" w:hAnsi="High Tower Text" w:cs="Times New Roman"/>
          <w:lang w:eastAsia="zh-CN"/>
        </w:rPr>
      </w:pPr>
    </w:p>
    <w:p w:rsidR="00DC2B14" w:rsidRPr="00797312" w:rsidRDefault="00095EA2" w:rsidP="00D02E5A">
      <w:pPr>
        <w:pStyle w:val="NoSpacing"/>
        <w:spacing w:line="276" w:lineRule="auto"/>
        <w:jc w:val="both"/>
        <w:rPr>
          <w:rFonts w:ascii="High Tower Text" w:hAnsi="High Tower Text" w:cs="Times New Roman"/>
        </w:rPr>
      </w:pPr>
      <w:r w:rsidRPr="00797312">
        <w:rPr>
          <w:rFonts w:ascii="High Tower Text" w:hAnsi="High Tower Text" w:cs="Times New Roman"/>
          <w:lang w:eastAsia="zh-CN"/>
        </w:rPr>
        <w:t>The paper is underpinned</w:t>
      </w:r>
      <w:r w:rsidR="008D1725" w:rsidRPr="00797312">
        <w:rPr>
          <w:rFonts w:ascii="High Tower Text" w:hAnsi="High Tower Text" w:cs="Times New Roman"/>
          <w:lang w:eastAsia="zh-CN"/>
        </w:rPr>
        <w:t xml:space="preserve"> by</w:t>
      </w:r>
      <w:r w:rsidR="00296A71" w:rsidRPr="00797312">
        <w:rPr>
          <w:rFonts w:ascii="High Tower Text" w:hAnsi="High Tower Text" w:cs="Times New Roman"/>
          <w:lang w:eastAsia="zh-CN"/>
        </w:rPr>
        <w:t xml:space="preserve"> a general theoretical argument, which is that </w:t>
      </w:r>
      <w:r w:rsidR="00296A71" w:rsidRPr="00797312">
        <w:rPr>
          <w:rFonts w:ascii="High Tower Text" w:hAnsi="High Tower Text" w:cs="Times New Roman"/>
          <w:i/>
          <w:lang w:eastAsia="zh-CN"/>
        </w:rPr>
        <w:t>the generative mechanisms character</w:t>
      </w:r>
      <w:r w:rsidR="00673E0D" w:rsidRPr="00797312">
        <w:rPr>
          <w:rFonts w:ascii="High Tower Text" w:hAnsi="High Tower Text" w:cs="Times New Roman"/>
          <w:i/>
          <w:lang w:eastAsia="zh-CN"/>
        </w:rPr>
        <w:t>is</w:t>
      </w:r>
      <w:r w:rsidR="00296A71" w:rsidRPr="00797312">
        <w:rPr>
          <w:rFonts w:ascii="High Tower Text" w:hAnsi="High Tower Text" w:cs="Times New Roman"/>
          <w:i/>
          <w:lang w:eastAsia="zh-CN"/>
        </w:rPr>
        <w:t>ed by NPT are examples of self-organ</w:t>
      </w:r>
      <w:r w:rsidR="00673E0D" w:rsidRPr="00797312">
        <w:rPr>
          <w:rFonts w:ascii="High Tower Text" w:hAnsi="High Tower Text" w:cs="Times New Roman"/>
          <w:i/>
          <w:lang w:eastAsia="zh-CN"/>
        </w:rPr>
        <w:t>is</w:t>
      </w:r>
      <w:r w:rsidR="00296A71" w:rsidRPr="00797312">
        <w:rPr>
          <w:rFonts w:ascii="High Tower Text" w:hAnsi="High Tower Text" w:cs="Times New Roman"/>
          <w:i/>
          <w:lang w:eastAsia="zh-CN"/>
        </w:rPr>
        <w:t>ing mechanisms in complex adaptive social systems.</w:t>
      </w:r>
      <w:r w:rsidR="00632E7C" w:rsidRPr="00797312">
        <w:rPr>
          <w:rFonts w:ascii="High Tower Text" w:hAnsi="High Tower Text" w:cs="Times New Roman"/>
          <w:i/>
        </w:rPr>
        <w:t xml:space="preserve"> </w:t>
      </w:r>
      <w:r w:rsidR="00611EB2" w:rsidRPr="00797312">
        <w:rPr>
          <w:rFonts w:ascii="High Tower Text" w:hAnsi="High Tower Text" w:cs="Times New Roman"/>
          <w:i/>
        </w:rPr>
        <w:t xml:space="preserve">Their operation </w:t>
      </w:r>
      <w:r w:rsidR="00632E7C" w:rsidRPr="00797312">
        <w:rPr>
          <w:rFonts w:ascii="High Tower Text" w:hAnsi="High Tower Text" w:cs="Times New Roman"/>
          <w:i/>
        </w:rPr>
        <w:t>explain</w:t>
      </w:r>
      <w:r w:rsidR="00611EB2" w:rsidRPr="00797312">
        <w:rPr>
          <w:rFonts w:ascii="High Tower Text" w:hAnsi="High Tower Text" w:cs="Times New Roman"/>
          <w:i/>
        </w:rPr>
        <w:t>s</w:t>
      </w:r>
      <w:r w:rsidR="00632E7C" w:rsidRPr="00797312">
        <w:rPr>
          <w:rFonts w:ascii="High Tower Text" w:hAnsi="High Tower Text" w:cs="Times New Roman"/>
          <w:i/>
        </w:rPr>
        <w:t xml:space="preserve"> differences in implementation processes</w:t>
      </w:r>
      <w:r w:rsidR="00611EB2" w:rsidRPr="00797312">
        <w:rPr>
          <w:rFonts w:ascii="High Tower Text" w:hAnsi="High Tower Text" w:cs="Times New Roman"/>
          <w:i/>
        </w:rPr>
        <w:t xml:space="preserve"> over time and between settings,</w:t>
      </w:r>
      <w:r w:rsidR="00632E7C" w:rsidRPr="00797312">
        <w:rPr>
          <w:rFonts w:ascii="High Tower Text" w:hAnsi="High Tower Text" w:cs="Times New Roman"/>
          <w:i/>
        </w:rPr>
        <w:t xml:space="preserve"> </w:t>
      </w:r>
      <w:r w:rsidR="00611EB2" w:rsidRPr="00797312">
        <w:rPr>
          <w:rFonts w:ascii="High Tower Text" w:hAnsi="High Tower Text" w:cs="Times New Roman"/>
          <w:i/>
        </w:rPr>
        <w:t>and</w:t>
      </w:r>
      <w:r w:rsidR="006E7823" w:rsidRPr="00797312">
        <w:rPr>
          <w:rFonts w:ascii="High Tower Text" w:hAnsi="High Tower Text" w:cs="Times New Roman"/>
          <w:i/>
        </w:rPr>
        <w:t xml:space="preserve"> they</w:t>
      </w:r>
      <w:r w:rsidR="00632E7C" w:rsidRPr="00797312">
        <w:rPr>
          <w:rFonts w:ascii="High Tower Text" w:hAnsi="High Tower Text" w:cs="Times New Roman"/>
          <w:i/>
        </w:rPr>
        <w:t xml:space="preserve"> play an important part in determining intervention fidelity.</w:t>
      </w:r>
    </w:p>
    <w:p w:rsidR="005036E3" w:rsidRPr="00797312" w:rsidRDefault="005036E3" w:rsidP="00D003E6">
      <w:pPr>
        <w:spacing w:line="276" w:lineRule="auto"/>
        <w:rPr>
          <w:rFonts w:ascii="High Tower Text" w:hAnsi="High Tower Text" w:cs="Times New Roman"/>
          <w:b/>
        </w:rPr>
      </w:pPr>
    </w:p>
    <w:p w:rsidR="0068045A" w:rsidRPr="00797312" w:rsidRDefault="0068045A" w:rsidP="00D003E6">
      <w:pPr>
        <w:spacing w:line="276" w:lineRule="auto"/>
        <w:rPr>
          <w:rFonts w:ascii="High Tower Text" w:hAnsi="High Tower Text" w:cs="Times New Roman"/>
          <w:b/>
        </w:rPr>
      </w:pPr>
    </w:p>
    <w:p w:rsidR="005036E3" w:rsidRPr="00797312" w:rsidRDefault="005036E3" w:rsidP="00D003E6">
      <w:pPr>
        <w:spacing w:line="276" w:lineRule="auto"/>
        <w:rPr>
          <w:rFonts w:ascii="High Tower Text" w:hAnsi="High Tower Text" w:cs="Times New Roman"/>
          <w:b/>
        </w:rPr>
      </w:pPr>
    </w:p>
    <w:p w:rsidR="00734728" w:rsidRPr="00797312" w:rsidRDefault="0034007F" w:rsidP="00D003E6">
      <w:pPr>
        <w:spacing w:line="276" w:lineRule="auto"/>
        <w:rPr>
          <w:rFonts w:ascii="High Tower Text" w:hAnsi="High Tower Text" w:cs="Times New Roman"/>
          <w:b/>
        </w:rPr>
      </w:pPr>
      <w:r w:rsidRPr="00797312">
        <w:rPr>
          <w:rFonts w:ascii="High Tower Text" w:hAnsi="High Tower Text" w:cs="Times New Roman"/>
          <w:b/>
        </w:rPr>
        <w:t>IMPLEMENTATION, CONTEXT AND COMPLEXITY</w:t>
      </w:r>
    </w:p>
    <w:p w:rsidR="00CF5D6C" w:rsidRPr="00797312" w:rsidRDefault="00CF5D6C" w:rsidP="00D003E6">
      <w:pPr>
        <w:pStyle w:val="NoSpacing"/>
        <w:spacing w:line="276" w:lineRule="auto"/>
        <w:jc w:val="both"/>
        <w:rPr>
          <w:rFonts w:ascii="High Tower Text" w:eastAsia="SimSun" w:hAnsi="High Tower Text" w:cs="Times New Roman"/>
          <w:lang w:eastAsia="zh-CN"/>
        </w:rPr>
      </w:pPr>
    </w:p>
    <w:p w:rsidR="00CA6D0B" w:rsidRPr="00797312" w:rsidRDefault="00CA6D0B" w:rsidP="00D003E6">
      <w:pPr>
        <w:pStyle w:val="NoSpacing"/>
        <w:spacing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Empirical research on implementation tends towards a quite pragmatic definition.  It is constructed as </w:t>
      </w:r>
      <w:r w:rsidRPr="00797312">
        <w:rPr>
          <w:rFonts w:ascii="High Tower Text" w:eastAsia="SimSun" w:hAnsi="High Tower Text" w:cs="Times New Roman"/>
          <w:i/>
          <w:iCs/>
          <w:lang w:eastAsia="zh-CN"/>
        </w:rPr>
        <w:t>action in response to a call (or desire, or expectation, or command) for change</w:t>
      </w:r>
      <w:r w:rsidRPr="00797312">
        <w:rPr>
          <w:rFonts w:ascii="High Tower Text" w:eastAsia="SimSun" w:hAnsi="High Tower Text" w:cs="Times New Roman"/>
          <w:lang w:eastAsia="zh-CN"/>
        </w:rPr>
        <w:t xml:space="preserve"> through which people are </w:t>
      </w:r>
      <w:r w:rsidRPr="00797312">
        <w:rPr>
          <w:rFonts w:ascii="High Tower Text" w:eastAsia="SimSun" w:hAnsi="High Tower Text" w:cs="Times New Roman"/>
          <w:i/>
          <w:iCs/>
          <w:lang w:eastAsia="zh-CN"/>
        </w:rPr>
        <w:t>asked (or want, or are expected, or are instructed) to do something new or different</w:t>
      </w:r>
      <w:r w:rsidRPr="00797312">
        <w:rPr>
          <w:rFonts w:ascii="High Tower Text" w:eastAsia="SimSun" w:hAnsi="High Tower Text" w:cs="Times New Roman"/>
          <w:lang w:eastAsia="zh-CN"/>
        </w:rPr>
        <w:t xml:space="preserve">. Normalisation Process Theory characterises a set of generative mechanisms of different kinds that motivate and give structure to the individual and collective action that stems from these calls. </w:t>
      </w:r>
    </w:p>
    <w:p w:rsidR="00CA6D0B" w:rsidRPr="00797312" w:rsidRDefault="00CA6D0B" w:rsidP="00D003E6">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Examples of these calls are abundant in healthcare, a</w:t>
      </w:r>
      <w:r w:rsidR="00F02B58" w:rsidRPr="00797312">
        <w:rPr>
          <w:rFonts w:ascii="High Tower Text" w:eastAsia="SimSun" w:hAnsi="High Tower Text" w:cs="Times New Roman"/>
          <w:lang w:eastAsia="zh-CN"/>
        </w:rPr>
        <w:t>nd they</w:t>
      </w:r>
      <w:r w:rsidRPr="00797312">
        <w:rPr>
          <w:rFonts w:ascii="High Tower Text" w:eastAsia="SimSun" w:hAnsi="High Tower Text" w:cs="Times New Roman"/>
          <w:lang w:eastAsia="zh-CN"/>
        </w:rPr>
        <w:t xml:space="preserve"> can be understood as initiating and sustaining the mobilisation</w:t>
      </w:r>
      <w:r w:rsidR="00F02B58" w:rsidRPr="00797312">
        <w:rPr>
          <w:rFonts w:ascii="High Tower Text" w:eastAsia="SimSun" w:hAnsi="High Tower Text" w:cs="Times New Roman"/>
          <w:lang w:eastAsia="zh-CN"/>
        </w:rPr>
        <w:t xml:space="preserve"> of structural capacity (rules and resources), and cognitive potential (readiness and commitment), in the service of collective action. This collective action forms participants’ contributions to implementation processes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ay&lt;/Author&gt;&lt;Year&gt;2013&lt;/Year&gt;&lt;RecNum&gt;13556&lt;/RecNum&gt;&lt;DisplayText&gt;[25]&lt;/DisplayText&gt;&lt;record&gt;&lt;rec-number&gt;13556&lt;/rec-number&gt;&lt;foreign-keys&gt;&lt;key app="EN" db-id="dvaxz5xz5wewwyed2pbpewxc9ev2r5aav9v0" timestamp="1362059801"&gt;13556&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abbr-1&gt;Implement Sci&lt;/abbr-1&gt;&lt;/periodical&gt;&lt;pages&gt;18&lt;/pages&gt;&lt;volume&gt;8&lt;/volume&gt;&lt;number&gt;1&lt;/number&gt;&lt;dates&gt;&lt;year&gt;2013&lt;/year&gt;&lt;/dates&gt;&lt;isbn&gt;1748-5908&lt;/isbn&gt;&lt;accession-num&gt;doi:10.1186/1748-5908-8-18&lt;/accession-num&gt;&lt;urls&gt;&lt;related-urls&gt;&lt;url&gt;http://www.implementationscience.com/content/8/1/18&lt;/url&gt;&lt;/related-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5]</w:t>
      </w:r>
      <w:r w:rsidR="00E303AB">
        <w:rPr>
          <w:rFonts w:ascii="High Tower Text" w:eastAsia="SimSun" w:hAnsi="High Tower Text" w:cs="Times New Roman"/>
          <w:lang w:eastAsia="zh-CN"/>
        </w:rPr>
        <w:fldChar w:fldCharType="end"/>
      </w:r>
      <w:r w:rsidR="00F02B58" w:rsidRPr="00797312">
        <w:rPr>
          <w:rFonts w:ascii="High Tower Text" w:eastAsia="SimSun" w:hAnsi="High Tower Text" w:cs="Times New Roman"/>
          <w:lang w:eastAsia="zh-CN"/>
        </w:rPr>
        <w:t xml:space="preserve">. </w:t>
      </w:r>
      <w:r w:rsidR="00995C0A" w:rsidRPr="00797312">
        <w:rPr>
          <w:rFonts w:ascii="High Tower Text" w:eastAsia="SimSun" w:hAnsi="High Tower Text" w:cs="Times New Roman"/>
          <w:lang w:eastAsia="zh-CN"/>
        </w:rPr>
        <w:t>As in</w:t>
      </w:r>
      <w:r w:rsidRPr="00797312">
        <w:rPr>
          <w:rFonts w:ascii="High Tower Text" w:eastAsia="SimSun" w:hAnsi="High Tower Text" w:cs="Times New Roman"/>
          <w:lang w:eastAsia="zh-CN"/>
        </w:rPr>
        <w:t xml:space="preserve"> our earlier work </w:t>
      </w:r>
      <w:r w:rsidR="00E303AB">
        <w:rPr>
          <w:rFonts w:ascii="High Tower Text" w:eastAsia="SimSun" w:hAnsi="High Tower Text" w:cs="Times New Roman"/>
          <w:lang w:eastAsia="zh-CN"/>
        </w:rPr>
        <w:fldChar w:fldCharType="begin">
          <w:fldData xml:space="preserve">PEVuZE5vdGU+PENpdGU+PEF1dGhvcj5NYXk8L0F1dGhvcj48WWVhcj4yMDA3PC9ZZWFyPjxSZWNO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NYXk8L0F1dGhvcj48WWVhcj4yMDA3PC9ZZWFyPjxSZWNO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2, 24]</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we define implementation as follows:</w:t>
      </w:r>
    </w:p>
    <w:p w:rsidR="00CA6D0B" w:rsidRPr="00797312" w:rsidRDefault="00CA6D0B" w:rsidP="00D003E6">
      <w:pPr>
        <w:pStyle w:val="NoSpacing"/>
        <w:spacing w:line="276" w:lineRule="auto"/>
        <w:ind w:left="360"/>
        <w:jc w:val="both"/>
        <w:rPr>
          <w:rFonts w:ascii="High Tower Text" w:eastAsiaTheme="minorEastAsia" w:hAnsi="High Tower Text" w:cs="Times New Roman"/>
          <w:lang w:eastAsia="zh-CN"/>
        </w:rPr>
      </w:pPr>
    </w:p>
    <w:p w:rsidR="00CA6D0B" w:rsidRPr="00797312" w:rsidRDefault="00CA6D0B" w:rsidP="00D003E6">
      <w:pPr>
        <w:pStyle w:val="NoSpacing"/>
        <w:spacing w:line="276" w:lineRule="auto"/>
        <w:ind w:left="36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any deliberately initiated attempt to introduce new, or modify existing, patterns of action in health care or some other formal organisational setting. Deliberate initiation means that an intervention is: institutionally sanctioned; formally defined; consciously planned; and intended to lead to a changed outcom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ay&lt;/Author&gt;&lt;Year&gt;2007&lt;/Year&gt;&lt;RecNum&gt;5835&lt;/RecNum&gt;&lt;DisplayText&gt;[22]&lt;/DisplayText&gt;&lt;record&gt;&lt;rec-number&gt;5835&lt;/rec-number&gt;&lt;foreign-keys&gt;&lt;key app="EN" db-id="dvaxz5xz5wewwyed2pbpewxc9ev2r5aav9v0" timestamp="0"&gt;5835&lt;/key&gt;&lt;/foreign-keys&gt;&lt;ref-type name="Journal Article"&gt;17&lt;/ref-type&gt;&lt;contributors&gt;&lt;authors&gt;&lt;author&gt;May, C.&lt;/author&gt;&lt;author&gt;Finch, T.&lt;/author&gt;&lt;author&gt;Mair, F.&lt;/author&gt;&lt;author&gt;Ballini, L.&lt;/author&gt;&lt;author&gt;Dowrick, C.&lt;/author&gt;&lt;author&gt;Eccles, M.&lt;/author&gt;&lt;author&gt;Gask, L.&lt;/author&gt;&lt;author&gt;MacFarlane, A.&lt;/author&gt;&lt;author&gt;Murray, E.&lt;/author&gt;&lt;author&gt;Rapley, T.&lt;/author&gt;&lt;author&gt;Rogers, A.&lt;/author&gt;&lt;author&gt;Treweek, S.&lt;/author&gt;&lt;author&gt;Wallace, P.&lt;/author&gt;&lt;author&gt;Anderson, G.&lt;/author&gt;&lt;author&gt;Burns, J.&lt;/author&gt;&lt;author&gt;Heaven, B.&lt;/author&gt;&lt;/authors&gt;&lt;/contributors&gt;&lt;titles&gt;&lt;title&gt;Understanding the implementation of complex interventions in health care: the normalization process model&lt;/title&gt;&lt;secondary-title&gt;Bmc Health Services Research&lt;/secondary-title&gt;&lt;alt-title&gt;BMC Health Serv. Res.&lt;/alt-title&gt;&lt;/titles&gt;&lt;periodical&gt;&lt;full-title&gt;Bmc Health Services Research&lt;/full-title&gt;&lt;abbr-1&gt;Bmc Health Serv Res&lt;/abbr-1&gt;&lt;/periodical&gt;&lt;volume&gt;7&lt;/volume&gt;&lt;number&gt;148&lt;/number&gt;&lt;keywords&gt;&lt;keyword&gt;IMPROVE HEALTH&lt;/keyword&gt;&lt;keyword&gt;DIFFUSION&lt;/keyword&gt;&lt;keyword&gt;BEHAVIOR&lt;/keyword&gt;&lt;/keywords&gt;&lt;dates&gt;&lt;year&gt;2007&lt;/year&gt;&lt;pub-dates&gt;&lt;date&gt;Sep&lt;/date&gt;&lt;/pub-dates&gt;&lt;/dates&gt;&lt;isbn&gt;1472-6963&lt;/isbn&gt;&lt;accession-num&gt;ISI:000251169900002&lt;/accession-num&gt;&lt;urls&gt;&lt;related-urls&gt;&lt;url&gt;&amp;lt;Go to ISI&amp;gt;://000251169900002 &lt;/url&gt;&lt;/related-urls&gt;&lt;/urls&gt;&lt;electronic-resource-num&gt;148&amp;#xD;Artn 148&lt;/electronic-resource-num&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2]</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w:t>
      </w:r>
    </w:p>
    <w:p w:rsidR="00CA6D0B" w:rsidRPr="00797312" w:rsidRDefault="00CA6D0B" w:rsidP="00D003E6">
      <w:pPr>
        <w:pStyle w:val="NoSpacing"/>
        <w:spacing w:line="276" w:lineRule="auto"/>
        <w:jc w:val="both"/>
        <w:rPr>
          <w:rFonts w:ascii="High Tower Text" w:eastAsiaTheme="minorEastAsia" w:hAnsi="High Tower Text" w:cs="Times New Roman"/>
          <w:lang w:eastAsia="zh-CN"/>
        </w:rPr>
      </w:pPr>
    </w:p>
    <w:p w:rsidR="00CA6D0B" w:rsidRPr="00797312" w:rsidRDefault="00CA6D0B" w:rsidP="00D003E6">
      <w:pPr>
        <w:pStyle w:val="NoSpacing"/>
        <w:spacing w:line="276" w:lineRule="auto"/>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CN"/>
        </w:rPr>
        <w:t xml:space="preserve">As we have pointed out </w:t>
      </w:r>
      <w:r w:rsidR="00E303AB">
        <w:rPr>
          <w:rFonts w:ascii="High Tower Text" w:eastAsiaTheme="minorEastAsia" w:hAnsi="High Tower Text" w:cs="Times New Roman"/>
          <w:lang w:eastAsia="zh-CN"/>
        </w:rPr>
        <w:fldChar w:fldCharType="begin">
          <w:fldData xml:space="preserve">PEVuZE5vdGU+PENpdGU+PEF1dGhvcj5NYXk8L0F1dGhvcj48WWVhcj4yMDA3PC9ZZWFyPjxSZWNO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NYXk8L0F1dGhvcj48WWVhcj4yMDA3PC9ZZWFyPjxSZWNO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22, 23, 27]</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none of this takes place in a vacuum, and all of it is negotiated in diverse contexts. </w:t>
      </w:r>
      <w:r w:rsidR="00F02B58" w:rsidRPr="00797312">
        <w:rPr>
          <w:rFonts w:ascii="High Tower Text" w:eastAsiaTheme="minorEastAsia" w:hAnsi="High Tower Text" w:cs="Times New Roman"/>
          <w:lang w:eastAsia="zh-CN"/>
        </w:rPr>
        <w:t>Indeed, context is the key problem here.</w:t>
      </w:r>
      <w:r w:rsidR="00B01BE2" w:rsidRPr="00797312">
        <w:rPr>
          <w:rFonts w:ascii="High Tower Text" w:eastAsiaTheme="minorEastAsia" w:hAnsi="High Tower Text" w:cs="Times New Roman"/>
          <w:lang w:eastAsia="zh-CN"/>
        </w:rPr>
        <w:t xml:space="preserve"> </w:t>
      </w:r>
    </w:p>
    <w:p w:rsidR="00DD2D8D" w:rsidRPr="00797312" w:rsidRDefault="00DD2D8D" w:rsidP="00DD2D8D">
      <w:pPr>
        <w:spacing w:after="0" w:line="276" w:lineRule="auto"/>
        <w:jc w:val="both"/>
        <w:rPr>
          <w:rFonts w:ascii="High Tower Text" w:eastAsia="SimSun" w:hAnsi="High Tower Text" w:cs="Times New Roman"/>
          <w:lang w:eastAsia="zh-CN"/>
        </w:rPr>
      </w:pPr>
    </w:p>
    <w:p w:rsidR="00DD2D8D" w:rsidRPr="00797312" w:rsidRDefault="00DD2D8D" w:rsidP="00DD2D8D">
      <w:pPr>
        <w:spacing w:after="0" w:line="276" w:lineRule="auto"/>
        <w:jc w:val="both"/>
        <w:rPr>
          <w:rFonts w:ascii="High Tower Text" w:eastAsia="SimSun" w:hAnsi="High Tower Text" w:cs="Times New Roman"/>
          <w:b/>
          <w:lang w:eastAsia="zh-CN"/>
        </w:rPr>
      </w:pPr>
      <w:r w:rsidRPr="00797312">
        <w:rPr>
          <w:rFonts w:ascii="High Tower Text" w:eastAsia="SimSun" w:hAnsi="High Tower Text" w:cs="Times New Roman"/>
          <w:b/>
          <w:lang w:eastAsia="zh-CN"/>
        </w:rPr>
        <w:t>The problem of context</w:t>
      </w:r>
    </w:p>
    <w:p w:rsidR="00DD2D8D" w:rsidRPr="00797312" w:rsidRDefault="00DD2D8D" w:rsidP="00DD2D8D">
      <w:pPr>
        <w:spacing w:after="0" w:line="276" w:lineRule="auto"/>
        <w:jc w:val="both"/>
        <w:rPr>
          <w:rFonts w:ascii="High Tower Text" w:eastAsia="SimSun" w:hAnsi="High Tower Text" w:cs="Times New Roman"/>
          <w:lang w:eastAsia="zh-CN"/>
        </w:rPr>
      </w:pPr>
    </w:p>
    <w:p w:rsidR="00B73E62" w:rsidRPr="00797312" w:rsidRDefault="00D003E6" w:rsidP="00DD2D8D">
      <w:pPr>
        <w:spacing w:after="0"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Context presents implementation researchers with a problem because attempts to define and describe it have to encompass so much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Pfadenhauer&lt;/Author&gt;&lt;Year&gt;2016&lt;/Year&gt;&lt;RecNum&gt;21268&lt;/RecNum&gt;&lt;DisplayText&gt;[30]&lt;/DisplayText&gt;&lt;record&gt;&lt;rec-number&gt;21268&lt;/rec-number&gt;&lt;foreign-keys&gt;&lt;key app="EN" db-id="dvaxz5xz5wewwyed2pbpewxc9ev2r5aav9v0" timestamp="1457687936"&gt;21268&lt;/key&gt;&lt;/foreign-keys&gt;&lt;ref-type name="Web Page"&gt;12&lt;/ref-type&gt;&lt;contributors&gt;&lt;authors&gt;&lt;author&gt;Pfadenhauer, Lisa Maria&lt;/author&gt;&lt;author&gt;Rohwer, Anke&lt;/author&gt;&lt;author&gt;Burns, Jacob&lt;/author&gt;&lt;author&gt;Booth, Andrew,&lt;/author&gt;&lt;author&gt;Lysdahl, Kristin Bakke&lt;/author&gt;&lt;author&gt;Hofmann, Bjørn&lt;/author&gt;&lt;author&gt;Gerhardus, Ansgar&lt;/author&gt;&lt;author&gt;Mozygemba, Kati&lt;/author&gt;&lt;author&gt;Tummers, Marcia&lt;/author&gt;&lt;author&gt;Wahlster, Philip&lt;/author&gt;&lt;author&gt;Rehfuess, Eva&lt;/author&gt;&lt;/authors&gt;&lt;/contributors&gt;&lt;titles&gt;&lt;title&gt;Guidance for the assessment of context and implementation in health technology assessments and systematic reviews of complex interventions: the context and implementation of complex interventions framework&lt;/title&gt;&lt;/titles&gt;&lt;volume&gt;2016&lt;/volume&gt;&lt;number&gt;9 March&lt;/number&gt;&lt;dates&gt;&lt;year&gt;2016&lt;/year&gt;&lt;/dates&gt;&lt;pub-location&gt;Universitat Bremen&lt;/pub-location&gt;&lt;publisher&gt;Intergrate-HTA&lt;/publisher&gt;&lt;urls&gt;&lt;related-urls&gt;&lt;url&gt;http://www.integrate-hta.eu/wp-content/uploads/2016/02/Guidance-for-the-Assessment-of-Context-and-Implementation-in-HTA-and-Systematic-Reviews-of-Complex-Interventions-The-Co.pdf&lt;/url&gt;&lt;/related-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0]</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Starting with the UK Medical Research Council’s </w:t>
      </w:r>
      <w:r w:rsidRPr="00797312">
        <w:rPr>
          <w:rFonts w:ascii="High Tower Text" w:eastAsia="SimSun" w:hAnsi="High Tower Text" w:cs="Times New Roman"/>
          <w:i/>
          <w:iCs/>
          <w:lang w:eastAsia="zh-CN"/>
        </w:rPr>
        <w:t>Evaluation Framework for Complex Interventions</w:t>
      </w:r>
      <w:r w:rsidRPr="00797312">
        <w:rPr>
          <w:rFonts w:ascii="High Tower Text" w:eastAsia="SimSun" w:hAnsi="High Tower Text" w:cs="Times New Roman"/>
          <w:lang w:eastAsia="zh-CN"/>
        </w:rPr>
        <w:t xml:space="preserve"> assertion of the many ‘moving parts’ in complex interventions </w:t>
      </w:r>
      <w:r w:rsidR="00E303AB">
        <w:rPr>
          <w:rFonts w:ascii="High Tower Text" w:eastAsia="SimSun" w:hAnsi="High Tower Text" w:cs="Times New Roman"/>
          <w:lang w:eastAsia="zh-CN"/>
        </w:rPr>
        <w:fldChar w:fldCharType="begin">
          <w:fldData xml:space="preserve">PEVuZE5vdGU+PENpdGU+PEF1dGhvcj5NUkM8L0F1dGhvcj48WWVhcj4yMDAwPC9ZZWFyPjxSZWNO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NUkM8L0F1dGhvcj48WWVhcj4yMDAwPC9ZZWFyPjxSZWNO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1, 32]</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structured attempts have been made to accommodate both complexity and emergence in context, and to develop ways of including these in research design and evaluation models. Here, implementation framework developers building on Realist and Diffusion of Innovations Theories, such as Greenhalgh et al., </w:t>
      </w:r>
      <w:r w:rsidR="00E303AB">
        <w:rPr>
          <w:rFonts w:ascii="High Tower Text" w:eastAsia="SimSun" w:hAnsi="High Tower Text" w:cs="Times New Roman"/>
          <w:lang w:eastAsia="zh-CN"/>
        </w:rPr>
        <w:fldChar w:fldCharType="begin">
          <w:fldData xml:space="preserve">PEVuZE5vdGU+PENpdGU+PEF1dGhvcj5HcmVlbmhhbGdoPC9BdXRob3I+PFllYXI+MjAwNDwvWWVh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HcmVlbmhhbGdoPC9BdXRob3I+PFllYXI+MjAwNDwvWWVh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3]</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Rycroft-Malone et al.,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Rycroft-Malone&lt;/Author&gt;&lt;Year&gt;2004&lt;/Year&gt;&lt;RecNum&gt;12266&lt;/RecNum&gt;&lt;DisplayText&gt;[34]&lt;/DisplayText&gt;&lt;record&gt;&lt;rec-number&gt;12266&lt;/rec-number&gt;&lt;foreign-keys&gt;&lt;key app="EN" db-id="dvaxz5xz5wewwyed2pbpewxc9ev2r5aav9v0" timestamp="1329398494"&gt;12266&lt;/key&gt;&lt;/foreign-keys&gt;&lt;ref-type name="Journal Article"&gt;17&lt;/ref-type&gt;&lt;contributors&gt;&lt;authors&gt;&lt;author&gt;Rycroft-Malone, J.&lt;/author&gt;&lt;/authors&gt;&lt;/contributors&gt;&lt;auth-address&gt;Rycroft-Malone, J&amp;#xD;Radcliffe Infirm, Royal Coll Nursing, Nursing Inst, Woodstock Rd, Oxford OX2 6HE, England&amp;#xD;Radcliffe Infirm, Royal Coll Nursing, Nursing Inst, Woodstock Rd, Oxford OX2 6HE, England&amp;#xD;Radcliffe Infirm, Royal Coll Nursing, Nursing Inst, Oxford OX2 6HE, England&lt;/auth-address&gt;&lt;titles&gt;&lt;title&gt;The PARIHS framework - A framework for guiding the implementation of evidence-based practice&lt;/title&gt;&lt;secondary-title&gt;Journal of Nursing Care Quality&lt;/secondary-title&gt;&lt;alt-title&gt;J Nurs Care Qual&lt;/alt-title&gt;&lt;/titles&gt;&lt;periodical&gt;&lt;full-title&gt;Journal of Nursing Care Quality&lt;/full-title&gt;&lt;abbr-1&gt;J Nurs Care Qual&lt;/abbr-1&gt;&lt;/periodical&gt;&lt;alt-periodical&gt;&lt;full-title&gt;Journal of Nursing Care Quality&lt;/full-title&gt;&lt;abbr-1&gt;J Nurs Care Qual&lt;/abbr-1&gt;&lt;/alt-periodical&gt;&lt;pages&gt;297-304&lt;/pages&gt;&lt;volume&gt;19&lt;/volume&gt;&lt;number&gt;4&lt;/number&gt;&lt;keywords&gt;&lt;keyword&gt;conceptual-framework&lt;/keyword&gt;&lt;/keywords&gt;&lt;dates&gt;&lt;year&gt;2004&lt;/year&gt;&lt;pub-dates&gt;&lt;date&gt;Oct-Dec&lt;/date&gt;&lt;/pub-dates&gt;&lt;/dates&gt;&lt;isbn&gt;1057-3631&lt;/isbn&gt;&lt;accession-num&gt;ISI:000224163300002&lt;/accession-num&gt;&lt;urls&gt;&lt;related-urls&gt;&lt;url&gt;&amp;lt;Go to ISI&amp;gt;://000224163300002&lt;/url&gt;&lt;/related-urls&gt;&lt;/urls&gt;&lt;language&gt;English&lt;/language&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4]</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and Damschroder et al., </w: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5]</w:t>
      </w:r>
      <w:r w:rsidR="00E303AB">
        <w:rPr>
          <w:rFonts w:ascii="High Tower Text" w:eastAsia="SimSun" w:hAnsi="High Tower Text" w:cs="Times New Roman"/>
          <w:lang w:eastAsia="zh-CN"/>
        </w:rPr>
        <w:fldChar w:fldCharType="end"/>
      </w:r>
      <w:r w:rsidR="0068045A" w:rsidRPr="00797312">
        <w:rPr>
          <w:rFonts w:ascii="High Tower Text" w:eastAsia="SimSun" w:hAnsi="High Tower Text" w:cs="Times New Roman"/>
          <w:lang w:eastAsia="zh-CN"/>
        </w:rPr>
        <w:t xml:space="preserve">, have </w:t>
      </w:r>
      <w:r w:rsidR="00E75D58" w:rsidRPr="00797312">
        <w:rPr>
          <w:rFonts w:ascii="High Tower Text" w:eastAsia="SimSun" w:hAnsi="High Tower Text" w:cs="Times New Roman"/>
          <w:lang w:eastAsia="zh-CN"/>
        </w:rPr>
        <w:t xml:space="preserve">implicitly </w:t>
      </w:r>
      <w:r w:rsidR="0068045A" w:rsidRPr="00797312">
        <w:rPr>
          <w:rFonts w:ascii="High Tower Text" w:eastAsia="SimSun" w:hAnsi="High Tower Text" w:cs="Times New Roman"/>
          <w:lang w:eastAsia="zh-CN"/>
        </w:rPr>
        <w:t>followed</w:t>
      </w:r>
      <w:r w:rsidRPr="00797312">
        <w:rPr>
          <w:rFonts w:ascii="High Tower Text" w:eastAsia="SimSun" w:hAnsi="High Tower Text" w:cs="Times New Roman"/>
          <w:lang w:eastAsia="zh-CN"/>
        </w:rPr>
        <w:t xml:space="preserve"> from Strauss </w:t>
      </w:r>
      <w:r w:rsidR="006E7823" w:rsidRPr="00797312">
        <w:rPr>
          <w:rFonts w:ascii="High Tower Text" w:eastAsia="SimSun" w:hAnsi="High Tower Text" w:cs="Times New Roman"/>
          <w:lang w:eastAsia="zh-CN"/>
        </w:rPr>
        <w:t>et al’s.,</w:t>
      </w:r>
      <w:r w:rsidRPr="00797312">
        <w:rPr>
          <w:rFonts w:ascii="High Tower Text" w:eastAsia="SimSun" w:hAnsi="High Tower Text" w:cs="Times New Roman"/>
          <w:lang w:eastAsia="zh-CN"/>
        </w:rPr>
        <w:t xml:space="preserve">work on ‘negotiated orders’ </w:t>
      </w:r>
      <w:r w:rsidR="00E303AB">
        <w:rPr>
          <w:rFonts w:ascii="High Tower Text" w:eastAsia="SimSun" w:hAnsi="High Tower Text" w:cs="Times New Roman"/>
          <w:lang w:eastAsia="zh-CN"/>
        </w:rPr>
        <w:fldChar w:fldCharType="begin">
          <w:fldData xml:space="preserve">PEVuZE5vdGU+PENpdGU+PEF1dGhvcj5TdHJhdXNzPC9BdXRob3I+PFllYXI+MTk2NDwvWWVhcj48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TdHJhdXNzPC9BdXRob3I+PFllYXI+MTk2NDwvWWVhcj48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6-38]</w:t>
      </w:r>
      <w:r w:rsidR="00E303AB">
        <w:rPr>
          <w:rFonts w:ascii="High Tower Text" w:eastAsia="SimSun" w:hAnsi="High Tower Text" w:cs="Times New Roman"/>
          <w:lang w:eastAsia="zh-CN"/>
        </w:rPr>
        <w:fldChar w:fldCharType="end"/>
      </w:r>
      <w:r w:rsidR="0068045A" w:rsidRPr="00797312">
        <w:rPr>
          <w:rFonts w:ascii="High Tower Text" w:eastAsia="SimSun" w:hAnsi="High Tower Text" w:cs="Times New Roman"/>
          <w:lang w:eastAsia="zh-CN"/>
        </w:rPr>
        <w:t>.</w:t>
      </w:r>
      <w:r w:rsidR="00B30496" w:rsidRPr="00797312">
        <w:rPr>
          <w:rFonts w:ascii="High Tower Text" w:eastAsia="SimSun" w:hAnsi="High Tower Text" w:cs="Times New Roman"/>
          <w:lang w:eastAsia="zh-CN"/>
        </w:rPr>
        <w:t xml:space="preserve"> </w:t>
      </w:r>
      <w:r w:rsidR="00B73E62" w:rsidRPr="00797312">
        <w:rPr>
          <w:rFonts w:ascii="High Tower Text" w:eastAsia="SimSun" w:hAnsi="High Tower Text" w:cs="Times New Roman"/>
          <w:lang w:eastAsia="zh-CN"/>
        </w:rPr>
        <w:t xml:space="preserve">In their influential </w:t>
      </w:r>
      <w:r w:rsidR="00B73E62" w:rsidRPr="00797312">
        <w:rPr>
          <w:rFonts w:ascii="High Tower Text" w:eastAsia="SimSun" w:hAnsi="High Tower Text" w:cs="Times New Roman"/>
          <w:i/>
          <w:iCs/>
          <w:lang w:eastAsia="zh-CN"/>
        </w:rPr>
        <w:t>Consolidated Framework for Implementation Research</w:t>
      </w:r>
      <w:r w:rsidR="00B73E62" w:rsidRPr="00797312">
        <w:rPr>
          <w:rFonts w:ascii="High Tower Text" w:eastAsia="SimSun" w:hAnsi="High Tower Text" w:cs="Times New Roman"/>
          <w:lang w:eastAsia="zh-CN"/>
        </w:rPr>
        <w:t xml:space="preserve">, Damschroder et al., </w:t>
      </w:r>
      <w:r w:rsidR="00E303AB">
        <w:rPr>
          <w:rFonts w:ascii="High Tower Text" w:eastAsia="SimSun" w:hAnsi="High Tower Text" w:cs="Times New Roman"/>
          <w:lang w:eastAsia="zh-CN"/>
        </w:rPr>
        <w:fldChar w:fldCharType="begin">
          <w:fldData xml:space="preserve">PEVuZE5vdGU+PENpdGUgRXhjbHVkZUF1dGg9IjEiPjxBdXRob3I+RGFtc2Nocm9kZXI8L0F1dGhv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Q8L3ZvbHVtZT48a2V5d29yZHM+PGtl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gRXhjbHVkZUF1dGg9IjEiPjxBdXRob3I+RGFtc2Nocm9kZXI8L0F1dGhv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Q8L3ZvbHVtZT48a2V5d29yZHM+PGtl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5]</w:t>
      </w:r>
      <w:r w:rsidR="00E303AB">
        <w:rPr>
          <w:rFonts w:ascii="High Tower Text" w:eastAsia="SimSun" w:hAnsi="High Tower Text" w:cs="Times New Roman"/>
          <w:lang w:eastAsia="zh-CN"/>
        </w:rPr>
        <w:fldChar w:fldCharType="end"/>
      </w:r>
      <w:r w:rsidR="00B73E62" w:rsidRPr="00797312">
        <w:rPr>
          <w:rFonts w:ascii="High Tower Text" w:eastAsia="SimSun" w:hAnsi="High Tower Text" w:cs="Times New Roman"/>
          <w:lang w:eastAsia="zh-CN"/>
        </w:rPr>
        <w:t xml:space="preserve"> define </w:t>
      </w:r>
      <w:r w:rsidR="00B30496" w:rsidRPr="00797312">
        <w:rPr>
          <w:rFonts w:ascii="High Tower Text" w:eastAsia="SimSun" w:hAnsi="High Tower Text" w:cs="Times New Roman"/>
          <w:lang w:eastAsia="zh-CN"/>
        </w:rPr>
        <w:t xml:space="preserve">inner and outer contexts </w:t>
      </w:r>
      <w:r w:rsidR="00B73E62" w:rsidRPr="00797312">
        <w:rPr>
          <w:rFonts w:ascii="High Tower Text" w:eastAsia="SimSun" w:hAnsi="High Tower Text" w:cs="Times New Roman"/>
          <w:lang w:eastAsia="zh-CN"/>
        </w:rPr>
        <w:t xml:space="preserve">thus: </w:t>
      </w:r>
    </w:p>
    <w:p w:rsidR="00B73E62" w:rsidRPr="00797312" w:rsidRDefault="00B73E62" w:rsidP="00D003E6">
      <w:pPr>
        <w:spacing w:after="0" w:line="276" w:lineRule="auto"/>
        <w:jc w:val="both"/>
        <w:rPr>
          <w:rFonts w:ascii="High Tower Text" w:eastAsia="SimSun" w:hAnsi="High Tower Text" w:cs="Times New Roman"/>
          <w:lang w:eastAsia="zh-CN"/>
        </w:rPr>
      </w:pPr>
    </w:p>
    <w:p w:rsidR="00B73E62" w:rsidRPr="00797312" w:rsidRDefault="00B73E62" w:rsidP="00D003E6">
      <w:pPr>
        <w:spacing w:after="0" w:line="276" w:lineRule="auto"/>
        <w:ind w:left="72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Generally, the outer setting includes the economic, political, and social context within which an organization resides, and the inner setting includes features of structural, political, and cultural contexts through which the implementation process will proceed (...) However, the line between inner and outer setting is not always clear and the interface is dynamic and sometimes precarious. The specific factors considered 'in' or 'out' will depend on the context of the implementation effort’ </w: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5]</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w:t>
      </w:r>
    </w:p>
    <w:p w:rsidR="00B73E62" w:rsidRPr="00797312" w:rsidRDefault="00B73E62" w:rsidP="00D003E6">
      <w:pPr>
        <w:spacing w:after="0" w:line="276" w:lineRule="auto"/>
        <w:jc w:val="both"/>
        <w:rPr>
          <w:rFonts w:ascii="High Tower Text" w:eastAsia="SimSun" w:hAnsi="High Tower Text" w:cs="Times New Roman"/>
          <w:lang w:eastAsia="zh-CN"/>
        </w:rPr>
      </w:pPr>
    </w:p>
    <w:p w:rsidR="00B73E62" w:rsidRPr="00797312" w:rsidRDefault="00B73E62" w:rsidP="00D003E6">
      <w:pPr>
        <w:pStyle w:val="NoSpacing"/>
        <w:spacing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Defining context in this way makes clear the problem for the implementation researcher. Investigating and evaluating interventions and implementation processes in the setting of ‘whole systems’ is nearly impossible if these are understood in terms of diffuse factors related to entire economic and political systems, or the totality of structural and cultural forces that characterize the so</w:t>
      </w:r>
      <w:r w:rsidR="0068045A" w:rsidRPr="00797312">
        <w:rPr>
          <w:rFonts w:ascii="High Tower Text" w:eastAsia="SimSun" w:hAnsi="High Tower Text" w:cs="Times New Roman"/>
          <w:lang w:eastAsia="zh-CN"/>
        </w:rPr>
        <w:t>cieties in which they are set. Of course, d</w:t>
      </w:r>
      <w:r w:rsidRPr="00797312">
        <w:rPr>
          <w:rFonts w:ascii="High Tower Text" w:eastAsia="SimSun" w:hAnsi="High Tower Text" w:cs="Times New Roman"/>
          <w:lang w:eastAsia="zh-CN"/>
        </w:rPr>
        <w:t xml:space="preserve">ynamic elements of context play a powerful role in shaping participants’ capacity and potential to respond to calls for practice implementation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ay&lt;/Author&gt;&lt;Year&gt;2013&lt;/Year&gt;&lt;RecNum&gt;13556&lt;/RecNum&gt;&lt;DisplayText&gt;[25]&lt;/DisplayText&gt;&lt;record&gt;&lt;rec-number&gt;13556&lt;/rec-number&gt;&lt;foreign-keys&gt;&lt;key app="EN" db-id="dvaxz5xz5wewwyed2pbpewxc9ev2r5aav9v0" timestamp="1362059801"&gt;13556&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abbr-1&gt;Implement Sci&lt;/abbr-1&gt;&lt;/periodical&gt;&lt;pages&gt;18&lt;/pages&gt;&lt;volume&gt;8&lt;/volume&gt;&lt;number&gt;1&lt;/number&gt;&lt;dates&gt;&lt;year&gt;2013&lt;/year&gt;&lt;/dates&gt;&lt;isbn&gt;1748-5908&lt;/isbn&gt;&lt;accession-num&gt;doi:10.1186/1748-5908-8-18&lt;/accession-num&gt;&lt;urls&gt;&lt;related-urls&gt;&lt;url&gt;http://www.implementationscience.com/content/8/1/18&lt;/url&gt;&lt;/related-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5]</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Even so, it is hard to accommodate the complicated and interdependent relationships between different structural elements of ‘whole systems’, or to track the pathways through which different macro-level actors and processes shape implementation contexts at meso and micro-level </w:t>
      </w:r>
      <w:r w:rsidR="00E303AB">
        <w:rPr>
          <w:rFonts w:ascii="High Tower Text" w:eastAsia="SimSun" w:hAnsi="High Tower Text" w:cs="Times New Roman"/>
          <w:lang w:eastAsia="zh-CN"/>
        </w:rPr>
        <w:fldChar w:fldCharType="begin">
          <w:fldData xml:space="preserve">PEVuZE5vdGU+PENpdGU+PEF1dGhvcj5HcmVtYm93c2tpPC9BdXRob3I+PFllYXI+MjAxNDwvWWVh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HcmVtYm93c2tpPC9BdXRob3I+PFllYXI+MjAxNDwvWWVh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9-41]</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w:t>
      </w:r>
    </w:p>
    <w:p w:rsidR="002175E7" w:rsidRPr="00797312" w:rsidRDefault="00D003E6" w:rsidP="00F15BD3">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Conceptualising context in terms of its </w:t>
      </w:r>
      <w:r w:rsidR="0068045A" w:rsidRPr="00797312">
        <w:rPr>
          <w:rFonts w:ascii="High Tower Text" w:eastAsia="SimSun" w:hAnsi="High Tower Text" w:cs="Times New Roman"/>
          <w:lang w:eastAsia="zh-CN"/>
        </w:rPr>
        <w:t>relation</w:t>
      </w:r>
      <w:r w:rsidRPr="00797312">
        <w:rPr>
          <w:rFonts w:ascii="High Tower Text" w:eastAsia="SimSun" w:hAnsi="High Tower Text" w:cs="Times New Roman"/>
          <w:lang w:eastAsia="zh-CN"/>
        </w:rPr>
        <w:t xml:space="preserve"> to the individual – as in a concentric circle model, like that of Da</w:t>
      </w:r>
      <w:r w:rsidR="00686AB6" w:rsidRPr="00797312">
        <w:rPr>
          <w:rFonts w:ascii="High Tower Text" w:eastAsia="SimSun" w:hAnsi="High Tower Text" w:cs="Times New Roman"/>
          <w:lang w:eastAsia="zh-CN"/>
        </w:rPr>
        <w:t>m</w:t>
      </w:r>
      <w:r w:rsidRPr="00797312">
        <w:rPr>
          <w:rFonts w:ascii="High Tower Text" w:eastAsia="SimSun" w:hAnsi="High Tower Text" w:cs="Times New Roman"/>
          <w:lang w:eastAsia="zh-CN"/>
        </w:rPr>
        <w:t xml:space="preserve">schroder </w:t>
      </w:r>
      <w:r w:rsidR="006E7823" w:rsidRPr="00797312">
        <w:rPr>
          <w:rFonts w:ascii="High Tower Text" w:eastAsia="SimSun" w:hAnsi="High Tower Text" w:cs="Times New Roman"/>
          <w:lang w:eastAsia="zh-CN"/>
        </w:rPr>
        <w:t>et al.,</w:t>
      </w:r>
      <w:r w:rsidR="00E358B2"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EYW1zY2hyb2RlcjwvQXV0aG9yPjxZZWFyPjIwMDk8L1ll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5]</w:t>
      </w:r>
      <w:r w:rsidR="00E303AB">
        <w:rPr>
          <w:rFonts w:ascii="High Tower Text" w:eastAsia="SimSun" w:hAnsi="High Tower Text" w:cs="Times New Roman"/>
          <w:lang w:eastAsia="zh-CN"/>
        </w:rPr>
        <w:fldChar w:fldCharType="end"/>
      </w:r>
      <w:r w:rsidR="0068045A" w:rsidRPr="00797312">
        <w:rPr>
          <w:rFonts w:ascii="High Tower Text" w:eastAsia="SimSun" w:hAnsi="High Tower Text" w:cs="Times New Roman"/>
          <w:lang w:eastAsia="zh-CN"/>
        </w:rPr>
        <w:t>,</w:t>
      </w:r>
      <w:r w:rsidRPr="00797312">
        <w:rPr>
          <w:rFonts w:ascii="High Tower Text" w:eastAsia="SimSun" w:hAnsi="High Tower Text" w:cs="Times New Roman"/>
          <w:lang w:eastAsia="zh-CN"/>
        </w:rPr>
        <w:t xml:space="preserve"> raises qu</w:t>
      </w:r>
      <w:r w:rsidR="00F15BD3" w:rsidRPr="00797312">
        <w:rPr>
          <w:rFonts w:ascii="High Tower Text" w:eastAsia="SimSun" w:hAnsi="High Tower Text" w:cs="Times New Roman"/>
          <w:lang w:eastAsia="zh-CN"/>
        </w:rPr>
        <w:t>estions about how to discriminate between</w:t>
      </w:r>
      <w:r w:rsidRPr="00797312">
        <w:rPr>
          <w:rFonts w:ascii="High Tower Text" w:eastAsia="SimSun" w:hAnsi="High Tower Text" w:cs="Times New Roman"/>
          <w:lang w:eastAsia="zh-CN"/>
        </w:rPr>
        <w:t xml:space="preserve"> factors that are at work far beyond the investigative remit of the researcher.</w:t>
      </w:r>
      <w:r w:rsidR="0068045A" w:rsidRPr="00797312">
        <w:rPr>
          <w:rFonts w:ascii="High Tower Text" w:eastAsia="SimSun" w:hAnsi="High Tower Text" w:cs="Times New Roman"/>
          <w:lang w:eastAsia="zh-CN"/>
        </w:rPr>
        <w:t xml:space="preserve"> E</w:t>
      </w:r>
      <w:r w:rsidR="00686AB6" w:rsidRPr="00797312">
        <w:rPr>
          <w:rFonts w:ascii="High Tower Text" w:eastAsia="SimSun" w:hAnsi="High Tower Text" w:cs="Times New Roman"/>
          <w:lang w:eastAsia="zh-CN"/>
        </w:rPr>
        <w:t>ven when localised definitions of context are in play this is a difficult task.</w:t>
      </w:r>
      <w:r w:rsidR="00107BC2" w:rsidRPr="00797312">
        <w:rPr>
          <w:rFonts w:ascii="High Tower Text" w:eastAsia="SimSun" w:hAnsi="High Tower Text" w:cs="Times New Roman"/>
          <w:lang w:eastAsia="zh-CN"/>
        </w:rPr>
        <w:t xml:space="preserve"> </w:t>
      </w:r>
      <w:r w:rsidR="002175E7" w:rsidRPr="00797312">
        <w:rPr>
          <w:rFonts w:ascii="High Tower Text" w:eastAsia="SimSun" w:hAnsi="High Tower Text" w:cs="Times New Roman"/>
          <w:lang w:eastAsia="zh-CN"/>
        </w:rPr>
        <w:t>McCormack et al</w:t>
      </w:r>
      <w:r w:rsidR="00D632A0" w:rsidRPr="00797312">
        <w:rPr>
          <w:rFonts w:ascii="High Tower Text" w:eastAsia="SimSun" w:hAnsi="High Tower Text" w:cs="Times New Roman"/>
          <w:lang w:eastAsia="zh-CN"/>
        </w:rPr>
        <w:t>.,</w:t>
      </w:r>
      <w:r w:rsidR="002175E7"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cCormack&lt;/Author&gt;&lt;Year&gt;2002&lt;/Year&gt;&lt;RecNum&gt;20974&lt;/RecNum&gt;&lt;DisplayText&gt;[42]&lt;/DisplayText&gt;&lt;record&gt;&lt;rec-number&gt;20974&lt;/rec-number&gt;&lt;foreign-keys&gt;&lt;key app="EN" db-id="dvaxz5xz5wewwyed2pbpewxc9ev2r5aav9v0" timestamp="1437666</w:instrText>
      </w:r>
      <w:r w:rsidR="00E303AB">
        <w:rPr>
          <w:rFonts w:ascii="High Tower Text" w:eastAsia="SimSun" w:hAnsi="High Tower Text" w:cs="Times New Roman" w:hint="eastAsia"/>
          <w:lang w:eastAsia="zh-CN"/>
        </w:rPr>
        <w:instrText>597"&gt;20974&lt;/key&gt;&lt;/foreign-keys&gt;&lt;ref-type name="Journal Article"&gt;17&lt;/ref-type&gt;&lt;contributors&gt;&lt;authors&gt;&lt;author&gt;McCormack, Brendan&lt;/author&gt;&lt;author&gt;Kitson, Alison&lt;/author&gt;&lt;author&gt;Harvey, Gill&lt;/author&gt;&lt;author&gt;Rycroft</w:instrText>
      </w:r>
      <w:r w:rsidR="00E303AB">
        <w:rPr>
          <w:rFonts w:ascii="High Tower Text" w:eastAsia="SimSun" w:hAnsi="High Tower Text" w:cs="Times New Roman" w:hint="eastAsia"/>
          <w:lang w:eastAsia="zh-CN"/>
        </w:rPr>
        <w:instrText>‐</w:instrText>
      </w:r>
      <w:r w:rsidR="00E303AB">
        <w:rPr>
          <w:rFonts w:ascii="High Tower Text" w:eastAsia="SimSun" w:hAnsi="High Tower Text" w:cs="Times New Roman" w:hint="eastAsia"/>
          <w:lang w:eastAsia="zh-CN"/>
        </w:rPr>
        <w:instrText>Malone, Jo&lt;/author&gt;&lt;author&gt;Titchen, Angie&lt;/a</w:instrText>
      </w:r>
      <w:r w:rsidR="00E303AB">
        <w:rPr>
          <w:rFonts w:ascii="High Tower Text" w:eastAsia="SimSun" w:hAnsi="High Tower Text" w:cs="Times New Roman"/>
          <w:lang w:eastAsia="zh-CN"/>
        </w:rPr>
        <w:instrText>uthor&gt;&lt;author&gt;Seers, Kate&lt;/author&gt;&lt;/authors&gt;&lt;/contributors&gt;&lt;titles&gt;&lt;title&gt;Getting evidence into practice: the meaning ofcontext&amp;apos;&lt;/title&gt;&lt;secondary-title&gt;Journal of advanced nursing&lt;/secondary-title&gt;&lt;/titles&gt;&lt;periodical&gt;&lt;full-title&gt;Journal of Advanced Nursing&lt;/full-title&gt;&lt;abbr-1&gt;J Adv Nurs&lt;/abbr-1&gt;&lt;/periodical&gt;&lt;pages&gt;94-104&lt;/pages&gt;&lt;volume&gt;38&lt;/volume&gt;&lt;number&gt;1&lt;/number&gt;&lt;dates&gt;&lt;year&gt;2002&lt;/year&gt;&lt;/dates&gt;&lt;isbn&gt;1365-2648&lt;/isbn&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42]</w:t>
      </w:r>
      <w:r w:rsidR="00E303AB">
        <w:rPr>
          <w:rFonts w:ascii="High Tower Text" w:eastAsia="SimSun" w:hAnsi="High Tower Text" w:cs="Times New Roman"/>
          <w:lang w:eastAsia="zh-CN"/>
        </w:rPr>
        <w:fldChar w:fldCharType="end"/>
      </w:r>
      <w:r w:rsidR="00C97DEF" w:rsidRPr="00797312">
        <w:rPr>
          <w:rFonts w:ascii="High Tower Text" w:eastAsia="SimSun" w:hAnsi="High Tower Text" w:cs="Times New Roman"/>
          <w:lang w:eastAsia="zh-CN"/>
        </w:rPr>
        <w:t xml:space="preserve"> make the underlying</w:t>
      </w:r>
      <w:r w:rsidR="002175E7" w:rsidRPr="00797312">
        <w:rPr>
          <w:rFonts w:ascii="High Tower Text" w:eastAsia="SimSun" w:hAnsi="High Tower Text" w:cs="Times New Roman"/>
          <w:lang w:eastAsia="zh-CN"/>
        </w:rPr>
        <w:t xml:space="preserve"> problem </w:t>
      </w:r>
      <w:r w:rsidR="00274522" w:rsidRPr="00797312">
        <w:rPr>
          <w:rFonts w:ascii="High Tower Text" w:eastAsia="SimSun" w:hAnsi="High Tower Text" w:cs="Times New Roman"/>
          <w:lang w:eastAsia="zh-CN"/>
        </w:rPr>
        <w:t xml:space="preserve">of scope </w:t>
      </w:r>
      <w:r w:rsidR="00854F42" w:rsidRPr="00797312">
        <w:rPr>
          <w:rFonts w:ascii="High Tower Text" w:eastAsia="SimSun" w:hAnsi="High Tower Text" w:cs="Times New Roman"/>
          <w:lang w:eastAsia="zh-CN"/>
        </w:rPr>
        <w:t>abundantly clear</w:t>
      </w:r>
      <w:r w:rsidR="002175E7" w:rsidRPr="00797312">
        <w:rPr>
          <w:rFonts w:ascii="High Tower Text" w:eastAsia="SimSun" w:hAnsi="High Tower Text" w:cs="Times New Roman"/>
          <w:lang w:eastAsia="zh-CN"/>
        </w:rPr>
        <w:t>.</w:t>
      </w:r>
    </w:p>
    <w:p w:rsidR="002175E7" w:rsidRPr="00797312" w:rsidRDefault="002175E7" w:rsidP="00D003E6">
      <w:pPr>
        <w:pStyle w:val="NoSpacing"/>
        <w:spacing w:line="276" w:lineRule="auto"/>
        <w:jc w:val="both"/>
        <w:rPr>
          <w:rFonts w:ascii="High Tower Text" w:eastAsia="SimSun" w:hAnsi="High Tower Text" w:cs="Times New Roman"/>
          <w:lang w:eastAsia="zh-CN"/>
        </w:rPr>
      </w:pPr>
    </w:p>
    <w:p w:rsidR="002175E7" w:rsidRPr="00797312" w:rsidRDefault="002175E7" w:rsidP="00D003E6">
      <w:pPr>
        <w:pStyle w:val="NoSpacing"/>
        <w:spacing w:line="276" w:lineRule="auto"/>
        <w:ind w:left="720"/>
        <w:jc w:val="both"/>
        <w:rPr>
          <w:rFonts w:ascii="High Tower Text" w:eastAsia="SimSun" w:hAnsi="High Tower Text" w:cs="Times New Roman"/>
          <w:lang w:eastAsia="zh-CN"/>
        </w:rPr>
      </w:pPr>
      <w:r w:rsidRPr="00797312">
        <w:rPr>
          <w:rFonts w:ascii="High Tower Text" w:eastAsia="SimSun" w:hAnsi="High Tower Text" w:cs="Times New Roman"/>
          <w:lang w:eastAsia="zh-CN"/>
        </w:rPr>
        <w:t>The context in which health care practice occurs can be seen on one level as infinite as it takes place in a variety of settings, communities and cultures that are all influenced by (for example) economic, social, political, fiscal, historical and psyc</w:t>
      </w:r>
      <w:r w:rsidR="00350CD4" w:rsidRPr="00797312">
        <w:rPr>
          <w:rFonts w:ascii="High Tower Text" w:eastAsia="SimSun" w:hAnsi="High Tower Text" w:cs="Times New Roman"/>
          <w:lang w:eastAsia="zh-CN"/>
        </w:rPr>
        <w:t>hosocial factors. (…)</w:t>
      </w:r>
      <w:r w:rsidRPr="00797312">
        <w:rPr>
          <w:rFonts w:ascii="High Tower Text" w:eastAsia="SimSun" w:hAnsi="High Tower Text" w:cs="Times New Roman"/>
          <w:lang w:eastAsia="zh-CN"/>
        </w:rPr>
        <w:t xml:space="preserve"> the term context is used to refer to the environment or setting in which people receive health care services, or in the context of getting research evidence into practice, ‘the environment or setting in which the proposed change is to be implemented’ (…). In its most simplistic form, the term here means the physical environment in which practice takes place. Such an environment has boundaries and structures that together shape the environment for practic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cCormack&lt;/Author&gt;&lt;Year&gt;2002&lt;/Year&gt;&lt;RecNum&gt;20974&lt;/RecNum&gt;&lt;DisplayText&gt;[42]&lt;/DisplayText&gt;&lt;record&gt;&lt;rec-number&gt;20974&lt;/rec-number&gt;&lt;foreign-keys&gt;&lt;key app="EN" db-id="dvaxz5xz5wewwyed2pbpewxc9ev2r5aav9v0" timestamp="1437666</w:instrText>
      </w:r>
      <w:r w:rsidR="00E303AB">
        <w:rPr>
          <w:rFonts w:ascii="High Tower Text" w:eastAsia="SimSun" w:hAnsi="High Tower Text" w:cs="Times New Roman" w:hint="eastAsia"/>
          <w:lang w:eastAsia="zh-CN"/>
        </w:rPr>
        <w:instrText>597"&gt;20974&lt;/key&gt;&lt;/foreign-keys&gt;&lt;ref-type name="Journal Article"&gt;17&lt;/ref-type&gt;&lt;contributors&gt;&lt;authors&gt;&lt;author&gt;McCormack, Brendan&lt;/author&gt;&lt;author&gt;Kitson, Alison&lt;/author&gt;&lt;author&gt;Harvey, Gill&lt;/author&gt;&lt;author&gt;Rycroft</w:instrText>
      </w:r>
      <w:r w:rsidR="00E303AB">
        <w:rPr>
          <w:rFonts w:ascii="High Tower Text" w:eastAsia="SimSun" w:hAnsi="High Tower Text" w:cs="Times New Roman" w:hint="eastAsia"/>
          <w:lang w:eastAsia="zh-CN"/>
        </w:rPr>
        <w:instrText>‐</w:instrText>
      </w:r>
      <w:r w:rsidR="00E303AB">
        <w:rPr>
          <w:rFonts w:ascii="High Tower Text" w:eastAsia="SimSun" w:hAnsi="High Tower Text" w:cs="Times New Roman" w:hint="eastAsia"/>
          <w:lang w:eastAsia="zh-CN"/>
        </w:rPr>
        <w:instrText>Malone, Jo&lt;/author&gt;&lt;author&gt;Titchen, Angie&lt;/a</w:instrText>
      </w:r>
      <w:r w:rsidR="00E303AB">
        <w:rPr>
          <w:rFonts w:ascii="High Tower Text" w:eastAsia="SimSun" w:hAnsi="High Tower Text" w:cs="Times New Roman"/>
          <w:lang w:eastAsia="zh-CN"/>
        </w:rPr>
        <w:instrText>uthor&gt;&lt;author&gt;Seers, Kate&lt;/author&gt;&lt;/authors&gt;&lt;/contributors&gt;&lt;titles&gt;&lt;title&gt;Getting evidence into practice: the meaning ofcontext&amp;apos;&lt;/title&gt;&lt;secondary-title&gt;Journal of advanced nursing&lt;/secondary-title&gt;&lt;/titles&gt;&lt;periodical&gt;&lt;full-title&gt;Journal of Advanced Nursing&lt;/full-title&gt;&lt;abbr-1&gt;J Adv Nurs&lt;/abbr-1&gt;&lt;/periodical&gt;&lt;pages&gt;94-104&lt;/pages&gt;&lt;volume&gt;38&lt;/volume&gt;&lt;number&gt;1&lt;/number&gt;&lt;dates&gt;&lt;year&gt;2002&lt;/year&gt;&lt;/dates&gt;&lt;isbn&gt;1365-2648&lt;/isbn&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42]</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 xml:space="preserve"> p96).</w:t>
      </w:r>
    </w:p>
    <w:p w:rsidR="00D632A0" w:rsidRPr="00797312" w:rsidRDefault="00D632A0" w:rsidP="00D003E6">
      <w:pPr>
        <w:pStyle w:val="NoSpacing"/>
        <w:spacing w:line="276" w:lineRule="auto"/>
        <w:jc w:val="both"/>
        <w:rPr>
          <w:rFonts w:ascii="High Tower Text" w:eastAsia="SimSun" w:hAnsi="High Tower Text" w:cs="Times New Roman"/>
          <w:lang w:eastAsia="zh-CN"/>
        </w:rPr>
      </w:pPr>
    </w:p>
    <w:p w:rsidR="00D632A0" w:rsidRPr="00797312" w:rsidRDefault="00350CD4" w:rsidP="00D003E6">
      <w:pPr>
        <w:pStyle w:val="NoSpacing"/>
        <w:spacing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This </w:t>
      </w:r>
      <w:r w:rsidR="00107BC2" w:rsidRPr="00797312">
        <w:rPr>
          <w:rFonts w:ascii="High Tower Text" w:eastAsia="SimSun" w:hAnsi="High Tower Text" w:cs="Times New Roman"/>
          <w:lang w:eastAsia="zh-CN"/>
        </w:rPr>
        <w:t xml:space="preserve">perspective on context makes it </w:t>
      </w:r>
      <w:r w:rsidR="00BC7370" w:rsidRPr="00797312">
        <w:rPr>
          <w:rFonts w:ascii="High Tower Text" w:eastAsia="SimSun" w:hAnsi="High Tower Text" w:cs="Times New Roman"/>
          <w:lang w:eastAsia="zh-CN"/>
        </w:rPr>
        <w:t xml:space="preserve">into a </w:t>
      </w:r>
      <w:r w:rsidR="00BC7370" w:rsidRPr="00797312">
        <w:rPr>
          <w:rFonts w:ascii="High Tower Text" w:eastAsia="SimSun" w:hAnsi="High Tower Text" w:cs="Times New Roman"/>
          <w:i/>
          <w:lang w:eastAsia="zh-CN"/>
        </w:rPr>
        <w:t>place</w:t>
      </w:r>
      <w:r w:rsidR="00780DBD" w:rsidRPr="00797312">
        <w:rPr>
          <w:rFonts w:ascii="High Tower Text" w:eastAsia="SimSun" w:hAnsi="High Tower Text" w:cs="Times New Roman"/>
          <w:i/>
          <w:lang w:eastAsia="zh-CN"/>
        </w:rPr>
        <w:t>.</w:t>
      </w:r>
      <w:r w:rsidR="00780DBD" w:rsidRPr="00797312">
        <w:rPr>
          <w:rFonts w:ascii="High Tower Text" w:eastAsia="SimSun" w:hAnsi="High Tower Text" w:cs="Times New Roman"/>
          <w:lang w:eastAsia="zh-CN"/>
        </w:rPr>
        <w:t xml:space="preserve"> It </w:t>
      </w:r>
      <w:r w:rsidR="00BC7370" w:rsidRPr="00797312">
        <w:rPr>
          <w:rFonts w:ascii="High Tower Text" w:eastAsia="SimSun" w:hAnsi="High Tower Text" w:cs="Times New Roman"/>
          <w:lang w:eastAsia="zh-CN"/>
        </w:rPr>
        <w:t xml:space="preserve">can be mapped </w:t>
      </w:r>
      <w:r w:rsidR="00780DBD" w:rsidRPr="00797312">
        <w:rPr>
          <w:rFonts w:ascii="High Tower Text" w:eastAsia="SimSun" w:hAnsi="High Tower Text" w:cs="Times New Roman"/>
          <w:lang w:eastAsia="zh-CN"/>
        </w:rPr>
        <w:t xml:space="preserve">to </w:t>
      </w:r>
      <w:r w:rsidR="00BC7370" w:rsidRPr="00797312">
        <w:rPr>
          <w:rFonts w:ascii="High Tower Text" w:eastAsia="SimSun" w:hAnsi="High Tower Text" w:cs="Times New Roman"/>
          <w:lang w:eastAsia="zh-CN"/>
        </w:rPr>
        <w:t>depict spatial relations between the loci of clinical practices, organ</w:t>
      </w:r>
      <w:r w:rsidR="00673E0D" w:rsidRPr="00797312">
        <w:rPr>
          <w:rFonts w:ascii="High Tower Text" w:eastAsia="SimSun" w:hAnsi="High Tower Text" w:cs="Times New Roman"/>
          <w:lang w:eastAsia="zh-CN"/>
        </w:rPr>
        <w:t>is</w:t>
      </w:r>
      <w:r w:rsidR="00BC7370" w:rsidRPr="00797312">
        <w:rPr>
          <w:rFonts w:ascii="High Tower Text" w:eastAsia="SimSun" w:hAnsi="High Tower Text" w:cs="Times New Roman"/>
          <w:lang w:eastAsia="zh-CN"/>
        </w:rPr>
        <w:t xml:space="preserve">ational systems and policy problems. Models that seek to link problems, activities, and institutions in this way, </w:t>
      </w:r>
      <w:r w:rsidR="00854F42" w:rsidRPr="00797312">
        <w:rPr>
          <w:rFonts w:ascii="High Tower Text" w:eastAsia="SimSun" w:hAnsi="High Tower Text" w:cs="Times New Roman"/>
          <w:lang w:eastAsia="zh-CN"/>
        </w:rPr>
        <w:t xml:space="preserve">(e.g. </w:t>
      </w:r>
      <w:r w:rsidR="002475F9" w:rsidRPr="00797312">
        <w:rPr>
          <w:rFonts w:ascii="High Tower Text" w:eastAsia="SimSun" w:hAnsi="High Tower Text" w:cs="Times New Roman"/>
          <w:lang w:eastAsia="zh-CN"/>
        </w:rPr>
        <w:t>Grembowski et al.,</w:t>
      </w:r>
      <w:r w:rsidR="00BC7370"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Grembowski&lt;/Author&gt;&lt;Year&gt;2014&lt;/Year&gt;&lt;RecNum&gt;18950&lt;/RecNum&gt;&lt;DisplayText&gt;[39]&lt;/DisplayText&gt;&lt;record&gt;&lt;rec-number&gt;18950&lt;/rec-number&gt;&lt;foreign-keys&gt;&lt;key app="EN" db-id="dvaxz5xz5wewwyed2pbpewxc9ev2r5aav9v0" timestamp="1394557800"&gt;18950&lt;/key&gt;&lt;/foreign-keys&gt;&lt;ref-type name="Journal Article"&gt;17&lt;/ref-type&gt;&lt;contributors&gt;&lt;authors&gt;&lt;author&gt;Grembowski, David&lt;/author&gt;&lt;author&gt;Schaefer, Judith&lt;/author&gt;&lt;author&gt;Johnson, Karin E&lt;/author&gt;&lt;author&gt;Fischer, Henry&lt;/author&gt;&lt;author&gt;Moore, Susan L&lt;/author&gt;&lt;author&gt;Tai-Seale, Ming&lt;/author&gt;&lt;author&gt;Ricciardi, Richard&lt;/author&gt;&lt;author&gt;Fraser, James R&lt;/author&gt;&lt;author&gt;Miller, Donald&lt;/author&gt;&lt;author&gt;LeRoy, Lisa&lt;/author&gt;&lt;/authors&gt;&lt;/contributors&gt;&lt;titles&gt;&lt;title&gt;A Conceptual Model of the Role of Complexity in the Care of Patients With Multiple Chronic Conditions&lt;/title&gt;&lt;secondary-title&gt;Medical care&lt;/secondary-title&gt;&lt;/titles&gt;&lt;periodical&gt;&lt;full-title&gt;Medical Care&lt;/full-title&gt;&lt;abbr-1&gt;Med Care&lt;/abbr-1&gt;&lt;/periodical&gt;&lt;pages&gt;S7-S14&lt;/pages&gt;&lt;volume&gt;52&lt;/volume&gt;&lt;dates&gt;&lt;year&gt;2014&lt;/year&gt;&lt;/dates&gt;&lt;isbn&gt;0025-7079&lt;/isbn&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9]</w:t>
      </w:r>
      <w:r w:rsidR="00E303AB">
        <w:rPr>
          <w:rFonts w:ascii="High Tower Text" w:eastAsia="SimSun" w:hAnsi="High Tower Text" w:cs="Times New Roman"/>
          <w:lang w:eastAsia="zh-CN"/>
        </w:rPr>
        <w:fldChar w:fldCharType="end"/>
      </w:r>
      <w:r w:rsidR="00854F42" w:rsidRPr="00797312">
        <w:rPr>
          <w:rFonts w:ascii="High Tower Text" w:eastAsia="SimSun" w:hAnsi="High Tower Text" w:cs="Times New Roman"/>
          <w:lang w:eastAsia="zh-CN"/>
        </w:rPr>
        <w:t>)</w:t>
      </w:r>
      <w:r w:rsidR="00BC7370" w:rsidRPr="00797312">
        <w:rPr>
          <w:rFonts w:ascii="High Tower Text" w:eastAsia="SimSun" w:hAnsi="High Tower Text" w:cs="Times New Roman"/>
          <w:lang w:eastAsia="zh-CN"/>
        </w:rPr>
        <w:t xml:space="preserve">, are forceful reminders of the complicated </w:t>
      </w:r>
      <w:r w:rsidR="00D632A0" w:rsidRPr="00797312">
        <w:rPr>
          <w:rFonts w:ascii="High Tower Text" w:eastAsia="SimSun" w:hAnsi="High Tower Text" w:cs="Times New Roman"/>
          <w:lang w:eastAsia="zh-CN"/>
        </w:rPr>
        <w:t>nature of healthcare systems</w:t>
      </w:r>
      <w:r w:rsidR="00B2649D" w:rsidRPr="00797312">
        <w:rPr>
          <w:rFonts w:ascii="High Tower Text" w:eastAsia="SimSun" w:hAnsi="High Tower Text" w:cs="Times New Roman"/>
          <w:lang w:eastAsia="zh-CN"/>
        </w:rPr>
        <w:t xml:space="preserve">. </w:t>
      </w:r>
      <w:r w:rsidR="00854F42" w:rsidRPr="00797312">
        <w:rPr>
          <w:rFonts w:ascii="High Tower Text" w:eastAsia="SimSun" w:hAnsi="High Tower Text" w:cs="Times New Roman"/>
          <w:lang w:eastAsia="zh-CN"/>
        </w:rPr>
        <w:t>Following on from the MRC framework, a review by</w:t>
      </w:r>
      <w:r w:rsidR="00D632A0" w:rsidRPr="00797312">
        <w:rPr>
          <w:rFonts w:ascii="High Tower Text" w:eastAsia="SimSun" w:hAnsi="High Tower Text" w:cs="Times New Roman"/>
          <w:lang w:eastAsia="zh-CN"/>
        </w:rPr>
        <w:t xml:space="preserve"> Pfadenhauer et al.,</w:t>
      </w:r>
      <w:r w:rsidR="003253FA"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Pfadenhauer&lt;/Author&gt;&lt;Year&gt;2016&lt;/Year&gt;&lt;RecNum&gt;21268&lt;/RecNum&gt;&lt;DisplayText&gt;[30]&lt;/DisplayText&gt;&lt;record&gt;&lt;rec-number&gt;21268&lt;/rec-number&gt;&lt;foreign-keys&gt;&lt;key app="EN" db-id="dvaxz5xz5wewwyed2pbpewxc9ev2r5aav9v0" timestamp="1457687936"&gt;21268&lt;/key&gt;&lt;/foreign-keys&gt;&lt;ref-type name="Web Page"&gt;12&lt;/ref-type&gt;&lt;contributors&gt;&lt;authors&gt;&lt;author&gt;Pfadenhauer, Lisa Maria&lt;/author&gt;&lt;author&gt;Rohwer, Anke&lt;/author&gt;&lt;author&gt;Burns, Jacob&lt;/author&gt;&lt;author&gt;Booth, Andrew,&lt;/author&gt;&lt;author&gt;Lysdahl, Kristin Bakke&lt;/author&gt;&lt;author&gt;Hofmann, Bjørn&lt;/author&gt;&lt;author&gt;Gerhardus, Ansgar&lt;/author&gt;&lt;author&gt;Mozygemba, Kati&lt;/author&gt;&lt;author&gt;Tummers, Marcia&lt;/author&gt;&lt;author&gt;Wahlster, Philip&lt;/author&gt;&lt;author&gt;Rehfuess, Eva&lt;/author&gt;&lt;/authors&gt;&lt;/contributors&gt;&lt;titles&gt;&lt;title&gt;Guidance for the assessment of context and implementation in health technology assessments and systematic reviews of complex interventions: the context and implementation of complex interventions framework&lt;/title&gt;&lt;/titles&gt;&lt;volume&gt;2016&lt;/volume&gt;&lt;number&gt;9 March&lt;/number&gt;&lt;dates&gt;&lt;year&gt;2016&lt;/year&gt;&lt;/dates&gt;&lt;pub-location&gt;Universitat Bremen&lt;/pub-location&gt;&lt;publisher&gt;Intergrate-HTA&lt;/publisher&gt;&lt;urls&gt;&lt;related-urls&gt;&lt;url&gt;http://www.integrate-hta.eu/wp-content/uploads/2016/02/Guidance-for-the-Assessment-of-Context-and-Implementation-in-HTA-and-Systematic-Reviews-of-Complex-Interventions-The-Co.pdf&lt;/url&gt;&lt;/related-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0]</w:t>
      </w:r>
      <w:r w:rsidR="00E303AB">
        <w:rPr>
          <w:rFonts w:ascii="High Tower Text" w:eastAsia="SimSun" w:hAnsi="High Tower Text" w:cs="Times New Roman"/>
          <w:lang w:eastAsia="zh-CN"/>
        </w:rPr>
        <w:fldChar w:fldCharType="end"/>
      </w:r>
      <w:r w:rsidR="00854F42" w:rsidRPr="00797312">
        <w:rPr>
          <w:rFonts w:ascii="High Tower Text" w:eastAsia="SimSun" w:hAnsi="High Tower Text" w:cs="Times New Roman"/>
          <w:lang w:eastAsia="zh-CN"/>
        </w:rPr>
        <w:t xml:space="preserve"> has sought to build workable definitions of context.</w:t>
      </w:r>
    </w:p>
    <w:p w:rsidR="00D632A0" w:rsidRPr="00797312" w:rsidRDefault="00D632A0" w:rsidP="00D003E6">
      <w:pPr>
        <w:pStyle w:val="NoSpacing"/>
        <w:spacing w:line="276" w:lineRule="auto"/>
        <w:jc w:val="both"/>
        <w:rPr>
          <w:rStyle w:val="A9"/>
          <w:rFonts w:ascii="High Tower Text" w:hAnsi="High Tower Text" w:cs="Times New Roman"/>
          <w:color w:val="auto"/>
          <w:sz w:val="22"/>
          <w:szCs w:val="22"/>
        </w:rPr>
      </w:pPr>
    </w:p>
    <w:p w:rsidR="00D632A0" w:rsidRPr="00797312" w:rsidRDefault="00D632A0" w:rsidP="00D003E6">
      <w:pPr>
        <w:pStyle w:val="NoSpacing"/>
        <w:spacing w:line="276" w:lineRule="auto"/>
        <w:ind w:left="720"/>
        <w:jc w:val="both"/>
        <w:rPr>
          <w:rFonts w:ascii="High Tower Text" w:eastAsia="SimSun" w:hAnsi="High Tower Text" w:cs="Times New Roman"/>
          <w:lang w:eastAsia="zh-CN"/>
        </w:rPr>
      </w:pPr>
      <w:r w:rsidRPr="00797312">
        <w:rPr>
          <w:rStyle w:val="A9"/>
          <w:rFonts w:ascii="High Tower Text" w:hAnsi="High Tower Text" w:cs="Times New Roman"/>
          <w:color w:val="auto"/>
          <w:sz w:val="22"/>
          <w:szCs w:val="22"/>
        </w:rPr>
        <w:t>Context is conceptual</w:t>
      </w:r>
      <w:r w:rsidR="00673E0D" w:rsidRPr="00797312">
        <w:rPr>
          <w:rStyle w:val="A9"/>
          <w:rFonts w:ascii="High Tower Text" w:hAnsi="High Tower Text" w:cs="Times New Roman"/>
          <w:color w:val="auto"/>
          <w:sz w:val="22"/>
          <w:szCs w:val="22"/>
        </w:rPr>
        <w:t>is</w:t>
      </w:r>
      <w:r w:rsidRPr="00797312">
        <w:rPr>
          <w:rStyle w:val="A9"/>
          <w:rFonts w:ascii="High Tower Text" w:hAnsi="High Tower Text" w:cs="Times New Roman"/>
          <w:color w:val="auto"/>
          <w:sz w:val="22"/>
          <w:szCs w:val="22"/>
        </w:rPr>
        <w:t xml:space="preserve">ed as a set of characteristics and circumstances that consist of active and unique factors that surround the implementation. As such it is not a backdrop for implementation but interacts, influences, modifies and facilitates or constrains the intervention and its implementation. Context is usually considered in relation to an intervention or object, with which it actively interacts. A boundary between the concepts of context and setting is discernible: setting refers to the physical, specific location in which the intervention is put into practice. Context is much more versatile, embracing not only the setting but also roles, interactions and relationships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Pfadenhauer&lt;/Author&gt;&lt;Year&gt;2016&lt;/Year&gt;&lt;RecNum&gt;21268&lt;/RecNum&gt;&lt;DisplayText&gt;[30]&lt;/DisplayText&gt;&lt;record&gt;&lt;rec-number&gt;21268&lt;/rec-number&gt;&lt;foreign-keys&gt;&lt;key app="EN" db-id="dvaxz5xz5wewwyed2pbpewxc9ev2r5aav9v0" timestamp="1457687936"&gt;21268&lt;/key&gt;&lt;/foreign-keys&gt;&lt;ref-type name="Web Page"&gt;12&lt;/ref-type&gt;&lt;contributors&gt;&lt;authors&gt;&lt;author&gt;Pfadenhauer, Lisa Maria&lt;/author&gt;&lt;author&gt;Rohwer, Anke&lt;/author&gt;&lt;author&gt;Burns, Jacob&lt;/author&gt;&lt;author&gt;Booth, Andrew,&lt;/author&gt;&lt;author&gt;Lysdahl, Kristin Bakke&lt;/author&gt;&lt;author&gt;Hofmann, Bjørn&lt;/author&gt;&lt;author&gt;Gerhardus, Ansgar&lt;/author&gt;&lt;author&gt;Mozygemba, Kati&lt;/author&gt;&lt;author&gt;Tummers, Marcia&lt;/author&gt;&lt;author&gt;Wahlster, Philip&lt;/author&gt;&lt;author&gt;Rehfuess, Eva&lt;/author&gt;&lt;/authors&gt;&lt;/contributors&gt;&lt;titles&gt;&lt;title&gt;Guidance for the assessment of context and implementation in health technology assessments and systematic reviews of complex interventions: the context and implementation of complex interventions framework&lt;/title&gt;&lt;/titles&gt;&lt;volume&gt;2016&lt;/volume&gt;&lt;number&gt;9 March&lt;/number&gt;&lt;dates&gt;&lt;year&gt;2016&lt;/year&gt;&lt;/dates&gt;&lt;pub-location&gt;Universitat Bremen&lt;/pub-location&gt;&lt;publisher&gt;Intergrate-HTA&lt;/publisher&gt;&lt;urls&gt;&lt;related-urls&gt;&lt;url&gt;http://www.integrate-hta.eu/wp-content/uploads/2016/02/Guidance-for-the-Assessment-of-Context-and-Implementation-in-HTA-and-Systematic-Reviews-of-Complex-Interventions-The-Co.pdf&lt;/url&gt;&lt;/related-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30]</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w:t>
      </w:r>
    </w:p>
    <w:p w:rsidR="002B4505" w:rsidRPr="00797312" w:rsidRDefault="002B4505" w:rsidP="00D003E6">
      <w:pPr>
        <w:pStyle w:val="NoSpacing"/>
        <w:spacing w:line="276" w:lineRule="auto"/>
        <w:jc w:val="both"/>
        <w:rPr>
          <w:rFonts w:ascii="High Tower Text" w:eastAsia="SimSun" w:hAnsi="High Tower Text" w:cs="Times New Roman"/>
          <w:lang w:eastAsia="zh-CN"/>
        </w:rPr>
      </w:pPr>
    </w:p>
    <w:p w:rsidR="00134038" w:rsidRPr="00797312" w:rsidRDefault="002B4505" w:rsidP="00D003E6">
      <w:pPr>
        <w:pStyle w:val="NoSpacing"/>
        <w:spacing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Mapping context is useful, but understanding it as a </w:t>
      </w:r>
      <w:r w:rsidRPr="00797312">
        <w:rPr>
          <w:rFonts w:ascii="High Tower Text" w:eastAsia="SimSun" w:hAnsi="High Tower Text" w:cs="Times New Roman"/>
          <w:i/>
          <w:lang w:eastAsia="zh-CN"/>
        </w:rPr>
        <w:t>process</w:t>
      </w:r>
      <w:r w:rsidRPr="00797312">
        <w:rPr>
          <w:rFonts w:ascii="High Tower Text" w:eastAsia="SimSun" w:hAnsi="High Tower Text" w:cs="Times New Roman"/>
          <w:lang w:eastAsia="zh-CN"/>
        </w:rPr>
        <w:t xml:space="preserve"> </w:t>
      </w:r>
      <w:r w:rsidR="0068045A" w:rsidRPr="00797312">
        <w:rPr>
          <w:rFonts w:ascii="High Tower Text" w:eastAsia="SimSun" w:hAnsi="High Tower Text" w:cs="Times New Roman"/>
          <w:lang w:eastAsia="zh-CN"/>
        </w:rPr>
        <w:t xml:space="preserve">rather than a </w:t>
      </w:r>
      <w:r w:rsidR="0068045A" w:rsidRPr="00797312">
        <w:rPr>
          <w:rFonts w:ascii="High Tower Text" w:eastAsia="SimSun" w:hAnsi="High Tower Text" w:cs="Times New Roman"/>
          <w:i/>
          <w:lang w:eastAsia="zh-CN"/>
        </w:rPr>
        <w:t>place</w:t>
      </w:r>
      <w:r w:rsidR="0068045A" w:rsidRPr="00797312">
        <w:rPr>
          <w:rFonts w:ascii="High Tower Text" w:eastAsia="SimSun" w:hAnsi="High Tower Text" w:cs="Times New Roman"/>
          <w:lang w:eastAsia="zh-CN"/>
        </w:rPr>
        <w:t xml:space="preserve"> may be</w:t>
      </w:r>
      <w:r w:rsidRPr="00797312">
        <w:rPr>
          <w:rFonts w:ascii="High Tower Text" w:eastAsia="SimSun" w:hAnsi="High Tower Text" w:cs="Times New Roman"/>
          <w:lang w:eastAsia="zh-CN"/>
        </w:rPr>
        <w:t xml:space="preserve"> more useful</w:t>
      </w:r>
      <w:r w:rsidR="00C50CCD" w:rsidRPr="00797312">
        <w:rPr>
          <w:rFonts w:ascii="High Tower Text" w:eastAsia="SimSun" w:hAnsi="High Tower Text" w:cs="Times New Roman"/>
          <w:lang w:eastAsia="zh-CN"/>
        </w:rPr>
        <w:t>.</w:t>
      </w:r>
      <w:r w:rsidR="00D632A0" w:rsidRPr="00797312">
        <w:rPr>
          <w:rFonts w:ascii="High Tower Text" w:eastAsia="SimSun" w:hAnsi="High Tower Text" w:cs="Times New Roman"/>
          <w:lang w:eastAsia="zh-CN"/>
        </w:rPr>
        <w:t xml:space="preserve"> </w:t>
      </w:r>
      <w:r w:rsidR="000064FB" w:rsidRPr="00797312">
        <w:rPr>
          <w:rFonts w:ascii="High Tower Text" w:eastAsia="SimSun" w:hAnsi="High Tower Text" w:cs="Times New Roman"/>
          <w:lang w:eastAsia="zh-CN"/>
        </w:rPr>
        <w:t>It acknowledges that t</w:t>
      </w:r>
      <w:r w:rsidR="00B2649D" w:rsidRPr="00797312">
        <w:rPr>
          <w:rFonts w:ascii="High Tower Text" w:eastAsia="SimSun" w:hAnsi="High Tower Text" w:cs="Times New Roman"/>
          <w:lang w:eastAsia="zh-CN"/>
        </w:rPr>
        <w:t>he context in which implementation tak</w:t>
      </w:r>
      <w:r w:rsidR="00C50CCD" w:rsidRPr="00797312">
        <w:rPr>
          <w:rFonts w:ascii="High Tower Text" w:eastAsia="SimSun" w:hAnsi="High Tower Text" w:cs="Times New Roman"/>
          <w:lang w:eastAsia="zh-CN"/>
        </w:rPr>
        <w:t>e</w:t>
      </w:r>
      <w:r w:rsidR="00A4655F" w:rsidRPr="00797312">
        <w:rPr>
          <w:rFonts w:ascii="High Tower Text" w:eastAsia="SimSun" w:hAnsi="High Tower Text" w:cs="Times New Roman"/>
          <w:lang w:eastAsia="zh-CN"/>
        </w:rPr>
        <w:t>s</w:t>
      </w:r>
      <w:r w:rsidR="00C50CCD" w:rsidRPr="00797312">
        <w:rPr>
          <w:rFonts w:ascii="High Tower Text" w:eastAsia="SimSun" w:hAnsi="High Tower Text" w:cs="Times New Roman"/>
          <w:lang w:eastAsia="zh-CN"/>
        </w:rPr>
        <w:t xml:space="preserve"> place is</w:t>
      </w:r>
      <w:r w:rsidRPr="00797312">
        <w:rPr>
          <w:rFonts w:ascii="High Tower Text" w:eastAsia="SimSun" w:hAnsi="High Tower Text" w:cs="Times New Roman"/>
          <w:lang w:eastAsia="zh-CN"/>
        </w:rPr>
        <w:t xml:space="preserve"> </w:t>
      </w:r>
      <w:r w:rsidR="0068045A" w:rsidRPr="00797312">
        <w:rPr>
          <w:rFonts w:ascii="High Tower Text" w:eastAsia="SimSun" w:hAnsi="High Tower Text" w:cs="Times New Roman"/>
          <w:lang w:eastAsia="zh-CN"/>
        </w:rPr>
        <w:t xml:space="preserve">the product </w:t>
      </w:r>
      <w:r w:rsidR="00B2649D" w:rsidRPr="00797312">
        <w:rPr>
          <w:rFonts w:ascii="High Tower Text" w:eastAsia="SimSun" w:hAnsi="High Tower Text" w:cs="Times New Roman"/>
          <w:lang w:eastAsia="zh-CN"/>
        </w:rPr>
        <w:t xml:space="preserve">of continuous accomplishments </w:t>
      </w:r>
      <w:r w:rsidR="007D5922" w:rsidRPr="00797312">
        <w:rPr>
          <w:rFonts w:ascii="High Tower Text" w:eastAsia="SimSun" w:hAnsi="High Tower Text" w:cs="Times New Roman"/>
          <w:lang w:eastAsia="zh-CN"/>
        </w:rPr>
        <w:t xml:space="preserve">that </w:t>
      </w:r>
      <w:r w:rsidR="00B2649D" w:rsidRPr="00797312">
        <w:rPr>
          <w:rFonts w:ascii="High Tower Text" w:eastAsia="SimSun" w:hAnsi="High Tower Text" w:cs="Times New Roman"/>
          <w:lang w:eastAsia="zh-CN"/>
        </w:rPr>
        <w:t>require constant work to hold together and keep moving forward.</w:t>
      </w:r>
      <w:r w:rsidR="00134038" w:rsidRPr="00797312">
        <w:rPr>
          <w:rFonts w:ascii="High Tower Text" w:eastAsia="SimSun" w:hAnsi="High Tower Text" w:cs="Times New Roman"/>
          <w:lang w:eastAsia="zh-CN"/>
        </w:rPr>
        <w:t xml:space="preserve"> There is a substantial body of research </w:t>
      </w:r>
      <w:r w:rsidR="00846FC9" w:rsidRPr="00797312">
        <w:rPr>
          <w:rFonts w:ascii="High Tower Text" w:eastAsia="SimSun" w:hAnsi="High Tower Text" w:cs="Times New Roman"/>
          <w:lang w:eastAsia="zh-CN"/>
        </w:rPr>
        <w:t xml:space="preserve">in </w:t>
      </w:r>
      <w:r w:rsidR="00134038" w:rsidRPr="00797312">
        <w:rPr>
          <w:rFonts w:ascii="High Tower Text" w:eastAsia="SimSun" w:hAnsi="High Tower Text" w:cs="Times New Roman"/>
          <w:lang w:eastAsia="zh-CN"/>
        </w:rPr>
        <w:t>organ</w:t>
      </w:r>
      <w:r w:rsidR="00673E0D" w:rsidRPr="00797312">
        <w:rPr>
          <w:rFonts w:ascii="High Tower Text" w:eastAsia="SimSun" w:hAnsi="High Tower Text" w:cs="Times New Roman"/>
          <w:lang w:eastAsia="zh-CN"/>
        </w:rPr>
        <w:t>is</w:t>
      </w:r>
      <w:r w:rsidR="00134038" w:rsidRPr="00797312">
        <w:rPr>
          <w:rFonts w:ascii="High Tower Text" w:eastAsia="SimSun" w:hAnsi="High Tower Text" w:cs="Times New Roman"/>
          <w:lang w:eastAsia="zh-CN"/>
        </w:rPr>
        <w:t>ational</w:t>
      </w:r>
      <w:r w:rsidR="004722E6" w:rsidRPr="00797312">
        <w:rPr>
          <w:rFonts w:ascii="High Tower Text" w:eastAsia="SimSun" w:hAnsi="High Tower Text" w:cs="Times New Roman"/>
          <w:lang w:eastAsia="zh-CN"/>
        </w:rPr>
        <w:t xml:space="preserve"> and economic</w:t>
      </w:r>
      <w:r w:rsidR="00134038" w:rsidRPr="00797312">
        <w:rPr>
          <w:rFonts w:ascii="High Tower Text" w:eastAsia="SimSun" w:hAnsi="High Tower Text" w:cs="Times New Roman"/>
          <w:lang w:eastAsia="zh-CN"/>
        </w:rPr>
        <w:t xml:space="preserve"> sociology, going back forty years</w:t>
      </w:r>
      <w:r w:rsidR="00846FC9" w:rsidRPr="00797312">
        <w:rPr>
          <w:rFonts w:ascii="High Tower Text" w:eastAsia="SimSun" w:hAnsi="High Tower Text" w:cs="Times New Roman"/>
          <w:lang w:eastAsia="zh-CN"/>
        </w:rPr>
        <w:t>,</w:t>
      </w:r>
      <w:r w:rsidR="00134038" w:rsidRPr="00797312">
        <w:rPr>
          <w:rFonts w:ascii="High Tower Text" w:eastAsia="SimSun" w:hAnsi="High Tower Text" w:cs="Times New Roman"/>
          <w:lang w:eastAsia="zh-CN"/>
        </w:rPr>
        <w:t xml:space="preserve"> that has explored this insight </w:t>
      </w:r>
      <w:r w:rsidR="00E303AB">
        <w:rPr>
          <w:rFonts w:ascii="High Tower Text" w:eastAsia="SimSun" w:hAnsi="High Tower Text" w:cs="Times New Roman"/>
          <w:lang w:eastAsia="zh-CN"/>
        </w:rPr>
        <w:fldChar w:fldCharType="begin">
          <w:fldData xml:space="preserve">PEVuZE5vdGU+PENpdGU+PEF1dGhvcj5IZXJuZXM8L0F1dGhvcj48WWVhcj4yMDE0PC9ZZWFyPjxS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IZXJuZXM8L0F1dGhvcj48WWVhcj4yMDE0PC9ZZWFyPjxS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43-45]</w:t>
      </w:r>
      <w:r w:rsidR="00E303AB">
        <w:rPr>
          <w:rFonts w:ascii="High Tower Text" w:eastAsia="SimSun" w:hAnsi="High Tower Text" w:cs="Times New Roman"/>
          <w:lang w:eastAsia="zh-CN"/>
        </w:rPr>
        <w:fldChar w:fldCharType="end"/>
      </w:r>
      <w:r w:rsidR="00134038" w:rsidRPr="00797312">
        <w:rPr>
          <w:rFonts w:ascii="High Tower Text" w:eastAsia="SimSun" w:hAnsi="High Tower Text" w:cs="Times New Roman"/>
          <w:lang w:eastAsia="zh-CN"/>
        </w:rPr>
        <w:t>.</w:t>
      </w:r>
      <w:r w:rsidR="007D5922" w:rsidRPr="00797312">
        <w:rPr>
          <w:rFonts w:ascii="High Tower Text" w:eastAsia="SimSun" w:hAnsi="High Tower Text" w:cs="Times New Roman"/>
          <w:lang w:eastAsia="zh-CN"/>
        </w:rPr>
        <w:t xml:space="preserve"> In relation to this, Clark et al., </w:t>
      </w:r>
      <w:r w:rsidR="00E303AB">
        <w:rPr>
          <w:rFonts w:ascii="High Tower Text" w:eastAsia="SimSun"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46]</w:t>
      </w:r>
      <w:r w:rsidR="00E303AB">
        <w:rPr>
          <w:rFonts w:ascii="High Tower Text" w:eastAsia="SimSun" w:hAnsi="High Tower Text" w:cs="Times New Roman"/>
          <w:lang w:eastAsia="zh-CN"/>
        </w:rPr>
        <w:fldChar w:fldCharType="end"/>
      </w:r>
      <w:r w:rsidR="007D5922" w:rsidRPr="00797312">
        <w:rPr>
          <w:rFonts w:ascii="High Tower Text" w:eastAsia="SimSun" w:hAnsi="High Tower Text" w:cs="Times New Roman"/>
          <w:lang w:eastAsia="zh-CN"/>
        </w:rPr>
        <w:t xml:space="preserve"> can describe the implementation of a stroke rehabilitation programme as</w:t>
      </w:r>
      <w:r w:rsidR="00950344" w:rsidRPr="00797312">
        <w:rPr>
          <w:rFonts w:ascii="High Tower Text" w:eastAsia="SimSun" w:hAnsi="High Tower Text" w:cs="Times New Roman"/>
          <w:lang w:eastAsia="zh-CN"/>
        </w:rPr>
        <w:t>,</w:t>
      </w:r>
    </w:p>
    <w:p w:rsidR="007D5922" w:rsidRPr="00797312" w:rsidRDefault="007D5922" w:rsidP="00D003E6">
      <w:pPr>
        <w:pStyle w:val="NoSpacing"/>
        <w:spacing w:line="276" w:lineRule="auto"/>
        <w:jc w:val="both"/>
        <w:rPr>
          <w:rFonts w:ascii="High Tower Text" w:eastAsia="SimSun" w:hAnsi="High Tower Text" w:cs="Times New Roman"/>
          <w:lang w:eastAsia="zh-CN"/>
        </w:rPr>
      </w:pPr>
    </w:p>
    <w:p w:rsidR="007D5922" w:rsidRPr="00797312" w:rsidRDefault="00950344" w:rsidP="00D003E6">
      <w:pPr>
        <w:pStyle w:val="NoSpacing"/>
        <w:spacing w:line="276" w:lineRule="auto"/>
        <w:ind w:left="72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a </w:t>
      </w:r>
      <w:r w:rsidR="007D5922" w:rsidRPr="00797312">
        <w:rPr>
          <w:rFonts w:ascii="High Tower Text" w:eastAsia="SimSun" w:hAnsi="High Tower Text" w:cs="Times New Roman"/>
          <w:lang w:eastAsia="zh-CN"/>
        </w:rPr>
        <w:t>process involving the mobilisation of human, material, and organ</w:t>
      </w:r>
      <w:r w:rsidR="00673E0D" w:rsidRPr="00797312">
        <w:rPr>
          <w:rFonts w:ascii="High Tower Text" w:eastAsia="SimSun" w:hAnsi="High Tower Text" w:cs="Times New Roman"/>
          <w:lang w:eastAsia="zh-CN"/>
        </w:rPr>
        <w:t>is</w:t>
      </w:r>
      <w:r w:rsidR="007D5922" w:rsidRPr="00797312">
        <w:rPr>
          <w:rFonts w:ascii="High Tower Text" w:eastAsia="SimSun" w:hAnsi="High Tower Text" w:cs="Times New Roman"/>
          <w:lang w:eastAsia="zh-CN"/>
        </w:rPr>
        <w:t>ational resources to change practice within settings that have pre-existing structures, historical patterns of relationships, and routin</w:t>
      </w:r>
      <w:r w:rsidR="00673E0D" w:rsidRPr="00797312">
        <w:rPr>
          <w:rFonts w:ascii="High Tower Text" w:eastAsia="SimSun" w:hAnsi="High Tower Text" w:cs="Times New Roman"/>
          <w:lang w:eastAsia="zh-CN"/>
        </w:rPr>
        <w:t>is</w:t>
      </w:r>
      <w:r w:rsidR="007D5922" w:rsidRPr="00797312">
        <w:rPr>
          <w:rFonts w:ascii="High Tower Text" w:eastAsia="SimSun" w:hAnsi="High Tower Text" w:cs="Times New Roman"/>
          <w:lang w:eastAsia="zh-CN"/>
        </w:rPr>
        <w:t>ed ways of working</w:t>
      </w:r>
      <w:r w:rsidR="004F4E7A"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46]</w:t>
      </w:r>
      <w:r w:rsidR="00E303AB">
        <w:rPr>
          <w:rFonts w:ascii="High Tower Text" w:eastAsia="SimSun" w:hAnsi="High Tower Text" w:cs="Times New Roman"/>
          <w:lang w:eastAsia="zh-CN"/>
        </w:rPr>
        <w:fldChar w:fldCharType="end"/>
      </w:r>
      <w:r w:rsidR="007D5922" w:rsidRPr="00797312">
        <w:rPr>
          <w:rFonts w:ascii="High Tower Text" w:eastAsia="SimSun" w:hAnsi="High Tower Text" w:cs="Times New Roman"/>
          <w:lang w:eastAsia="zh-CN"/>
        </w:rPr>
        <w:t>.</w:t>
      </w:r>
    </w:p>
    <w:p w:rsidR="0026144C" w:rsidRPr="00797312" w:rsidRDefault="0026144C" w:rsidP="0026144C">
      <w:pPr>
        <w:pStyle w:val="NoSpacing"/>
        <w:spacing w:line="276" w:lineRule="auto"/>
        <w:jc w:val="both"/>
        <w:rPr>
          <w:rFonts w:ascii="High Tower Text" w:eastAsiaTheme="minorEastAsia" w:hAnsi="High Tower Text" w:cs="Times New Roman"/>
          <w:lang w:eastAsia="zh-CN"/>
        </w:rPr>
      </w:pPr>
    </w:p>
    <w:p w:rsidR="0026144C" w:rsidRPr="00797312" w:rsidRDefault="0026144C" w:rsidP="0026144C">
      <w:pPr>
        <w:pStyle w:val="NoSpacing"/>
        <w:spacing w:line="276" w:lineRule="auto"/>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CN"/>
        </w:rPr>
        <w:t xml:space="preserve">However, a criticism from some clinical trialists has been that NPT focuses on agency at the expense of </w:t>
      </w:r>
      <w:r w:rsidR="000B1B1C" w:rsidRPr="00797312">
        <w:rPr>
          <w:rFonts w:ascii="High Tower Text" w:eastAsiaTheme="minorEastAsia" w:hAnsi="High Tower Text" w:cs="Times New Roman"/>
          <w:lang w:eastAsia="zh-CN"/>
        </w:rPr>
        <w:t xml:space="preserve">contextual </w:t>
      </w:r>
      <w:r w:rsidRPr="00797312">
        <w:rPr>
          <w:rFonts w:ascii="High Tower Text" w:eastAsiaTheme="minorEastAsia" w:hAnsi="High Tower Text" w:cs="Times New Roman"/>
          <w:lang w:eastAsia="zh-CN"/>
        </w:rPr>
        <w:t xml:space="preserve">mechanisms and constraints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Connell&lt;/Author&gt;&lt;Year&gt;2014&lt;/Year&gt;&lt;RecNum&gt;20615&lt;/RecNum&gt;&lt;DisplayText&gt;[47]&lt;/DisplayText&gt;&lt;record&gt;&lt;rec-number&gt;20615&lt;/rec-number&gt;&lt;foreign-keys&gt;&lt;key app="EN" db-id="dvaxz5xz5wewwyed2pbpewxc9ev2r5aav9v0" timestamp="1409826080"&gt;20615&lt;/key&gt;&lt;/foreign-keys&gt;&lt;ref-type name="Journal Article"&gt;17&lt;/ref-type&gt;&lt;contributors&gt;&lt;authors&gt;&lt;author&gt;Connell, Louise A&lt;/author&gt;&lt;author&gt;McMahon, Naoimh E&lt;/author&gt;&lt;author&gt;Harris, Jocelyn E&lt;/author&gt;&lt;author&gt;Watkins, Caroline L&lt;/author&gt;&lt;author&gt;Eng, Janice J&lt;/author&gt;&lt;/authors&gt;&lt;/contributors&gt;&lt;titles&gt;&lt;title&gt;A formative evaluation of the implementation of an upper limb stroke rehabilitation intervention in clinical practice: a qualitative interview study&lt;/title&gt;&lt;secondary-title&gt;Implementation Science&lt;/secondary-title&gt;&lt;/titles&gt;&lt;periodical&gt;&lt;full-title&gt;Implementation Science&lt;/full-title&gt;&lt;abbr-1&gt;Implement Sci&lt;/abbr-1&gt;&lt;/periodical&gt;&lt;pages&gt;90&lt;/pages&gt;&lt;volume&gt;9&lt;/volume&gt;&lt;number&gt;1&lt;/number&gt;&lt;dates&gt;&lt;year&gt;2014&lt;/year&gt;&lt;/dates&gt;&lt;isbn&gt;1748-5908&lt;/isbn&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47]</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For example, Clarke et al., </w:t>
      </w:r>
      <w:r w:rsidR="00E303AB">
        <w:rPr>
          <w:rFonts w:ascii="High Tower Text" w:eastAsiaTheme="minorEastAsia"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46]</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assert that:</w:t>
      </w:r>
    </w:p>
    <w:p w:rsidR="0026144C" w:rsidRPr="00797312" w:rsidRDefault="0026144C" w:rsidP="0026144C">
      <w:pPr>
        <w:pStyle w:val="NoSpacing"/>
        <w:spacing w:line="276" w:lineRule="auto"/>
        <w:jc w:val="both"/>
        <w:rPr>
          <w:rFonts w:ascii="High Tower Text" w:eastAsiaTheme="minorEastAsia" w:hAnsi="High Tower Text" w:cs="Times New Roman"/>
          <w:lang w:eastAsia="zh-CN"/>
        </w:rPr>
      </w:pPr>
    </w:p>
    <w:p w:rsidR="0026144C" w:rsidRPr="00797312" w:rsidRDefault="0026144C" w:rsidP="0026144C">
      <w:pPr>
        <w:pStyle w:val="NoSpacing"/>
        <w:spacing w:line="276" w:lineRule="auto"/>
        <w:ind w:left="720"/>
        <w:jc w:val="both"/>
        <w:rPr>
          <w:rFonts w:ascii="High Tower Text" w:eastAsiaTheme="minorEastAsia" w:hAnsi="High Tower Text" w:cs="Times New Roman"/>
          <w:lang w:eastAsia="zh-CN"/>
        </w:rPr>
      </w:pPr>
      <w:r w:rsidRPr="00797312">
        <w:rPr>
          <w:rFonts w:ascii="High Tower Text" w:hAnsi="High Tower Text" w:cs="Times New Roman"/>
        </w:rPr>
        <w:t xml:space="preserve">While May </w:t>
      </w:r>
      <w:r w:rsidRPr="00797312">
        <w:rPr>
          <w:rFonts w:ascii="High Tower Text" w:eastAsia="Times New Roman" w:hAnsi="High Tower Text" w:cs="Times New Roman"/>
        </w:rPr>
        <w:t>et al</w:t>
      </w:r>
      <w:r w:rsidRPr="00797312">
        <w:rPr>
          <w:rFonts w:ascii="High Tower Text" w:hAnsi="High Tower Text" w:cs="Times New Roman"/>
        </w:rPr>
        <w:t xml:space="preserve">. (…) acknowledge that the NPT generative mechanisms are in dynamic interaction with local contexts and external drivers, the framework primarily addresses the mechanisms. Indeed, the theory tends to place undue emphasis on individual and collective agency without explicitly locating this within, and as shaped by, the organisational and relational context in which implementation occurs </w:t>
      </w:r>
      <w:r w:rsidR="00E303AB">
        <w:rPr>
          <w:rFonts w:ascii="High Tower Text" w:hAnsi="High Tower Text" w:cs="Times New Roma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46]</w:t>
      </w:r>
      <w:r w:rsidR="00E303AB">
        <w:rPr>
          <w:rFonts w:ascii="High Tower Text" w:hAnsi="High Tower Text" w:cs="Times New Roman"/>
        </w:rPr>
        <w:fldChar w:fldCharType="end"/>
      </w:r>
      <w:r w:rsidRPr="00797312">
        <w:rPr>
          <w:rFonts w:ascii="High Tower Text" w:hAnsi="High Tower Text" w:cs="Times New Roman"/>
        </w:rPr>
        <w:t>.</w:t>
      </w:r>
    </w:p>
    <w:p w:rsidR="0026144C" w:rsidRPr="00797312" w:rsidRDefault="0026144C" w:rsidP="0026144C">
      <w:pPr>
        <w:pStyle w:val="NoSpacing"/>
        <w:spacing w:line="276" w:lineRule="auto"/>
        <w:jc w:val="both"/>
        <w:rPr>
          <w:rFonts w:ascii="High Tower Text" w:eastAsiaTheme="minorEastAsia" w:hAnsi="High Tower Text" w:cs="Times New Roman"/>
          <w:lang w:eastAsia="zh-CN"/>
        </w:rPr>
      </w:pPr>
    </w:p>
    <w:p w:rsidR="0026144C" w:rsidRPr="00797312" w:rsidRDefault="0026144C" w:rsidP="0026144C">
      <w:pPr>
        <w:pStyle w:val="NoSpacing"/>
        <w:spacing w:line="276" w:lineRule="auto"/>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CN"/>
        </w:rPr>
        <w:t xml:space="preserve">NPT studies (e.g. </w:t>
      </w:r>
      <w:r w:rsidR="00E303AB">
        <w:rPr>
          <w:rFonts w:ascii="High Tower Text" w:eastAsiaTheme="minorEastAsia" w:hAnsi="High Tower Text" w:cs="Times New Roman"/>
          <w:lang w:eastAsia="zh-CN"/>
        </w:rPr>
        <w:fldChar w:fldCharType="begin">
          <w:fldData xml:space="preserve">PEVuZE5vdGU+PENpdGU+PEF1dGhvcj5BZ2Jha29iYTwvQXV0aG9yPjxZZWFyPjIwMTU8L1llYXI+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BZ2Jha29iYTwvQXV0aG9yPjxZZWFyPjIwMTU8L1llYXI+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18, 48-52]</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have focused on </w:t>
      </w:r>
      <w:r w:rsidRPr="00797312">
        <w:rPr>
          <w:rFonts w:ascii="High Tower Text" w:eastAsiaTheme="minorEastAsia" w:hAnsi="High Tower Text" w:cs="Times New Roman"/>
          <w:i/>
          <w:lang w:eastAsia="zh-CN"/>
        </w:rPr>
        <w:t xml:space="preserve">contextual </w:t>
      </w:r>
      <w:r w:rsidRPr="00797312">
        <w:rPr>
          <w:rFonts w:ascii="High Tower Text" w:eastAsiaTheme="minorEastAsia" w:hAnsi="High Tower Text" w:cs="Times New Roman"/>
          <w:lang w:eastAsia="zh-CN"/>
        </w:rPr>
        <w:t>and</w:t>
      </w:r>
      <w:r w:rsidRPr="00797312">
        <w:rPr>
          <w:rFonts w:ascii="High Tower Text" w:eastAsiaTheme="minorEastAsia" w:hAnsi="High Tower Text" w:cs="Times New Roman"/>
          <w:i/>
          <w:lang w:eastAsia="zh-CN"/>
        </w:rPr>
        <w:t xml:space="preserve"> relational integration</w:t>
      </w:r>
      <w:r w:rsidRPr="00797312">
        <w:rPr>
          <w:rFonts w:ascii="High Tower Text" w:eastAsiaTheme="minorEastAsia" w:hAnsi="High Tower Text" w:cs="Times New Roman"/>
          <w:lang w:eastAsia="zh-CN"/>
        </w:rPr>
        <w:t xml:space="preserve">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May&lt;/Author&gt;&lt;Year&gt;2006&lt;/Year&gt;&lt;RecNum&gt;5331&lt;/RecNum&gt;&lt;DisplayText&gt;[21, 23]&lt;/DisplayText&gt;&lt;record&gt;&lt;rec-number&gt;5331&lt;/rec-number&gt;&lt;foreign-keys&gt;&lt;key app="EN" db-id="dvaxz5xz5wewwyed2pbpewxc9ev2r5aav9v0" timestamp="0"&gt;5331&lt;/key&gt;&lt;/foreign-keys&gt;&lt;ref-type name="Journal Article"&gt;17&lt;/ref-type&gt;&lt;contributors&gt;&lt;authors&gt;&lt;author&gt;May,C.&lt;/author&gt;&lt;/authors&gt;&lt;/contributors&gt;&lt;titles&gt;&lt;title&gt;A rational model for assessing and evaluating complex interventions in health care&lt;/title&gt;&lt;secondary-title&gt;BMC Health Services Research&lt;/secondary-title&gt;&lt;/titles&gt;&lt;periodical&gt;&lt;full-title&gt;Bmc Health Services Research&lt;/full-title&gt;&lt;abbr-1&gt;Bmc Health Serv Res&lt;/abbr-1&gt;&lt;/periodical&gt;&lt;pages&gt;1-11&lt;/pages&gt;&lt;volume&gt;6&lt;/volume&gt;&lt;number&gt;86 &lt;/number&gt;&lt;keywords&gt;&lt;keyword&gt;Telemedicine Book&lt;/keyword&gt;&lt;keyword&gt;HTHR database&lt;/keyword&gt;&lt;keyword&gt;INTERVENTION&lt;/keyword&gt;&lt;keyword&gt;INTERVENTIONS&lt;/keyword&gt;&lt;keyword&gt;MODEL&lt;/keyword&gt;&lt;keyword&gt;normalization&lt;/keyword&gt;&lt;/keywords&gt;&lt;dates&gt;&lt;year&gt;2006&lt;/year&gt;&lt;/dates&gt;&lt;label&gt;4675&lt;/label&gt;&lt;urls&gt;&lt;/urls&gt;&lt;electronic-resource-num&gt;doi:10.1186/1472-6963-6-86&lt;/electronic-resource-num&gt;&lt;/record&gt;&lt;/Cite&gt;&lt;Cite&gt;&lt;Author&gt;May&lt;/Author&gt;&lt;Year&gt;2009&lt;/Year&gt;&lt;RecNum&gt;6223&lt;/RecNum&gt;&lt;record&gt;&lt;rec-number&gt;6223&lt;/rec-number&gt;&lt;foreign-keys&gt;&lt;key app="EN" db-id="dvaxz5xz5wewwyed2pbpewxc9ev2r5aav9v0" timestamp="0"&gt;6223&lt;/key&gt;&lt;/foreign-keys&gt;&lt;ref-type name="Journal Article"&gt;17&lt;/ref-type&gt;&lt;contributors&gt;&lt;authors&gt;&lt;author&gt;May, Carl&lt;/author&gt;&lt;author&gt;Finch, Tracy&lt;/author&gt;&lt;/authors&gt;&lt;/contributors&gt;&lt;titles&gt;&lt;title&gt;Implementation, embedding, and integration: an outline of Normalization Process Theory&lt;/title&gt;&lt;secondary-title&gt;Sociology&lt;/secondary-title&gt;&lt;/titles&gt;&lt;periodical&gt;&lt;full-title&gt;Sociology-the Journal of the British Sociological Association&lt;/full-title&gt;&lt;abbr-1&gt;Sociology&lt;/abbr-1&gt;&lt;/periodical&gt;&lt;pages&gt;535-554&lt;/pages&gt;&lt;volume&gt;43&lt;/volume&gt;&lt;number&gt;3&lt;/number&gt;&lt;dates&gt;&lt;year&gt;2009&lt;/year&gt;&lt;/dates&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21, 23]</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 the work that actors do to when they realise and execute interventions in organisational and relational</w:t>
      </w:r>
      <w:r w:rsidR="0068045A" w:rsidRPr="00797312">
        <w:rPr>
          <w:rFonts w:ascii="High Tower Text" w:eastAsiaTheme="minorEastAsia" w:hAnsi="High Tower Text" w:cs="Times New Roman"/>
          <w:lang w:eastAsia="zh-CN"/>
        </w:rPr>
        <w:t xml:space="preserve"> settings.</w:t>
      </w:r>
      <w:r w:rsidRPr="00797312">
        <w:rPr>
          <w:rFonts w:ascii="High Tower Text" w:eastAsiaTheme="minorEastAsia" w:hAnsi="High Tower Text" w:cs="Times New Roman"/>
          <w:lang w:eastAsia="zh-CN"/>
        </w:rPr>
        <w:t xml:space="preserve"> What NPT does not do, however, is provide its own discrete theory of organisational structure and behaviour. There is no need for this. First, it can easily join with other theories that have this problem at their heart, even though these may be very different – for example, Strategic Action Field Theory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Fligstein&lt;/Author&gt;&lt;Year&gt;2011&lt;/Year&gt;&lt;RecNum&gt;6793&lt;/RecNum&gt;&lt;DisplayText&gt;[53]&lt;/DisplayText&gt;&lt;record&gt;&lt;rec-number&gt;6793&lt;/rec-number&gt;&lt;foreign-keys&gt;&lt;key app="EN" db-id="dvaxz5xz5wewwyed2pbpewxc9ev2r5aav9v0" timestamp="1301901056"&gt;6793&lt;/key&gt;&lt;/foreign-keys&gt;&lt;ref-type name="Journal Article"&gt;17&lt;/ref-type&gt;&lt;contributors&gt;&lt;authors&gt;&lt;author&gt;Fligstein, Neil&lt;/author&gt;&lt;author&gt;McAdam, Doug&lt;/author&gt;&lt;/authors&gt;&lt;/contributors&gt;&lt;titles&gt;&lt;title&gt;Toward a General Theory of Strategic Action Fields&lt;/title&gt;&lt;secondary-title&gt;Sociological Theory&lt;/secondary-title&gt;&lt;/titles&gt;&lt;periodical&gt;&lt;full-title&gt;Sociological Theory&lt;/full-title&gt;&lt;abbr-1&gt;Sociol Theor&lt;/abbr-1&gt;&lt;/periodical&gt;&lt;pages&gt;1-26&lt;/pages&gt;&lt;volume&gt;29&lt;/volume&gt;&lt;number&gt;1&lt;/number&gt;&lt;dates&gt;&lt;year&gt;2011&lt;/year&gt;&lt;/dates&gt;&lt;publisher&gt;Blackwell Publishing Inc&lt;/publisher&gt;&lt;isbn&gt;1467-9558&lt;/isbn&gt;&lt;work-type&gt;10.1111/j.1467-9558.2010.01385.x&lt;/work-type&gt;&lt;urls&gt;&lt;related-urls&gt;&lt;url&gt;http://dx.doi.org/10.1111/j.1467-9558.2010.01385.x&lt;/url&gt;&lt;/related-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53]</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Organisation Process Theory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Hernes&lt;/Author&gt;&lt;Year&gt;2014&lt;/Year&gt;&lt;RecNum&gt;20619&lt;/RecNum&gt;&lt;DisplayText&gt;[43]&lt;/DisplayText&gt;&lt;record&gt;&lt;rec-number&gt;20619&lt;/rec-number&gt;&lt;foreign-keys&gt;&lt;key app="EN" db-id="dvaxz5xz5wewwyed2pbpewxc9ev2r5aav9v0" timestamp="1409905417"&gt;20619&lt;/key&gt;&lt;/foreign-keys&gt;&lt;ref-type name="Book"&gt;6&lt;/ref-type&gt;&lt;contributors&gt;&lt;authors&gt;&lt;author&gt;Hernes, Tor&lt;/author&gt;&lt;/authors&gt;&lt;/contributors&gt;&lt;titles&gt;&lt;title&gt;A Process Theory of Organization&lt;/title&gt;&lt;/titles&gt;&lt;dates&gt;&lt;year&gt;2014&lt;/year&gt;&lt;/dates&gt;&lt;publisher&gt;Oxford University Press&lt;/publisher&gt;&lt;isbn&gt;0191664731&lt;/isbn&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43]</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and the ecological approach to theorising organisation taken by Allen </w:t>
      </w:r>
      <w:r w:rsidR="00E303AB">
        <w:rPr>
          <w:rFonts w:ascii="High Tower Text" w:eastAsiaTheme="minorEastAsia" w:hAnsi="High Tower Text" w:cs="Times New Roman"/>
          <w:lang w:eastAsia="zh-CN"/>
        </w:rPr>
        <w:fldChar w:fldCharType="begin">
          <w:fldData xml:space="preserve">PEVuZE5vdGU+PENpdGU+PEF1dGhvcj5BbGxlbjwvQXV0aG9yPjxZZWFyPjE5OTc8L1llYXI+PFJl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BbGxlbjwvQXV0aG9yPjxZZWFyPjE5OTc8L1llYXI+PFJl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54-56]</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in her important ethnographies of hospital work. Second, as an implementation theory, NPT cannot assume that formal organisational settings are where the action is, or that professionals are the people doing it. Work by Kennedy et al</w:t>
      </w:r>
      <w:r w:rsidR="006A797E" w:rsidRPr="00797312">
        <w:rPr>
          <w:rFonts w:ascii="High Tower Text" w:eastAsiaTheme="minorEastAsia" w:hAnsi="High Tower Text" w:cs="Times New Roman"/>
          <w:lang w:eastAsia="zh-CN"/>
        </w:rPr>
        <w:t>.,</w:t>
      </w:r>
      <w:r w:rsidRPr="00797312">
        <w:rPr>
          <w:rFonts w:ascii="High Tower Text" w:eastAsiaTheme="minorEastAsia" w:hAnsi="High Tower Text" w:cs="Times New Roman"/>
          <w:lang w:eastAsia="zh-CN"/>
        </w:rPr>
        <w:t xml:space="preserve">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Kennedy&lt;/Author&gt;&lt;Year&gt;2016&lt;/Year&gt;&lt;RecNum&gt;21287&lt;/RecNum&gt;&lt;DisplayText&gt;[57]&lt;/DisplayText&gt;&lt;record&gt;&lt;rec-number&gt;21287&lt;/rec-number&gt;&lt;foreign-keys&gt;&lt;key app="EN" db-id="dvaxz5xz5wewwyed2pbpewxc9ev2r5aav9v0" timestamp="1459701270"&gt;21287&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abbr-1&gt;Implement Sci&lt;/abbr-1&gt;&lt;/periodical&gt;&lt;pages&gt;1-15&lt;/pages&gt;&lt;volume&gt;11&lt;/volume&gt;&lt;number&gt;1&lt;/number&gt;&lt;dates&gt;&lt;year&gt;2016&lt;/year&gt;&lt;/dates&gt;&lt;isbn&gt;1748-5908&lt;/isbn&gt;&lt;label&gt;Kennedy2016&lt;/label&gt;&lt;work-type&gt;journal article&lt;/work-type&gt;&lt;urls&gt;&lt;related-urls&gt;&lt;url&gt;http://dx.doi.org/10.1186/s13012-016-0384-8&lt;/url&gt;&lt;/related-urls&gt;&lt;/urls&gt;&lt;electronic-resource-num&gt;10.1186/s13012-016-0384-8&lt;/electronic-resource-num&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57]</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and Gallagher et al</w:t>
      </w:r>
      <w:r w:rsidR="006A797E" w:rsidRPr="00797312">
        <w:rPr>
          <w:rFonts w:ascii="High Tower Text" w:eastAsiaTheme="minorEastAsia" w:hAnsi="High Tower Text" w:cs="Times New Roman"/>
          <w:lang w:eastAsia="zh-CN"/>
        </w:rPr>
        <w:t>.,</w:t>
      </w:r>
      <w:r w:rsidRPr="00797312">
        <w:rPr>
          <w:rFonts w:ascii="High Tower Text" w:eastAsiaTheme="minorEastAsia" w:hAnsi="High Tower Text" w:cs="Times New Roman"/>
          <w:lang w:eastAsia="zh-CN"/>
        </w:rPr>
        <w:t xml:space="preserve">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Gallacher&lt;/Author&gt;&lt;Year&gt;2011&lt;/Year&gt;&lt;RecNum&gt;12130&lt;/RecNum&gt;&lt;DisplayText&gt;[58]&lt;/DisplayText&gt;&lt;record&gt;&lt;rec-number&gt;12130&lt;/rec-number&gt;&lt;foreign-keys&gt;&lt;key app="EN" db-id="dvaxz5xz5wewwyed2pbpewxc9ev2r5aav9v0" timestamp="1327394940"&gt;12130&lt;/key&gt;&lt;/foreign-keys&gt;&lt;ref-type name="Journal Article"&gt;17&lt;/ref-type&gt;&lt;contributors&gt;&lt;authors&gt;&lt;author&gt;Gallacher, K.&lt;/author&gt;&lt;author&gt;May, C.R.&lt;/author&gt;&lt;author&gt;Montori, V.M.&lt;/author&gt;&lt;author&gt;Mair, F.S.&lt;/author&gt;&lt;/authors&gt;&lt;/contributors&gt;&lt;titles&gt;&lt;title&gt;Understanding patients’ experiences of treatment burden in chronic heart failure using normalization process theory&lt;/title&gt;&lt;secondary-title&gt;The Annals of Family Medicine&lt;/secondary-title&gt;&lt;/titles&gt;&lt;periodical&gt;&lt;full-title&gt;The Annals of Family Medicine&lt;/full-title&gt;&lt;/periodical&gt;&lt;pages&gt;235-243&lt;/pages&gt;&lt;volume&gt;9&lt;/volume&gt;&lt;number&gt;3&lt;/number&gt;&lt;dates&gt;&lt;year&gt;2011&lt;/year&gt;&lt;/dates&gt;&lt;isbn&gt;1544-1709&lt;/isbn&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58]</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for example, applies NPT to situations in the home and outside of formal healthcare organisations, where ‘contexts’ are not so much organisational as organising, and are distributed across informal social networks </w:t>
      </w:r>
      <w:r w:rsidR="00E303AB">
        <w:rPr>
          <w:rFonts w:ascii="High Tower Text" w:eastAsiaTheme="minorEastAsia" w:hAnsi="High Tower Text" w:cs="Times New Roman"/>
          <w:lang w:eastAsia="zh-CN"/>
        </w:rPr>
        <w:fldChar w:fldCharType="begin">
          <w:fldData xml:space="preserve">PEVuZE5vdGU+PENpdGU+PEF1dGhvcj5NYXk8L0F1dGhvcj48WWVhcj4yMDE0PC9ZZWFyPjxSZWNO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NYXk8L0F1dGhvcj48WWVhcj4yMDE0PC9ZZWFyPjxSZWNO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59, 60]</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Implementation processes are sets of accomplishments, and their contexts are </w:t>
      </w:r>
      <w:r w:rsidR="00E358B2" w:rsidRPr="00797312">
        <w:rPr>
          <w:rFonts w:ascii="High Tower Text" w:eastAsiaTheme="minorEastAsia" w:hAnsi="High Tower Text" w:cs="Times New Roman"/>
          <w:lang w:eastAsia="zh-CN"/>
        </w:rPr>
        <w:t xml:space="preserve">non-linear, emergent and </w:t>
      </w:r>
      <w:r w:rsidRPr="00797312">
        <w:rPr>
          <w:rFonts w:ascii="High Tower Text" w:eastAsiaTheme="minorEastAsia" w:hAnsi="High Tower Text" w:cs="Times New Roman"/>
          <w:lang w:eastAsia="zh-CN"/>
        </w:rPr>
        <w:t>dynamic</w:t>
      </w:r>
      <w:r w:rsidR="00E358B2" w:rsidRPr="00797312">
        <w:rPr>
          <w:rFonts w:ascii="High Tower Text" w:eastAsiaTheme="minorEastAsia" w:hAnsi="High Tower Text" w:cs="Times New Roman"/>
          <w:lang w:eastAsia="zh-CN"/>
        </w:rPr>
        <w:t xml:space="preserve"> </w:t>
      </w:r>
      <w:r w:rsidR="00E303AB">
        <w:rPr>
          <w:rFonts w:ascii="High Tower Text" w:eastAsiaTheme="minorEastAsia" w:hAnsi="High Tower Text" w:cs="Times New Roman"/>
          <w:lang w:eastAsia="zh-CN"/>
        </w:rPr>
        <w:fldChar w:fldCharType="begin">
          <w:fldData xml:space="preserve">PEVuZE5vdGU+PENpdGU+PEF1dGhvcj5SeWNyb2Z0LU1hbG9uZTwvQXV0aG9yPjxZZWFyPjIwMTA8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SeWNyb2Z0LU1hbG9uZTwvQXV0aG9yPjxZZWFyPjIwMTA8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61, 62]</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 xml:space="preserve">. </w:t>
      </w:r>
    </w:p>
    <w:p w:rsidR="00DD2D8D" w:rsidRPr="00797312" w:rsidRDefault="00DD2D8D" w:rsidP="00DD2D8D">
      <w:pPr>
        <w:pStyle w:val="NoSpacing"/>
        <w:spacing w:line="276" w:lineRule="auto"/>
        <w:jc w:val="both"/>
        <w:rPr>
          <w:rFonts w:ascii="High Tower Text" w:hAnsi="High Tower Text" w:cs="Times New Roman"/>
        </w:rPr>
      </w:pPr>
    </w:p>
    <w:p w:rsidR="00DD2D8D" w:rsidRPr="00797312" w:rsidRDefault="000B1B1C" w:rsidP="00DD2D8D">
      <w:pPr>
        <w:pStyle w:val="NoSpacing"/>
        <w:spacing w:line="276" w:lineRule="auto"/>
        <w:jc w:val="both"/>
        <w:rPr>
          <w:rFonts w:ascii="High Tower Text" w:hAnsi="High Tower Text" w:cs="Times New Roman"/>
          <w:b/>
        </w:rPr>
      </w:pPr>
      <w:r w:rsidRPr="00797312">
        <w:rPr>
          <w:rFonts w:ascii="High Tower Text" w:hAnsi="High Tower Text" w:cs="Times New Roman"/>
          <w:b/>
        </w:rPr>
        <w:t>Context i</w:t>
      </w:r>
      <w:r w:rsidR="00DD2D8D" w:rsidRPr="00797312">
        <w:rPr>
          <w:rFonts w:ascii="High Tower Text" w:hAnsi="High Tower Text" w:cs="Times New Roman"/>
          <w:b/>
        </w:rPr>
        <w:t>s a</w:t>
      </w:r>
      <w:r w:rsidR="003B439C" w:rsidRPr="00797312">
        <w:rPr>
          <w:rFonts w:ascii="High Tower Text" w:hAnsi="High Tower Text" w:cs="Times New Roman"/>
          <w:b/>
        </w:rPr>
        <w:t xml:space="preserve"> dynamic</w:t>
      </w:r>
      <w:r w:rsidR="00DD2D8D" w:rsidRPr="00797312">
        <w:rPr>
          <w:rFonts w:ascii="High Tower Text" w:hAnsi="High Tower Text" w:cs="Times New Roman"/>
          <w:b/>
        </w:rPr>
        <w:t xml:space="preserve"> accomplishment</w:t>
      </w:r>
    </w:p>
    <w:p w:rsidR="00DD2D8D" w:rsidRPr="00797312" w:rsidRDefault="00DD2D8D" w:rsidP="00DD2D8D">
      <w:pPr>
        <w:pStyle w:val="NoSpacing"/>
        <w:spacing w:line="276" w:lineRule="auto"/>
        <w:jc w:val="both"/>
        <w:rPr>
          <w:rFonts w:ascii="High Tower Text" w:hAnsi="High Tower Text" w:cs="Times New Roman"/>
        </w:rPr>
      </w:pPr>
    </w:p>
    <w:p w:rsidR="002C3CAB" w:rsidRPr="00797312" w:rsidRDefault="002C3CAB" w:rsidP="00DD2D8D">
      <w:pPr>
        <w:pStyle w:val="NoSpacing"/>
        <w:spacing w:line="276" w:lineRule="auto"/>
        <w:jc w:val="both"/>
        <w:rPr>
          <w:rFonts w:ascii="High Tower Text" w:hAnsi="High Tower Text" w:cs="Times New Roman"/>
        </w:rPr>
      </w:pPr>
      <w:r w:rsidRPr="00797312">
        <w:rPr>
          <w:rFonts w:ascii="High Tower Text" w:hAnsi="High Tower Text" w:cs="Times New Roman"/>
        </w:rPr>
        <w:t xml:space="preserve">Some of the most important insights into the complex and emergent relations between interventions and their contexts can be found in the work of </w:t>
      </w:r>
      <w:r w:rsidR="00110D67" w:rsidRPr="00797312">
        <w:rPr>
          <w:rFonts w:ascii="High Tower Text" w:hAnsi="High Tower Text" w:cs="Times New Roman"/>
        </w:rPr>
        <w:t xml:space="preserve">Penelope </w:t>
      </w:r>
      <w:r w:rsidRPr="00797312">
        <w:rPr>
          <w:rFonts w:ascii="High Tower Text" w:hAnsi="High Tower Text" w:cs="Times New Roman"/>
        </w:rPr>
        <w:t>Hawe and colle</w:t>
      </w:r>
      <w:r w:rsidR="00192BB7" w:rsidRPr="00797312">
        <w:rPr>
          <w:rFonts w:ascii="High Tower Text" w:hAnsi="High Tower Text" w:cs="Times New Roman"/>
        </w:rPr>
        <w:t>a</w:t>
      </w:r>
      <w:r w:rsidRPr="00797312">
        <w:rPr>
          <w:rFonts w:ascii="High Tower Text" w:hAnsi="High Tower Text" w:cs="Times New Roman"/>
        </w:rPr>
        <w:t xml:space="preserve">gues </w:t>
      </w:r>
      <w:r w:rsidR="00E303AB">
        <w:rPr>
          <w:rFonts w:ascii="High Tower Text" w:hAnsi="High Tower Text" w:cs="Times New Roman"/>
        </w:rPr>
        <w:fldChar w:fldCharType="begin">
          <w:fldData xml:space="preserve">PEVuZE5vdGU+PENpdGU+PEF1dGhvcj5IYXdlPC9BdXRob3I+PFllYXI+MjAxNTwvWWVhcj48UmVj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=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IYXdlPC9BdXRob3I+PFllYXI+MjAxNTwvWWVhcj48UmVj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=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1, 63, 64]</w:t>
      </w:r>
      <w:r w:rsidR="00E303AB">
        <w:rPr>
          <w:rFonts w:ascii="High Tower Text" w:hAnsi="High Tower Text" w:cs="Times New Roman"/>
        </w:rPr>
        <w:fldChar w:fldCharType="end"/>
      </w:r>
      <w:r w:rsidRPr="00797312">
        <w:rPr>
          <w:rFonts w:ascii="High Tower Text" w:hAnsi="High Tower Text" w:cs="Times New Roman"/>
        </w:rPr>
        <w:t>. They have emphasised that</w:t>
      </w:r>
      <w:r w:rsidR="00095EA2" w:rsidRPr="00797312">
        <w:rPr>
          <w:rFonts w:ascii="High Tower Text" w:hAnsi="High Tower Text" w:cs="Times New Roman"/>
        </w:rPr>
        <w:t>,</w:t>
      </w:r>
      <w:r w:rsidRPr="00797312">
        <w:rPr>
          <w:rFonts w:ascii="High Tower Text" w:hAnsi="High Tower Text" w:cs="Times New Roman"/>
        </w:rPr>
        <w:t xml:space="preserve"> </w:t>
      </w:r>
    </w:p>
    <w:p w:rsidR="002C3CAB" w:rsidRPr="00797312" w:rsidRDefault="002C3CAB" w:rsidP="00DD2D8D">
      <w:pPr>
        <w:pStyle w:val="NoSpacing"/>
        <w:spacing w:line="276" w:lineRule="auto"/>
        <w:jc w:val="both"/>
        <w:rPr>
          <w:rFonts w:ascii="High Tower Text" w:hAnsi="High Tower Text" w:cs="Times New Roman"/>
        </w:rPr>
      </w:pPr>
    </w:p>
    <w:p w:rsidR="002C3CAB" w:rsidRPr="00797312" w:rsidRDefault="002C3CAB" w:rsidP="002C3CAB">
      <w:pPr>
        <w:pStyle w:val="NoSpacing"/>
        <w:spacing w:line="276" w:lineRule="auto"/>
        <w:ind w:left="720"/>
        <w:jc w:val="both"/>
        <w:rPr>
          <w:rFonts w:ascii="High Tower Text" w:hAnsi="High Tower Text" w:cs="Times New Roman"/>
        </w:rPr>
      </w:pPr>
      <w:r w:rsidRPr="00797312">
        <w:rPr>
          <w:rFonts w:ascii="High Tower Text" w:hAnsi="High Tower Text" w:cs="Arial"/>
        </w:rPr>
        <w:t>Conventional thinking about preventive interventions focuses over simplistically on the "package" of activities</w:t>
      </w:r>
      <w:r w:rsidR="00E955BE" w:rsidRPr="00797312">
        <w:rPr>
          <w:rFonts w:ascii="High Tower Text" w:hAnsi="High Tower Text" w:cs="Arial"/>
        </w:rPr>
        <w:t xml:space="preserve"> (…)</w:t>
      </w:r>
      <w:r w:rsidRPr="00797312">
        <w:rPr>
          <w:rFonts w:ascii="High Tower Text" w:hAnsi="High Tower Text" w:cs="Arial"/>
        </w:rPr>
        <w:t xml:space="preserve">. An alternative is to focus on the dynamic properties of the context into which the intervention is introduced. </w:t>
      </w:r>
      <w:r w:rsidR="00110D67" w:rsidRPr="00797312">
        <w:rPr>
          <w:rFonts w:ascii="High Tower Text" w:hAnsi="High Tower Text" w:cs="Arial"/>
        </w:rPr>
        <w:t xml:space="preserve">(…) </w:t>
      </w:r>
      <w:r w:rsidRPr="00797312">
        <w:rPr>
          <w:rFonts w:ascii="High Tower Text" w:hAnsi="High Tower Text" w:cs="Arial"/>
        </w:rPr>
        <w:t>An intervention may then be seen as a critical event in the history of a system, leading to the evolution of new structures of interaction and new shared meanings</w:t>
      </w:r>
      <w:r w:rsidR="00110D67" w:rsidRPr="00797312">
        <w:rPr>
          <w:rFonts w:ascii="High Tower Text" w:hAnsi="High Tower Text" w:cs="Arial"/>
        </w:rPr>
        <w:t xml:space="preserve"> </w:t>
      </w:r>
      <w:r w:rsidR="00E303AB">
        <w:rPr>
          <w:rFonts w:ascii="High Tower Text" w:hAnsi="High Tower Text" w:cs="Arial"/>
        </w:rPr>
        <w:fldChar w:fldCharType="begin">
          <w:fldData xml:space="preserve">PEVuZE5vdGU+PENpdGU+PEF1dGhvcj5IYXdlPC9BdXRob3I+PFllYXI+MjAwOTwvWWVhcj48UmVj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</w:fldData>
        </w:fldChar>
      </w:r>
      <w:r w:rsidR="00E303AB">
        <w:rPr>
          <w:rFonts w:ascii="High Tower Text" w:hAnsi="High Tower Text" w:cs="Arial"/>
        </w:rPr>
        <w:instrText xml:space="preserve"> ADDIN EN.CITE </w:instrText>
      </w:r>
      <w:r w:rsidR="00E303AB">
        <w:rPr>
          <w:rFonts w:ascii="High Tower Text" w:hAnsi="High Tower Text" w:cs="Arial"/>
        </w:rPr>
        <w:fldChar w:fldCharType="begin">
          <w:fldData xml:space="preserve">PEVuZE5vdGU+PENpdGU+PEF1dGhvcj5IYXdlPC9BdXRob3I+PFllYXI+MjAwOTwvWWVhcj48UmVj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</w:fldData>
        </w:fldChar>
      </w:r>
      <w:r w:rsidR="00E303AB">
        <w:rPr>
          <w:rFonts w:ascii="High Tower Text" w:hAnsi="High Tower Text" w:cs="Arial"/>
        </w:rPr>
        <w:instrText xml:space="preserve"> ADDIN EN.CITE.DATA </w:instrText>
      </w:r>
      <w:r w:rsidR="00E303AB">
        <w:rPr>
          <w:rFonts w:ascii="High Tower Text" w:hAnsi="High Tower Text" w:cs="Arial"/>
        </w:rPr>
      </w:r>
      <w:r w:rsidR="00E303AB">
        <w:rPr>
          <w:rFonts w:ascii="High Tower Text" w:hAnsi="High Tower Text" w:cs="Arial"/>
        </w:rPr>
        <w:fldChar w:fldCharType="end"/>
      </w:r>
      <w:r w:rsidR="00E303AB">
        <w:rPr>
          <w:rFonts w:ascii="High Tower Text" w:hAnsi="High Tower Text" w:cs="Arial"/>
        </w:rPr>
      </w:r>
      <w:r w:rsidR="00E303AB">
        <w:rPr>
          <w:rFonts w:ascii="High Tower Text" w:hAnsi="High Tower Text" w:cs="Arial"/>
        </w:rPr>
        <w:fldChar w:fldCharType="separate"/>
      </w:r>
      <w:r w:rsidR="00E303AB">
        <w:rPr>
          <w:rFonts w:ascii="High Tower Text" w:hAnsi="High Tower Text" w:cs="Arial"/>
          <w:noProof/>
        </w:rPr>
        <w:t>[63]</w:t>
      </w:r>
      <w:r w:rsidR="00E303AB">
        <w:rPr>
          <w:rFonts w:ascii="High Tower Text" w:hAnsi="High Tower Text" w:cs="Arial"/>
        </w:rPr>
        <w:fldChar w:fldCharType="end"/>
      </w:r>
      <w:r w:rsidR="00110D67" w:rsidRPr="00797312">
        <w:rPr>
          <w:rFonts w:ascii="High Tower Text" w:hAnsi="High Tower Text" w:cs="Arial"/>
        </w:rPr>
        <w:t>.</w:t>
      </w:r>
    </w:p>
    <w:p w:rsidR="002C3CAB" w:rsidRPr="00797312" w:rsidRDefault="002C3CAB" w:rsidP="00110D67">
      <w:pPr>
        <w:pStyle w:val="NoSpacing"/>
        <w:spacing w:line="276" w:lineRule="auto"/>
        <w:jc w:val="both"/>
        <w:rPr>
          <w:rFonts w:ascii="High Tower Text" w:hAnsi="High Tower Text" w:cs="Times New Roman"/>
        </w:rPr>
      </w:pPr>
    </w:p>
    <w:p w:rsidR="00110D67" w:rsidRPr="00797312" w:rsidRDefault="00110D67" w:rsidP="00110D67">
      <w:pPr>
        <w:pStyle w:val="NoSpacing"/>
        <w:spacing w:line="276" w:lineRule="auto"/>
        <w:jc w:val="both"/>
        <w:rPr>
          <w:rFonts w:ascii="High Tower Text" w:hAnsi="High Tower Text" w:cs="Times New Roman"/>
        </w:rPr>
      </w:pPr>
      <w:r w:rsidRPr="00797312">
        <w:rPr>
          <w:rFonts w:ascii="High Tower Text" w:hAnsi="High Tower Text" w:cs="Times New Roman"/>
        </w:rPr>
        <w:t>They go on to argue that,</w:t>
      </w:r>
    </w:p>
    <w:p w:rsidR="00110D67" w:rsidRPr="00797312" w:rsidRDefault="00110D67" w:rsidP="00110D67">
      <w:pPr>
        <w:pStyle w:val="NoSpacing"/>
        <w:spacing w:line="276" w:lineRule="auto"/>
        <w:jc w:val="both"/>
        <w:rPr>
          <w:rFonts w:ascii="High Tower Text" w:hAnsi="High Tower Text" w:cs="Times New Roman"/>
        </w:rPr>
      </w:pPr>
    </w:p>
    <w:p w:rsidR="002C3CAB" w:rsidRPr="00797312" w:rsidRDefault="002C3CAB" w:rsidP="002C3CAB">
      <w:pPr>
        <w:pStyle w:val="NoSpacing"/>
        <w:spacing w:line="276" w:lineRule="auto"/>
        <w:ind w:left="720"/>
        <w:jc w:val="both"/>
        <w:rPr>
          <w:rFonts w:ascii="High Tower Text" w:hAnsi="High Tower Text" w:cs="Times New Roman"/>
        </w:rPr>
      </w:pPr>
      <w:r w:rsidRPr="00797312">
        <w:rPr>
          <w:rFonts w:ascii="High Tower Text" w:hAnsi="High Tower Text" w:cs="Arial"/>
        </w:rPr>
        <w:t xml:space="preserve">“Complex” might be more appropriately ascribed to the system into which an intervention is introduced. Interventions might be best thought of as a time limited series of events, new activity settings and technologies that have the potential to transform the system because of their interaction with the context and the capability created from this interaction. (…) To make an intervention truly “an event” in the existing system, that is to meet the definition of an event being defined as “something </w:t>
      </w:r>
      <w:r w:rsidRPr="00797312">
        <w:rPr>
          <w:rFonts w:ascii="High Tower Text" w:hAnsi="High Tower Text" w:cs="Arial"/>
          <w:i/>
          <w:iCs/>
        </w:rPr>
        <w:t>significant</w:t>
      </w:r>
      <w:r w:rsidRPr="00797312">
        <w:rPr>
          <w:rFonts w:ascii="High Tower Text" w:hAnsi="High Tower Text" w:cs="Arial"/>
        </w:rPr>
        <w:t xml:space="preserve"> that happens” then the intervention would need to change the future traj</w:t>
      </w:r>
      <w:r w:rsidR="00110D67" w:rsidRPr="00797312">
        <w:rPr>
          <w:rFonts w:ascii="High Tower Text" w:hAnsi="High Tower Text" w:cs="Arial"/>
        </w:rPr>
        <w:t>ectory of the system’s dynamics</w:t>
      </w:r>
      <w:r w:rsidRPr="00797312">
        <w:rPr>
          <w:rFonts w:ascii="High Tower Text" w:hAnsi="High Tower Text" w:cs="Arial"/>
        </w:rPr>
        <w:t xml:space="preserve"> </w:t>
      </w:r>
      <w:r w:rsidR="00E303AB">
        <w:rPr>
          <w:rFonts w:ascii="High Tower Text" w:hAnsi="High Tower Text" w:cs="Arial"/>
        </w:rPr>
        <w:fldChar w:fldCharType="begin">
          <w:fldData xml:space="preserve">PEVuZE5vdGU+PENpdGU+PEF1dGhvcj5IYXdlPC9BdXRob3I+PFllYXI+MjAwOTwvWWVhcj48UmVj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</w:fldData>
        </w:fldChar>
      </w:r>
      <w:r w:rsidR="00E303AB">
        <w:rPr>
          <w:rFonts w:ascii="High Tower Text" w:hAnsi="High Tower Text" w:cs="Arial"/>
        </w:rPr>
        <w:instrText xml:space="preserve"> ADDIN EN.CITE </w:instrText>
      </w:r>
      <w:r w:rsidR="00E303AB">
        <w:rPr>
          <w:rFonts w:ascii="High Tower Text" w:hAnsi="High Tower Text" w:cs="Arial"/>
        </w:rPr>
        <w:fldChar w:fldCharType="begin">
          <w:fldData xml:space="preserve">PEVuZE5vdGU+PENpdGU+PEF1dGhvcj5IYXdlPC9BdXRob3I+PFllYXI+MjAwOTwvWWVhcj48UmVj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</w:fldData>
        </w:fldChar>
      </w:r>
      <w:r w:rsidR="00E303AB">
        <w:rPr>
          <w:rFonts w:ascii="High Tower Text" w:hAnsi="High Tower Text" w:cs="Arial"/>
        </w:rPr>
        <w:instrText xml:space="preserve"> ADDIN EN.CITE.DATA </w:instrText>
      </w:r>
      <w:r w:rsidR="00E303AB">
        <w:rPr>
          <w:rFonts w:ascii="High Tower Text" w:hAnsi="High Tower Text" w:cs="Arial"/>
        </w:rPr>
      </w:r>
      <w:r w:rsidR="00E303AB">
        <w:rPr>
          <w:rFonts w:ascii="High Tower Text" w:hAnsi="High Tower Text" w:cs="Arial"/>
        </w:rPr>
        <w:fldChar w:fldCharType="end"/>
      </w:r>
      <w:r w:rsidR="00E303AB">
        <w:rPr>
          <w:rFonts w:ascii="High Tower Text" w:hAnsi="High Tower Text" w:cs="Arial"/>
        </w:rPr>
      </w:r>
      <w:r w:rsidR="00E303AB">
        <w:rPr>
          <w:rFonts w:ascii="High Tower Text" w:hAnsi="High Tower Text" w:cs="Arial"/>
        </w:rPr>
        <w:fldChar w:fldCharType="separate"/>
      </w:r>
      <w:r w:rsidR="00E303AB">
        <w:rPr>
          <w:rFonts w:ascii="High Tower Text" w:hAnsi="High Tower Text" w:cs="Arial"/>
          <w:noProof/>
        </w:rPr>
        <w:t>[63]</w:t>
      </w:r>
      <w:r w:rsidR="00E303AB">
        <w:rPr>
          <w:rFonts w:ascii="High Tower Text" w:hAnsi="High Tower Text" w:cs="Arial"/>
        </w:rPr>
        <w:fldChar w:fldCharType="end"/>
      </w:r>
      <w:r w:rsidRPr="00797312">
        <w:rPr>
          <w:rFonts w:ascii="High Tower Text" w:hAnsi="High Tower Text" w:cs="Arial"/>
        </w:rPr>
        <w:t>.</w:t>
      </w:r>
    </w:p>
    <w:p w:rsidR="002C3CAB" w:rsidRPr="00797312" w:rsidRDefault="002C3CAB" w:rsidP="00DD2D8D">
      <w:pPr>
        <w:pStyle w:val="NoSpacing"/>
        <w:spacing w:line="276" w:lineRule="auto"/>
        <w:jc w:val="both"/>
        <w:rPr>
          <w:rFonts w:ascii="High Tower Text" w:hAnsi="High Tower Text" w:cs="Times New Roman"/>
        </w:rPr>
      </w:pPr>
    </w:p>
    <w:p w:rsidR="00876FF4" w:rsidRPr="00797312" w:rsidRDefault="00110D67" w:rsidP="00242D3A">
      <w:pPr>
        <w:pStyle w:val="NoSpacing"/>
        <w:spacing w:line="276" w:lineRule="auto"/>
        <w:jc w:val="both"/>
        <w:rPr>
          <w:rFonts w:ascii="High Tower Text" w:hAnsi="High Tower Text" w:cs="Times New Roman"/>
        </w:rPr>
      </w:pPr>
      <w:r w:rsidRPr="00797312">
        <w:rPr>
          <w:rFonts w:ascii="High Tower Text" w:hAnsi="High Tower Text" w:cs="Times New Roman"/>
        </w:rPr>
        <w:t>What would it mean to change the ‘future trajectory’ of these dynamics? In this section of the paper</w:t>
      </w:r>
      <w:r w:rsidR="006A797E" w:rsidRPr="00797312">
        <w:rPr>
          <w:rFonts w:ascii="High Tower Text" w:hAnsi="High Tower Text" w:cs="Times New Roman"/>
        </w:rPr>
        <w:t>,</w:t>
      </w:r>
      <w:r w:rsidRPr="00797312">
        <w:rPr>
          <w:rFonts w:ascii="High Tower Text" w:hAnsi="High Tower Text" w:cs="Times New Roman"/>
        </w:rPr>
        <w:t xml:space="preserve"> we explore the ways that ideas about complexity and emergence can help us think through the problem of context not as a fixed organisational structure or institutional entity, </w:t>
      </w:r>
      <w:r w:rsidRPr="00204512">
        <w:rPr>
          <w:rFonts w:ascii="High Tower Text" w:hAnsi="High Tower Text" w:cs="Times New Roman"/>
          <w:highlight w:val="yellow"/>
        </w:rPr>
        <w:t xml:space="preserve">but as an unstable, unfolding, process. </w:t>
      </w:r>
      <w:r w:rsidR="00242D3A" w:rsidRPr="00204512">
        <w:rPr>
          <w:rFonts w:ascii="High Tower Text" w:hAnsi="High Tower Text" w:cs="Times New Roman"/>
          <w:highlight w:val="yellow"/>
        </w:rPr>
        <w:t xml:space="preserve">It also helps us to consider the problem of process </w:t>
      </w:r>
      <w:r w:rsidR="00242D3A" w:rsidRPr="00204512">
        <w:rPr>
          <w:rFonts w:ascii="High Tower Text" w:hAnsi="High Tower Text" w:cs="Times New Roman"/>
          <w:i/>
          <w:highlight w:val="yellow"/>
        </w:rPr>
        <w:t>evaluation</w:t>
      </w:r>
      <w:r w:rsidR="00254EAD" w:rsidRPr="00204512">
        <w:rPr>
          <w:rFonts w:ascii="High Tower Text" w:hAnsi="High Tower Text" w:cs="Times New Roman"/>
          <w:highlight w:val="yellow"/>
        </w:rPr>
        <w:t xml:space="preserve"> studies. As Oakley et al., </w:t>
      </w:r>
      <w:r w:rsidR="00E303AB" w:rsidRPr="00204512">
        <w:rPr>
          <w:rFonts w:ascii="High Tower Text" w:hAnsi="High Tower Text" w:cs="Times New Roman"/>
          <w:highlight w:val="yellow"/>
        </w:rPr>
        <w:fldChar w:fldCharType="begin"/>
      </w:r>
      <w:r w:rsidR="00E303AB" w:rsidRPr="00204512">
        <w:rPr>
          <w:rFonts w:ascii="High Tower Text" w:hAnsi="High Tower Text" w:cs="Times New Roman"/>
          <w:highlight w:val="yellow"/>
        </w:rPr>
        <w:instrText xml:space="preserve"> ADDIN EN.CITE &lt;EndNote&gt;&lt;Cite&gt;&lt;Author&gt;Oakley&lt;/Author&gt;&lt;Year&gt;2006&lt;/Year&gt;&lt;RecNum&gt;23332&lt;/RecNum&gt;&lt;DisplayText&gt;[65]&lt;/DisplayText&gt;&lt;record&gt;&lt;rec-number&gt;23332&lt;/rec-number&gt;&lt;foreign-keys&gt;&lt;key app="EN" db-id="dvaxz5xz5wewwyed2pbpewxc9ev2r5aav9v0" timestamp="1474217723"&gt;23332&lt;/key&gt;&lt;/foreign-keys&gt;&lt;ref-type name="Journal Article"&gt;17&lt;/ref-type&gt;&lt;contributors&gt;&lt;authors&gt;&lt;author&gt;Oakley, Ann&lt;/author&gt;&lt;author&gt;Strange, Vicki&lt;/author&gt;&lt;author&gt;Bonell, Chris&lt;/author&gt;&lt;author&gt;Allen, Elizabeth&lt;/author&gt;&lt;author&gt;Stephenson, Judith&lt;/author&gt;&lt;/authors&gt;&lt;/contributors&gt;&lt;titles&gt;&lt;title&gt;Process evaluation in randomised controlled trials of complex interventions&lt;/title&gt;&lt;secondary-title&gt;BMJ (Clinical research ed.)&lt;/secondary-title&gt;&lt;/titles&gt;&lt;periodical&gt;&lt;full-title&gt;BMJ (Clinical research ed.)&lt;/full-title&gt;&lt;/periodical&gt;&lt;pages&gt;413-416&lt;/pages&gt;&lt;volume&gt;332&lt;/volume&gt;&lt;number&gt;7538&lt;/number&gt;&lt;dates&gt;&lt;year&gt;2006&lt;/year&gt;&lt;/dates&gt;&lt;isbn&gt;0959-8138&lt;/isbn&gt;&lt;urls&gt;&lt;/urls&gt;&lt;/record&gt;&lt;/Cite&gt;&lt;/EndNote&gt;</w:instrText>
      </w:r>
      <w:r w:rsidR="00E303AB" w:rsidRPr="00204512">
        <w:rPr>
          <w:rFonts w:ascii="High Tower Text" w:hAnsi="High Tower Text" w:cs="Times New Roman"/>
          <w:highlight w:val="yellow"/>
        </w:rPr>
        <w:fldChar w:fldCharType="separate"/>
      </w:r>
      <w:r w:rsidR="00E303AB" w:rsidRPr="00204512">
        <w:rPr>
          <w:rFonts w:ascii="High Tower Text" w:hAnsi="High Tower Text" w:cs="Times New Roman"/>
          <w:noProof/>
          <w:highlight w:val="yellow"/>
        </w:rPr>
        <w:t>[65]</w:t>
      </w:r>
      <w:r w:rsidR="00E303AB" w:rsidRPr="00204512">
        <w:rPr>
          <w:rFonts w:ascii="High Tower Text" w:hAnsi="High Tower Text" w:cs="Times New Roman"/>
          <w:highlight w:val="yellow"/>
        </w:rPr>
        <w:fldChar w:fldCharType="end"/>
      </w:r>
      <w:r w:rsidR="00254EAD" w:rsidRPr="00204512">
        <w:rPr>
          <w:rFonts w:ascii="High Tower Text" w:hAnsi="High Tower Text" w:cs="Times New Roman"/>
          <w:highlight w:val="yellow"/>
        </w:rPr>
        <w:t xml:space="preserve"> suggest, these focus attention on the behaviour of intervention participants, the activation and delivery of intervention components, and the role of contextual factors in shaping intervention outcomes.</w:t>
      </w:r>
      <w:r w:rsidR="00254EAD" w:rsidRPr="00797312">
        <w:rPr>
          <w:rFonts w:ascii="High Tower Text" w:hAnsi="High Tower Text" w:cs="Times New Roman"/>
        </w:rPr>
        <w:t xml:space="preserve"> </w:t>
      </w:r>
      <w:r w:rsidR="00254EAD" w:rsidRPr="00797312">
        <w:rPr>
          <w:rFonts w:ascii="High Tower Text" w:hAnsi="High Tower Text" w:cs="Times New Roman"/>
          <w:highlight w:val="yellow"/>
        </w:rPr>
        <w:t>Oak</w:t>
      </w:r>
      <w:r w:rsidR="00D85F6B" w:rsidRPr="00797312">
        <w:rPr>
          <w:rFonts w:ascii="High Tower Text" w:hAnsi="High Tower Text" w:cs="Times New Roman"/>
          <w:highlight w:val="yellow"/>
        </w:rPr>
        <w:t>l</w:t>
      </w:r>
      <w:r w:rsidR="00254EAD" w:rsidRPr="00797312">
        <w:rPr>
          <w:rFonts w:ascii="High Tower Text" w:hAnsi="High Tower Text" w:cs="Times New Roman"/>
          <w:highlight w:val="yellow"/>
        </w:rPr>
        <w:t>ey et al., also draw attention to a crucial – but less often addressed – value in process evaluation in clinical trials, the capacity to distinguish between ‘interventions that are inherently faulty’ (where the intervention concept itself fails), and interventions that ‘are badly delivered’ (where implementation failure is at issue).</w:t>
      </w:r>
      <w:r w:rsidR="00254EAD" w:rsidRPr="00797312">
        <w:rPr>
          <w:rFonts w:ascii="High Tower Text" w:hAnsi="High Tower Text" w:cs="Times New Roman"/>
        </w:rPr>
        <w:t xml:space="preserve"> T</w:t>
      </w:r>
      <w:r w:rsidR="008A4F23" w:rsidRPr="00797312">
        <w:rPr>
          <w:rFonts w:ascii="High Tower Text" w:hAnsi="High Tower Text" w:cs="Times New Roman"/>
        </w:rPr>
        <w:t>he chief message of the growing body of ‘process evaluation’ studies</w:t>
      </w:r>
      <w:r w:rsidR="00254EAD" w:rsidRPr="00797312">
        <w:rPr>
          <w:rFonts w:ascii="High Tower Text" w:hAnsi="High Tower Text" w:cs="Times New Roman"/>
        </w:rPr>
        <w:t xml:space="preserve"> of clinical trials</w:t>
      </w:r>
      <w:r w:rsidR="00242D3A" w:rsidRPr="00797312">
        <w:rPr>
          <w:rFonts w:ascii="High Tower Text" w:hAnsi="High Tower Text" w:cs="Times New Roman"/>
        </w:rPr>
        <w:t xml:space="preserve"> </w:t>
      </w:r>
      <w:r w:rsidR="006A797E" w:rsidRPr="00797312">
        <w:rPr>
          <w:rFonts w:ascii="High Tower Text" w:hAnsi="High Tower Text" w:cs="Times New Roman"/>
        </w:rPr>
        <w:t>is that context matters, and that</w:t>
      </w:r>
      <w:r w:rsidR="008A4F23" w:rsidRPr="00797312">
        <w:rPr>
          <w:rFonts w:ascii="High Tower Text" w:hAnsi="High Tower Text" w:cs="Times New Roman"/>
        </w:rPr>
        <w:t xml:space="preserve"> it is often</w:t>
      </w:r>
      <w:r w:rsidR="001E48AF" w:rsidRPr="00797312">
        <w:rPr>
          <w:rFonts w:ascii="High Tower Text" w:hAnsi="High Tower Text" w:cs="Times New Roman"/>
        </w:rPr>
        <w:t xml:space="preserve"> the</w:t>
      </w:r>
      <w:r w:rsidR="008A4F23" w:rsidRPr="00797312">
        <w:rPr>
          <w:rFonts w:ascii="High Tower Text" w:hAnsi="High Tower Text" w:cs="Times New Roman"/>
        </w:rPr>
        <w:t xml:space="preserve"> contextual dynamics</w:t>
      </w:r>
      <w:r w:rsidR="006A797E" w:rsidRPr="00797312">
        <w:rPr>
          <w:rFonts w:ascii="High Tower Text" w:hAnsi="High Tower Text" w:cs="Times New Roman"/>
        </w:rPr>
        <w:t xml:space="preserve"> of interventions</w:t>
      </w:r>
      <w:r w:rsidR="008A4F23" w:rsidRPr="00797312">
        <w:rPr>
          <w:rFonts w:ascii="High Tower Text" w:hAnsi="High Tower Text" w:cs="Times New Roman"/>
        </w:rPr>
        <w:t xml:space="preserve"> that matter most. </w:t>
      </w:r>
      <w:r w:rsidR="0034165F" w:rsidRPr="00797312">
        <w:rPr>
          <w:rFonts w:ascii="High Tower Text" w:hAnsi="High Tower Text" w:cs="Times New Roman"/>
        </w:rPr>
        <w:t>Process evaluations</w:t>
      </w:r>
      <w:r w:rsidR="001E48AF" w:rsidRPr="00797312">
        <w:rPr>
          <w:rFonts w:ascii="High Tower Text" w:hAnsi="High Tower Text" w:cs="Times New Roman"/>
        </w:rPr>
        <w:t xml:space="preserve"> </w:t>
      </w:r>
      <w:r w:rsidR="0034165F" w:rsidRPr="00797312">
        <w:rPr>
          <w:rFonts w:ascii="High Tower Text" w:hAnsi="High Tower Text" w:cs="Times New Roman"/>
        </w:rPr>
        <w:t xml:space="preserve">by Hooker et al., </w:t>
      </w:r>
      <w:r w:rsidR="00E303AB">
        <w:rPr>
          <w:rFonts w:ascii="High Tower Text" w:hAnsi="High Tower Text" w:cs="Times New Roman"/>
        </w:rPr>
        <w:fldChar w:fldCharType="begin">
          <w:fldData xml:space="preserve">PEVuZE5vdGU+PENpdGU+PEF1dGhvcj5Ib29rZXI8L0F1dGhvcj48WWVhcj4yMDE1PC9ZZWFyPjxS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=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Ib29rZXI8L0F1dGhvcj48WWVhcj4yMDE1PC9ZZWFyPjxS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=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66, 67]</w:t>
      </w:r>
      <w:r w:rsidR="00E303AB">
        <w:rPr>
          <w:rFonts w:ascii="High Tower Text" w:hAnsi="High Tower Text" w:cs="Times New Roman"/>
        </w:rPr>
        <w:fldChar w:fldCharType="end"/>
      </w:r>
      <w:r w:rsidR="0034165F" w:rsidRPr="00797312">
        <w:rPr>
          <w:rFonts w:ascii="High Tower Text" w:hAnsi="High Tower Text" w:cs="Times New Roman"/>
        </w:rPr>
        <w:t xml:space="preserve"> Kennedy et al., </w:t>
      </w:r>
      <w:r w:rsidR="00E303AB">
        <w:rPr>
          <w:rFonts w:ascii="High Tower Text" w:hAnsi="High Tower Text" w:cs="Times New Roman"/>
        </w:rPr>
        <w:fldChar w:fldCharType="begin">
          <w:fldData xml:space="preserve">PEVuZE5vdGU+PENpdGU+PEF1dGhvcj5LZW5uZWR5PC9BdXRob3I+PFllYXI+MjAxNDwvWWVhcj48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</w:fldData>
        </w:fldChar>
      </w:r>
      <w:r w:rsidR="00E303AB">
        <w:rPr>
          <w:rFonts w:ascii="High Tower Text" w:hAnsi="High Tower Text" w:cs="Times New Roman"/>
        </w:rPr>
        <w:instrText xml:space="preserve"> ADDIN EN.CITE </w:instrText>
      </w:r>
      <w:r w:rsidR="00E303AB">
        <w:rPr>
          <w:rFonts w:ascii="High Tower Text" w:hAnsi="High Tower Text" w:cs="Times New Roman"/>
        </w:rPr>
        <w:fldChar w:fldCharType="begin">
          <w:fldData xml:space="preserve">PEVuZE5vdGU+PENpdGU+PEF1dGhvcj5LZW5uZWR5PC9BdXRob3I+PFllYXI+MjAxNDwvWWVhcj48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</w:fldData>
        </w:fldChar>
      </w:r>
      <w:r w:rsidR="00E303AB">
        <w:rPr>
          <w:rFonts w:ascii="High Tower Text" w:hAnsi="High Tower Text" w:cs="Times New Roman"/>
        </w:rPr>
        <w:instrText xml:space="preserve"> ADDIN EN.CITE.DATA </w:instrText>
      </w:r>
      <w:r w:rsidR="00E303AB">
        <w:rPr>
          <w:rFonts w:ascii="High Tower Text" w:hAnsi="High Tower Text" w:cs="Times New Roman"/>
        </w:rPr>
      </w:r>
      <w:r w:rsidR="00E303AB">
        <w:rPr>
          <w:rFonts w:ascii="High Tower Text" w:hAnsi="High Tower Text" w:cs="Times New Roman"/>
        </w:rPr>
        <w:fldChar w:fldCharType="end"/>
      </w:r>
      <w:r w:rsidR="00E303AB">
        <w:rPr>
          <w:rFonts w:ascii="High Tower Text" w:hAnsi="High Tower Text" w:cs="Times New Roman"/>
        </w:rPr>
      </w:r>
      <w:r w:rsidR="00E303AB">
        <w:rPr>
          <w:rFonts w:ascii="High Tower Text" w:hAnsi="High Tower Text" w:cs="Times New Roman"/>
        </w:rPr>
        <w:fldChar w:fldCharType="separate"/>
      </w:r>
      <w:r w:rsidR="00E303AB">
        <w:rPr>
          <w:rFonts w:ascii="High Tower Text" w:hAnsi="High Tower Text" w:cs="Times New Roman"/>
          <w:noProof/>
        </w:rPr>
        <w:t>[51, 68]</w:t>
      </w:r>
      <w:r w:rsidR="00E303AB">
        <w:rPr>
          <w:rFonts w:ascii="High Tower Text" w:hAnsi="High Tower Text" w:cs="Times New Roman"/>
        </w:rPr>
        <w:fldChar w:fldCharType="end"/>
      </w:r>
      <w:r w:rsidR="0034165F" w:rsidRPr="00797312">
        <w:rPr>
          <w:rFonts w:ascii="High Tower Text" w:hAnsi="High Tower Text" w:cs="Times New Roman"/>
        </w:rPr>
        <w:t xml:space="preserve"> </w:t>
      </w:r>
      <w:r w:rsidR="0034165F" w:rsidRPr="00797312">
        <w:rPr>
          <w:rFonts w:ascii="High Tower Text" w:hAnsi="High Tower Text"/>
          <w:lang w:eastAsia="zh-CN"/>
        </w:rPr>
        <w:t xml:space="preserve">Bamford </w:t>
      </w:r>
      <w:r w:rsidR="0034165F" w:rsidRPr="00797312">
        <w:rPr>
          <w:rFonts w:ascii="High Tower Text" w:hAnsi="High Tower Text"/>
          <w:i/>
          <w:lang w:eastAsia="zh-CN"/>
        </w:rPr>
        <w:t>et al.,</w:t>
      </w:r>
      <w:r w:rsidR="0034165F" w:rsidRPr="00797312">
        <w:rPr>
          <w:rFonts w:ascii="High Tower Text" w:hAnsi="High Tower Text"/>
          <w:lang w:eastAsia="zh-CN"/>
        </w:rPr>
        <w:t xml:space="preserve"> </w: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69]</w:t>
      </w:r>
      <w:r w:rsidR="00E303AB">
        <w:rPr>
          <w:rFonts w:ascii="High Tower Text" w:hAnsi="High Tower Text"/>
          <w:lang w:eastAsia="zh-CN"/>
        </w:rPr>
        <w:fldChar w:fldCharType="end"/>
      </w:r>
      <w:r w:rsidR="0034165F" w:rsidRPr="00797312">
        <w:rPr>
          <w:rFonts w:ascii="High Tower Text" w:hAnsi="High Tower Text"/>
          <w:lang w:eastAsia="zh-CN"/>
        </w:rPr>
        <w:t xml:space="preserve">, Clarke </w:t>
      </w:r>
      <w:r w:rsidR="0034165F" w:rsidRPr="00797312">
        <w:rPr>
          <w:rFonts w:ascii="High Tower Text" w:hAnsi="High Tower Text"/>
          <w:i/>
          <w:lang w:eastAsia="zh-CN"/>
        </w:rPr>
        <w:t>et al</w:t>
      </w:r>
      <w:r w:rsidR="0034165F" w:rsidRPr="00797312">
        <w:rPr>
          <w:rFonts w:ascii="High Tower Text" w:hAnsi="High Tower Text"/>
          <w:lang w:eastAsia="zh-CN"/>
        </w:rPr>
        <w:t xml:space="preserve">., </w:t>
      </w:r>
      <w:r w:rsidR="00E303AB">
        <w:rPr>
          <w:rFonts w:ascii="High Tower Text" w:hAnsi="High Tower Text"/>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DbGFya2U8L0F1dGhvcj48WWVhcj4yMDEzPC9ZZWFyPjxS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46]</w:t>
      </w:r>
      <w:r w:rsidR="00E303AB">
        <w:rPr>
          <w:rFonts w:ascii="High Tower Text" w:hAnsi="High Tower Text"/>
          <w:lang w:eastAsia="zh-CN"/>
        </w:rPr>
        <w:fldChar w:fldCharType="end"/>
      </w:r>
      <w:r w:rsidR="0034165F" w:rsidRPr="00797312">
        <w:rPr>
          <w:rFonts w:ascii="High Tower Text" w:hAnsi="High Tower Text"/>
          <w:lang w:eastAsia="zh-CN"/>
        </w:rPr>
        <w:t xml:space="preserve"> Godfrey </w:t>
      </w:r>
      <w:r w:rsidR="0034165F" w:rsidRPr="00797312">
        <w:rPr>
          <w:rFonts w:ascii="High Tower Text" w:hAnsi="High Tower Text"/>
          <w:i/>
          <w:lang w:eastAsia="zh-CN"/>
        </w:rPr>
        <w:t>et al</w:t>
      </w:r>
      <w:r w:rsidR="0034165F" w:rsidRPr="00797312">
        <w:rPr>
          <w:rFonts w:ascii="High Tower Text" w:hAnsi="High Tower Text"/>
          <w:lang w:eastAsia="zh-CN"/>
        </w:rPr>
        <w:t xml:space="preserve">., </w:t>
      </w:r>
      <w:r w:rsidR="00E303AB">
        <w:rPr>
          <w:rFonts w:ascii="High Tower Text" w:hAnsi="High Tower Text"/>
          <w:lang w:eastAsia="zh-CN"/>
        </w:rPr>
        <w:fldChar w:fldCharType="begin">
          <w:fldData xml:space="preserve">PEVuZE5vdGU+PENpdGU+PEF1dGhvcj5Hb2RmcmV5PC9BdXRob3I+PFllYXI+MjAxMzwvWWVhcj48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=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Hb2RmcmV5PC9BdXRob3I+PFllYXI+MjAxMzwvWWVhcj48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=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70]</w:t>
      </w:r>
      <w:r w:rsidR="00E303AB">
        <w:rPr>
          <w:rFonts w:ascii="High Tower Text" w:hAnsi="High Tower Text"/>
          <w:lang w:eastAsia="zh-CN"/>
        </w:rPr>
        <w:fldChar w:fldCharType="end"/>
      </w:r>
      <w:r w:rsidR="0034165F" w:rsidRPr="00797312">
        <w:rPr>
          <w:rFonts w:ascii="High Tower Text" w:hAnsi="High Tower Text"/>
          <w:lang w:eastAsia="zh-CN"/>
        </w:rPr>
        <w:t xml:space="preserve">, and Ong et al., </w:t>
      </w:r>
      <w:r w:rsidR="00E303AB">
        <w:rPr>
          <w:rFonts w:ascii="High Tower Text" w:hAnsi="High Tower Text"/>
          <w:lang w:eastAsia="zh-CN"/>
        </w:rPr>
        <w:fldChar w:fldCharType="begin">
          <w:fldData xml:space="preserve">PEVuZE5vdGU+PENpdGU+PEF1dGhvcj5Pbmc8L0F1dGhvcj48WWVhcj4yMDE0PC9ZZWFyPjxSZWNO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Pbmc8L0F1dGhvcj48WWVhcj4yMDE0PC9ZZWFyPjxSZWNO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71, 72]</w:t>
      </w:r>
      <w:r w:rsidR="00E303AB">
        <w:rPr>
          <w:rFonts w:ascii="High Tower Text" w:hAnsi="High Tower Text"/>
          <w:lang w:eastAsia="zh-CN"/>
        </w:rPr>
        <w:fldChar w:fldCharType="end"/>
      </w:r>
      <w:r w:rsidR="0034165F" w:rsidRPr="00797312">
        <w:rPr>
          <w:rFonts w:ascii="High Tower Text" w:hAnsi="High Tower Text"/>
          <w:lang w:eastAsia="zh-CN"/>
        </w:rPr>
        <w:t xml:space="preserve"> </w:t>
      </w:r>
      <w:r w:rsidR="006A797E" w:rsidRPr="00797312">
        <w:rPr>
          <w:rFonts w:ascii="High Tower Text" w:hAnsi="High Tower Text"/>
          <w:lang w:eastAsia="zh-CN"/>
        </w:rPr>
        <w:t>all show</w:t>
      </w:r>
      <w:r w:rsidR="0034165F" w:rsidRPr="00797312">
        <w:rPr>
          <w:rFonts w:ascii="High Tower Text" w:hAnsi="High Tower Text"/>
          <w:lang w:eastAsia="zh-CN"/>
        </w:rPr>
        <w:t xml:space="preserve"> how complex intervention </w:t>
      </w:r>
      <w:r w:rsidR="006A797E" w:rsidRPr="00797312">
        <w:rPr>
          <w:rFonts w:ascii="High Tower Text" w:hAnsi="High Tower Text"/>
          <w:lang w:eastAsia="zh-CN"/>
        </w:rPr>
        <w:t>trials are</w:t>
      </w:r>
      <w:r w:rsidR="0034165F" w:rsidRPr="00797312">
        <w:rPr>
          <w:rFonts w:ascii="High Tower Text" w:hAnsi="High Tower Text"/>
          <w:lang w:eastAsia="zh-CN"/>
        </w:rPr>
        <w:t xml:space="preserve"> shaped</w:t>
      </w:r>
      <w:r w:rsidR="006A797E" w:rsidRPr="00797312">
        <w:rPr>
          <w:rFonts w:ascii="High Tower Text" w:hAnsi="High Tower Text"/>
          <w:lang w:eastAsia="zh-CN"/>
        </w:rPr>
        <w:t xml:space="preserve"> in this way</w:t>
      </w:r>
      <w:r w:rsidR="0034165F" w:rsidRPr="00797312">
        <w:rPr>
          <w:rFonts w:ascii="High Tower Text" w:hAnsi="High Tower Text"/>
          <w:lang w:eastAsia="zh-CN"/>
        </w:rPr>
        <w:t>.</w:t>
      </w:r>
      <w:r w:rsidR="001E48AF" w:rsidRPr="00797312">
        <w:rPr>
          <w:rFonts w:ascii="High Tower Text" w:hAnsi="High Tower Text"/>
          <w:lang w:eastAsia="zh-CN"/>
        </w:rPr>
        <w:t xml:space="preserve"> For example</w:t>
      </w:r>
      <w:r w:rsidR="0034165F" w:rsidRPr="00797312">
        <w:rPr>
          <w:rFonts w:ascii="High Tower Text" w:hAnsi="High Tower Text"/>
          <w:lang w:eastAsia="zh-CN"/>
        </w:rPr>
        <w:t xml:space="preserve">, Bamford </w:t>
      </w:r>
      <w:r w:rsidR="0034165F" w:rsidRPr="00797312">
        <w:rPr>
          <w:rFonts w:ascii="High Tower Text" w:hAnsi="High Tower Text"/>
          <w:i/>
          <w:lang w:eastAsia="zh-CN"/>
        </w:rPr>
        <w:t>et al.,</w:t>
      </w:r>
      <w:r w:rsidR="0034165F" w:rsidRPr="00797312">
        <w:rPr>
          <w:rFonts w:ascii="High Tower Text" w:hAnsi="High Tower Text"/>
          <w:lang w:eastAsia="zh-CN"/>
        </w:rPr>
        <w:t xml:space="preserve"> point to the failure to take </w:t>
      </w:r>
      <w:r w:rsidR="006A797E" w:rsidRPr="00797312">
        <w:rPr>
          <w:rFonts w:ascii="High Tower Text" w:hAnsi="High Tower Text"/>
          <w:lang w:eastAsia="zh-CN"/>
        </w:rPr>
        <w:t xml:space="preserve">such </w:t>
      </w:r>
      <w:r w:rsidR="0034165F" w:rsidRPr="00797312">
        <w:rPr>
          <w:rFonts w:ascii="High Tower Text" w:hAnsi="High Tower Text"/>
          <w:lang w:eastAsia="zh-CN"/>
        </w:rPr>
        <w:t>factors into account</w:t>
      </w:r>
      <w:r w:rsidR="00876FF4" w:rsidRPr="00797312">
        <w:rPr>
          <w:rFonts w:ascii="High Tower Text" w:hAnsi="High Tower Text"/>
          <w:lang w:eastAsia="zh-CN"/>
        </w:rPr>
        <w:t xml:space="preserve"> as an important reason for the failure of the CAREDEM Trial </w: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69]</w:t>
      </w:r>
      <w:r w:rsidR="00E303AB">
        <w:rPr>
          <w:rFonts w:ascii="High Tower Text" w:hAnsi="High Tower Text"/>
          <w:lang w:eastAsia="zh-CN"/>
        </w:rPr>
        <w:fldChar w:fldCharType="end"/>
      </w:r>
      <w:r w:rsidR="00876FF4" w:rsidRPr="00797312">
        <w:rPr>
          <w:rFonts w:ascii="High Tower Text" w:hAnsi="High Tower Text"/>
          <w:lang w:eastAsia="zh-CN"/>
        </w:rPr>
        <w:t xml:space="preserve"> to achieve its objectives:</w:t>
      </w:r>
    </w:p>
    <w:p w:rsidR="00AE65F4" w:rsidRPr="00797312" w:rsidRDefault="00AE65F4" w:rsidP="00DD2D8D">
      <w:pPr>
        <w:pStyle w:val="NoSpacing"/>
        <w:spacing w:line="276" w:lineRule="auto"/>
        <w:jc w:val="both"/>
        <w:rPr>
          <w:rFonts w:ascii="High Tower Text" w:hAnsi="High Tower Text"/>
          <w:lang w:eastAsia="zh-CN"/>
        </w:rPr>
      </w:pPr>
    </w:p>
    <w:p w:rsidR="008A4F23" w:rsidRPr="00797312" w:rsidRDefault="000F0281" w:rsidP="00876FF4">
      <w:pPr>
        <w:pStyle w:val="NoSpacing"/>
        <w:spacing w:line="276" w:lineRule="auto"/>
        <w:ind w:left="720"/>
        <w:jc w:val="both"/>
        <w:rPr>
          <w:rFonts w:ascii="High Tower Text" w:hAnsi="High Tower Text" w:cs="Times New Roman"/>
        </w:rPr>
      </w:pPr>
      <w:r w:rsidRPr="00797312">
        <w:rPr>
          <w:rFonts w:ascii="High Tower Text" w:hAnsi="High Tower Text"/>
          <w:lang w:eastAsia="zh-CN"/>
        </w:rPr>
        <w:t>The primary focus during implementation was on the case managers as isolated individuals, with little attention being paid to the social or organizational context within which they worked. (…) Barriers relating to each of the four main constructs of Normalization Process Theory were identified: with a lack of clarity over the scope and boundaries of the intervention (coherence); variable investment in the intervention (cognitive participation); a lack of resources; skills and training to deliver case management (collective action); and limited reflection and feedback on</w:t>
      </w:r>
      <w:r w:rsidR="003D7499" w:rsidRPr="00797312">
        <w:rPr>
          <w:rFonts w:ascii="High Tower Text" w:hAnsi="High Tower Text"/>
          <w:lang w:eastAsia="zh-CN"/>
        </w:rPr>
        <w:t xml:space="preserve"> </w:t>
      </w:r>
      <w:r w:rsidRPr="00797312">
        <w:rPr>
          <w:rFonts w:ascii="High Tower Text" w:hAnsi="High Tower Text"/>
          <w:lang w:eastAsia="zh-CN"/>
        </w:rPr>
        <w:t xml:space="preserve">the case manager role (reflexive monitoring) </w: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 </w:instrText>
      </w:r>
      <w:r w:rsidR="00E303AB">
        <w:rPr>
          <w:rFonts w:ascii="High Tower Text" w:hAnsi="High Tower Text"/>
          <w:lang w:eastAsia="zh-CN"/>
        </w:rPr>
        <w:fldChar w:fldCharType="begin">
          <w:fldData xml:space="preserve">PEVuZE5vdGU+PENpdGU+PEF1dGhvcj5CYW1mb3JkPC9BdXRob3I+PFllYXI+MjAxNDwvWWVhcj48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</w:fldData>
        </w:fldChar>
      </w:r>
      <w:r w:rsidR="00E303AB">
        <w:rPr>
          <w:rFonts w:ascii="High Tower Text" w:hAnsi="High Tower Text"/>
          <w:lang w:eastAsia="zh-CN"/>
        </w:rPr>
        <w:instrText xml:space="preserve"> ADDIN EN.CITE.DATA </w:instrText>
      </w:r>
      <w:r w:rsidR="00E303AB">
        <w:rPr>
          <w:rFonts w:ascii="High Tower Text" w:hAnsi="High Tower Text"/>
          <w:lang w:eastAsia="zh-CN"/>
        </w:rPr>
      </w:r>
      <w:r w:rsidR="00E303AB">
        <w:rPr>
          <w:rFonts w:ascii="High Tower Text" w:hAnsi="High Tower Text"/>
          <w:lang w:eastAsia="zh-CN"/>
        </w:rPr>
        <w:fldChar w:fldCharType="end"/>
      </w:r>
      <w:r w:rsidR="00E303AB">
        <w:rPr>
          <w:rFonts w:ascii="High Tower Text" w:hAnsi="High Tower Text"/>
          <w:lang w:eastAsia="zh-CN"/>
        </w:rPr>
      </w:r>
      <w:r w:rsidR="00E303AB">
        <w:rPr>
          <w:rFonts w:ascii="High Tower Text" w:hAnsi="High Tower Text"/>
          <w:lang w:eastAsia="zh-CN"/>
        </w:rPr>
        <w:fldChar w:fldCharType="separate"/>
      </w:r>
      <w:r w:rsidR="00E303AB">
        <w:rPr>
          <w:rFonts w:ascii="High Tower Text" w:hAnsi="High Tower Text"/>
          <w:noProof/>
          <w:lang w:eastAsia="zh-CN"/>
        </w:rPr>
        <w:t>[69]</w:t>
      </w:r>
      <w:r w:rsidR="00E303AB">
        <w:rPr>
          <w:rFonts w:ascii="High Tower Text" w:hAnsi="High Tower Text"/>
          <w:lang w:eastAsia="zh-CN"/>
        </w:rPr>
        <w:fldChar w:fldCharType="end"/>
      </w:r>
      <w:r w:rsidRPr="00797312">
        <w:rPr>
          <w:rFonts w:ascii="High Tower Text" w:hAnsi="High Tower Text"/>
          <w:lang w:eastAsia="zh-CN"/>
        </w:rPr>
        <w:t xml:space="preserve">. </w:t>
      </w:r>
    </w:p>
    <w:p w:rsidR="0034165F" w:rsidRPr="00797312" w:rsidRDefault="0034165F" w:rsidP="00DD2D8D">
      <w:pPr>
        <w:pStyle w:val="NoSpacing"/>
        <w:spacing w:line="276" w:lineRule="auto"/>
        <w:jc w:val="both"/>
        <w:rPr>
          <w:rFonts w:ascii="High Tower Text" w:hAnsi="High Tower Text" w:cs="Times New Roman"/>
        </w:rPr>
      </w:pPr>
    </w:p>
    <w:p w:rsidR="002B4505" w:rsidRPr="00797312" w:rsidRDefault="00134038" w:rsidP="00DD2D8D">
      <w:pPr>
        <w:pStyle w:val="NoSpacing"/>
        <w:spacing w:line="276" w:lineRule="auto"/>
        <w:jc w:val="both"/>
        <w:rPr>
          <w:rFonts w:ascii="High Tower Text" w:hAnsi="High Tower Text" w:cs="Times New Roman"/>
        </w:rPr>
      </w:pPr>
      <w:r w:rsidRPr="00797312">
        <w:rPr>
          <w:rFonts w:ascii="High Tower Text" w:hAnsi="High Tower Text" w:cs="Times New Roman"/>
        </w:rPr>
        <w:t>Thought about as a set of ongoing accomplishments, rather than as concrete structures, the way we understand ‘contexts’ might change</w:t>
      </w:r>
      <w:r w:rsidR="00CF5D6C" w:rsidRPr="00797312">
        <w:rPr>
          <w:rFonts w:ascii="High Tower Text" w:hAnsi="High Tower Text" w:cs="Times New Roman"/>
        </w:rPr>
        <w:t xml:space="preserve">. </w:t>
      </w:r>
      <w:r w:rsidR="00854F42" w:rsidRPr="00797312">
        <w:rPr>
          <w:rFonts w:ascii="High Tower Text" w:eastAsia="SimSun" w:hAnsi="High Tower Text" w:cs="Times New Roman"/>
          <w:lang w:eastAsia="zh-CN"/>
        </w:rPr>
        <w:t>Complex Adaptive Systems</w:t>
      </w:r>
      <w:r w:rsidR="00350CD4" w:rsidRPr="00797312">
        <w:rPr>
          <w:rFonts w:ascii="High Tower Text" w:eastAsia="SimSun" w:hAnsi="High Tower Text" w:cs="Times New Roman"/>
          <w:lang w:eastAsia="zh-CN"/>
        </w:rPr>
        <w:t xml:space="preserve"> Theory</w:t>
      </w:r>
      <w:r w:rsidR="00854F42" w:rsidRPr="00797312">
        <w:rPr>
          <w:rFonts w:ascii="High Tower Text" w:eastAsia="SimSun" w:hAnsi="High Tower Text" w:cs="Times New Roman"/>
          <w:lang w:eastAsia="zh-CN"/>
        </w:rPr>
        <w:t xml:space="preserve"> is useful here,</w:t>
      </w:r>
      <w:r w:rsidR="002175E7" w:rsidRPr="00797312">
        <w:rPr>
          <w:rFonts w:ascii="High Tower Text" w:eastAsia="SimSun" w:hAnsi="High Tower Text" w:cs="Times New Roman"/>
          <w:lang w:eastAsia="zh-CN"/>
        </w:rPr>
        <w:t xml:space="preserve"> </w:t>
      </w:r>
      <w:r w:rsidR="00854F42" w:rsidRPr="00797312">
        <w:rPr>
          <w:rFonts w:ascii="High Tower Text" w:eastAsia="SimSun" w:hAnsi="High Tower Text" w:cs="Times New Roman"/>
          <w:lang w:eastAsia="zh-CN"/>
        </w:rPr>
        <w:t xml:space="preserve">because it </w:t>
      </w:r>
      <w:r w:rsidR="002175E7" w:rsidRPr="00797312">
        <w:rPr>
          <w:rFonts w:ascii="High Tower Text" w:eastAsia="SimSun" w:hAnsi="High Tower Text" w:cs="Times New Roman"/>
          <w:lang w:eastAsia="zh-CN"/>
        </w:rPr>
        <w:t xml:space="preserve">focuses </w:t>
      </w:r>
      <w:r w:rsidR="00854F42" w:rsidRPr="00797312">
        <w:rPr>
          <w:rFonts w:ascii="High Tower Text" w:eastAsia="SimSun" w:hAnsi="High Tower Text" w:cs="Times New Roman"/>
          <w:lang w:eastAsia="zh-CN"/>
        </w:rPr>
        <w:t xml:space="preserve">attention </w:t>
      </w:r>
      <w:r w:rsidR="002175E7" w:rsidRPr="00797312">
        <w:rPr>
          <w:rFonts w:ascii="High Tower Text" w:eastAsia="SimSun" w:hAnsi="High Tower Text" w:cs="Times New Roman"/>
          <w:lang w:eastAsia="zh-CN"/>
        </w:rPr>
        <w:t xml:space="preserve">on fundamental </w:t>
      </w:r>
      <w:r w:rsidR="00CF5D6C" w:rsidRPr="00797312">
        <w:rPr>
          <w:rFonts w:ascii="High Tower Text" w:eastAsia="SimSun" w:hAnsi="High Tower Text" w:cs="Times New Roman"/>
          <w:lang w:eastAsia="zh-CN"/>
        </w:rPr>
        <w:t xml:space="preserve">mechanisms </w:t>
      </w:r>
      <w:r w:rsidR="00350CD4" w:rsidRPr="00797312">
        <w:rPr>
          <w:rFonts w:ascii="High Tower Text" w:eastAsia="SimSun" w:hAnsi="High Tower Text" w:cs="Times New Roman"/>
          <w:lang w:eastAsia="zh-CN"/>
        </w:rPr>
        <w:t>of emergence</w:t>
      </w:r>
      <w:r w:rsidR="00854F42" w:rsidRPr="00797312">
        <w:rPr>
          <w:rFonts w:ascii="High Tower Text" w:eastAsia="SimSun" w:hAnsi="High Tower Text" w:cs="Times New Roman"/>
          <w:lang w:eastAsia="zh-CN"/>
        </w:rPr>
        <w:t xml:space="preserve">. This perspective </w:t>
      </w:r>
      <w:r w:rsidR="002175E7" w:rsidRPr="00797312">
        <w:rPr>
          <w:rFonts w:ascii="High Tower Text" w:eastAsia="SimSun" w:hAnsi="High Tower Text" w:cs="Times New Roman"/>
          <w:lang w:eastAsia="zh-CN"/>
        </w:rPr>
        <w:t>has played an important part in debates about healthcare organ</w:t>
      </w:r>
      <w:r w:rsidR="00673E0D" w:rsidRPr="00797312">
        <w:rPr>
          <w:rFonts w:ascii="High Tower Text" w:eastAsia="SimSun" w:hAnsi="High Tower Text" w:cs="Times New Roman"/>
          <w:lang w:eastAsia="zh-CN"/>
        </w:rPr>
        <w:t>is</w:t>
      </w:r>
      <w:r w:rsidR="002175E7" w:rsidRPr="00797312">
        <w:rPr>
          <w:rFonts w:ascii="High Tower Text" w:eastAsia="SimSun" w:hAnsi="High Tower Text" w:cs="Times New Roman"/>
          <w:lang w:eastAsia="zh-CN"/>
        </w:rPr>
        <w:t>ation and delivery</w:t>
      </w:r>
      <w:r w:rsidR="00BF49AE" w:rsidRPr="00797312">
        <w:rPr>
          <w:rFonts w:ascii="High Tower Text" w:eastAsia="SimSun" w:hAnsi="High Tower Text" w:cs="Times New Roman"/>
          <w:lang w:eastAsia="zh-CN"/>
        </w:rPr>
        <w:t>,</w:t>
      </w:r>
      <w:r w:rsidR="002475F9" w:rsidRPr="00797312">
        <w:rPr>
          <w:rFonts w:ascii="High Tower Text" w:eastAsia="SimSun" w:hAnsi="High Tower Text" w:cs="Times New Roman"/>
          <w:lang w:eastAsia="zh-CN"/>
        </w:rPr>
        <w:t xml:space="preserve"> </w:t>
      </w:r>
      <w:r w:rsidR="00553309" w:rsidRPr="00797312">
        <w:rPr>
          <w:rFonts w:ascii="High Tower Text" w:eastAsia="SimSun" w:hAnsi="High Tower Text" w:cs="Times New Roman"/>
          <w:lang w:eastAsia="zh-CN"/>
        </w:rPr>
        <w:t>like those set in train by Plsek and Greenhalgh</w:t>
      </w:r>
      <w:r w:rsidR="002175E7"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Plsek&lt;/Author&gt;&lt;Year&gt;2001&lt;/Year&gt;&lt;RecNum&gt;20186&lt;/RecNum&gt;&lt;DisplayText&gt;[73, 74]&lt;/DisplayText&gt;&lt;record&gt;&lt;rec-number&gt;20186&lt;/rec-number&gt;&lt;foreign-keys&gt;&lt;key app="EN" db-id="dvaxz5xz5wewwyed2pbpewxc9ev2r5aav9v0" timestamp="1396953836"&gt;20186&lt;/key&gt;&lt;/foreign-keys&gt;&lt;ref-type name="Journal Article"&gt;17&lt;/ref-type&gt;&lt;contributors&gt;&lt;authors&gt;&lt;author&gt;Plsek, Paul&lt;/author&gt;&lt;/authors&gt;&lt;/contributors&gt;&lt;titles&gt;&lt;title&gt;Redesigning health care with insights from the science of complex adaptive systems&lt;/title&gt;&lt;secondary-title&gt;Crossing the quality chasm: A new health system for the 21st century&lt;/secondary-title&gt;&lt;/titles&gt;&lt;periodical&gt;&lt;full-title&gt;Crossing the quality chasm: A new health system for the 21st century&lt;/full-title&gt;&lt;/periodical&gt;&lt;pages&gt;309-322&lt;/pages&gt;&lt;dates&gt;&lt;year&gt;2001&lt;/year&gt;&lt;/dates&gt;&lt;urls&gt;&lt;/urls&gt;&lt;/record&gt;&lt;/Cite&gt;&lt;Cite&gt;&lt;Author&gt;Plsek&lt;/Author&gt;&lt;Year&gt;2001&lt;/Year&gt;&lt;RecNum&gt;14352&lt;/RecNum&gt;&lt;record&gt;&lt;rec-number&gt;14352&lt;/rec-number&gt;&lt;foreign-keys&gt;&lt;key app="EN" db-id="dvaxz5xz5wewwyed2pbpewxc9ev2r5aav9v0" timestamp="1381918243"&gt;14352&lt;/key&gt;&lt;/foreign-keys&gt;&lt;ref-type name="Journal Article"&gt;17&lt;/ref-type&gt;&lt;contributors&gt;&lt;authors&gt;&lt;author&gt;Plsek, PE&lt;/author&gt;&lt;author&gt;Greenhalgh, T&lt;/author&gt;&lt;/authors&gt;&lt;/contributors&gt;&lt;titles&gt;&lt;title&gt;Complexity science: The challenge of complexity in health care&lt;/title&gt;&lt;secondary-title&gt;BMJ&lt;/secondary-title&gt;&lt;/titles&gt;&lt;periodical&gt;&lt;full-title&gt;BMJ&lt;/full-title&gt;&lt;/periodical&gt;&lt;pages&gt;625 - 628&lt;/pages&gt;&lt;volume&gt;323&lt;/volume&gt;&lt;dates&gt;&lt;year&gt;2001&lt;/year&gt;&lt;/dates&gt;&lt;accession-num&gt;doi:10.1136/bmj.323.7313.625&lt;/accession-num&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73, 74]</w:t>
      </w:r>
      <w:r w:rsidR="00E303AB">
        <w:rPr>
          <w:rFonts w:ascii="High Tower Text" w:eastAsia="SimSun" w:hAnsi="High Tower Text" w:cs="Times New Roman"/>
          <w:lang w:eastAsia="zh-CN"/>
        </w:rPr>
        <w:fldChar w:fldCharType="end"/>
      </w:r>
      <w:r w:rsidR="00854F42" w:rsidRPr="00797312">
        <w:rPr>
          <w:rFonts w:ascii="High Tower Text" w:eastAsia="SimSun" w:hAnsi="High Tower Text" w:cs="Times New Roman"/>
          <w:lang w:eastAsia="zh-CN"/>
        </w:rPr>
        <w:t>. It</w:t>
      </w:r>
      <w:r w:rsidR="002175E7" w:rsidRPr="00797312">
        <w:rPr>
          <w:rFonts w:ascii="High Tower Text" w:eastAsia="SimSun" w:hAnsi="High Tower Text" w:cs="Times New Roman"/>
          <w:lang w:eastAsia="zh-CN"/>
        </w:rPr>
        <w:t xml:space="preserve"> has proved attractive to clinicians, managers and health policy-makers because o</w:t>
      </w:r>
      <w:r w:rsidR="002B4505" w:rsidRPr="00797312">
        <w:rPr>
          <w:rFonts w:ascii="High Tower Text" w:eastAsia="SimSun" w:hAnsi="High Tower Text" w:cs="Times New Roman"/>
          <w:lang w:eastAsia="zh-CN"/>
        </w:rPr>
        <w:t>f assumptions about the dynamic, variable and unpredictable</w:t>
      </w:r>
      <w:r w:rsidR="002175E7" w:rsidRPr="00797312">
        <w:rPr>
          <w:rFonts w:ascii="High Tower Text" w:eastAsia="SimSun" w:hAnsi="High Tower Text" w:cs="Times New Roman"/>
          <w:lang w:eastAsia="zh-CN"/>
        </w:rPr>
        <w:t xml:space="preserve"> </w:t>
      </w:r>
      <w:r w:rsidR="002B4505" w:rsidRPr="00797312">
        <w:rPr>
          <w:rFonts w:ascii="High Tower Text" w:eastAsia="SimSun" w:hAnsi="High Tower Text" w:cs="Times New Roman"/>
          <w:lang w:eastAsia="zh-CN"/>
        </w:rPr>
        <w:t>behaviours of interventions and their environments</w:t>
      </w:r>
      <w:r w:rsidR="002175E7" w:rsidRPr="00797312">
        <w:rPr>
          <w:rFonts w:ascii="High Tower Text" w:eastAsia="SimSun" w:hAnsi="High Tower Text" w:cs="Times New Roman"/>
          <w:lang w:eastAsia="zh-CN"/>
        </w:rPr>
        <w:t xml:space="preserve">. </w:t>
      </w:r>
    </w:p>
    <w:p w:rsidR="002175E7" w:rsidRPr="00797312" w:rsidRDefault="002175E7" w:rsidP="00D003E6">
      <w:pPr>
        <w:pStyle w:val="NoSpacing"/>
        <w:spacing w:line="276" w:lineRule="auto"/>
        <w:ind w:firstLine="720"/>
        <w:jc w:val="both"/>
        <w:rPr>
          <w:rFonts w:ascii="High Tower Text" w:hAnsi="High Tower Text" w:cs="Times New Roman"/>
        </w:rPr>
      </w:pPr>
      <w:r w:rsidRPr="00797312">
        <w:rPr>
          <w:rFonts w:ascii="High Tower Text" w:eastAsia="SimSun" w:hAnsi="High Tower Text" w:cs="Times New Roman"/>
          <w:lang w:eastAsia="zh-CN"/>
        </w:rPr>
        <w:t>Complex Adaptive</w:t>
      </w:r>
      <w:r w:rsidR="00274522" w:rsidRPr="00797312">
        <w:rPr>
          <w:rFonts w:ascii="High Tower Text" w:eastAsia="SimSun" w:hAnsi="High Tower Text" w:cs="Times New Roman"/>
          <w:lang w:eastAsia="zh-CN"/>
        </w:rPr>
        <w:t xml:space="preserve"> Systems Theory remains relevant in thinking about healthcare processes because it provides a way of ‘</w:t>
      </w:r>
      <w:r w:rsidRPr="00797312">
        <w:rPr>
          <w:rFonts w:ascii="High Tower Text" w:eastAsia="SimSun" w:hAnsi="High Tower Text" w:cs="Times New Roman"/>
          <w:lang w:eastAsia="zh-CN"/>
        </w:rPr>
        <w:t xml:space="preserve">embracing </w:t>
      </w:r>
      <w:r w:rsidR="00096856" w:rsidRPr="00797312">
        <w:rPr>
          <w:rFonts w:ascii="High Tower Text" w:eastAsia="SimSun" w:hAnsi="High Tower Text" w:cs="Times New Roman"/>
          <w:lang w:eastAsia="zh-CN"/>
        </w:rPr>
        <w:t xml:space="preserve">[the] </w:t>
      </w:r>
      <w:r w:rsidRPr="00797312">
        <w:rPr>
          <w:rFonts w:ascii="High Tower Text" w:eastAsia="SimSun" w:hAnsi="High Tower Text" w:cs="Times New Roman"/>
          <w:lang w:eastAsia="zh-CN"/>
        </w:rPr>
        <w:t>intrinsic system</w:t>
      </w:r>
      <w:r w:rsidR="00D317DF" w:rsidRPr="00797312">
        <w:rPr>
          <w:rFonts w:ascii="High Tower Text" w:eastAsia="SimSun" w:hAnsi="High Tower Text" w:cs="Times New Roman"/>
          <w:lang w:eastAsia="zh-CN"/>
        </w:rPr>
        <w:t xml:space="preserve"> uncertainty</w:t>
      </w:r>
      <w:r w:rsidR="00274522" w:rsidRPr="00797312">
        <w:rPr>
          <w:rFonts w:ascii="High Tower Text" w:eastAsia="SimSun" w:hAnsi="High Tower Text" w:cs="Times New Roman"/>
          <w:lang w:eastAsia="zh-CN"/>
        </w:rPr>
        <w:t>’</w:t>
      </w:r>
      <w:r w:rsidR="00D317DF"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Seely&lt;/Author&gt;&lt;Year&gt;2013&lt;/Year&gt;&lt;RecNum&gt;20187&lt;/RecNum&gt;&lt;DisplayText&gt;[75]&lt;/DisplayText&gt;&lt;record&gt;&lt;rec-number&gt;20187&lt;/rec-number&gt;&lt;foreign-keys&gt;&lt;key app="EN" db-id="dvaxz5xz5wewwyed2pbpewxc9ev2r5aav9v0" timestamp="1396961356"&gt;20187&lt;/key&gt;&lt;/foreign-keys&gt;&lt;ref-type name="Journal Article"&gt;17&lt;/ref-type&gt;&lt;contributors&gt;&lt;authors&gt;&lt;author&gt;Seely, A. J. E.&lt;/author&gt;&lt;/authors&gt;&lt;/contributors&gt;&lt;auth-address&gt;Seely, AJE&amp;#xD;Univ Ottawa, Ottawa Hlth Res Inst, Div Thorac Surg, 501 Smyth Rd,Box 708, Ottawa, ON K1H 8L6, Canada&amp;#xD;Univ Ottawa, Ottawa Hlth Res Inst, Div Thorac Surg, 501 Smyth Rd,Box 708, Ottawa, ON K1H 8L6, Canada&amp;#xD;Univ Ottawa, Ottawa Hlth Res Inst, Div Thorac Surg, Ottawa, ON K1H 8L6, Canada&amp;#xD;Univ Ottawa, Ottawa Hlth Res Inst, Div Crit Care Med, Ottawa, ON K1H 8L6, Canada&lt;/auth-address&gt;&lt;titles&gt;&lt;title&gt;Embracing the certainty of uncertainty:implications for health care and research&lt;/title&gt;&lt;secondary-title&gt;Perspectives in Biology and Medicine&lt;/secondary-title&gt;&lt;alt-title&gt;Perspect Biol Med&lt;/alt-title&gt;&lt;/titles&gt;&lt;periodical&gt;&lt;full-title&gt;Perspectives in Biology and Medicine&lt;/full-title&gt;&lt;abbr-1&gt;Perspect Biol Med&lt;/abbr-1&gt;&lt;/periodical&gt;&lt;alt-periodical&gt;&lt;full-title&gt;Perspectives in Biology and Medicine&lt;/full-title&gt;&lt;abbr-1&gt;Perspect Biol Med&lt;/abbr-1&gt;&lt;/alt-periodical&gt;&lt;pages&gt;65-77&lt;/pages&gt;&lt;volume&gt;56&lt;/volume&gt;&lt;number&gt;1&lt;/number&gt;&lt;keywords&gt;&lt;keyword&gt;physician uncertainty&lt;/keyword&gt;&lt;keyword&gt;managing uncertainty&lt;/keyword&gt;&lt;keyword&gt;complexity science&lt;/keyword&gt;&lt;keyword&gt;patient&lt;/keyword&gt;&lt;keyword&gt;expressions&lt;/keyword&gt;&lt;keyword&gt;surprise&lt;/keyword&gt;&lt;keyword&gt;disease&lt;/keyword&gt;&lt;keyword&gt;cure&lt;/keyword&gt;&lt;/keywords&gt;&lt;dates&gt;&lt;year&gt;2013&lt;/year&gt;&lt;pub-dates&gt;&lt;date&gt;Win&lt;/date&gt;&lt;/pub-dates&gt;&lt;/dates&gt;&lt;isbn&gt;0031-5982&lt;/isbn&gt;&lt;accession-num&gt;WOS:000319781300005&lt;/accession-num&gt;&lt;urls&gt;&lt;related-urls&gt;&lt;url&gt;&amp;lt;Go to ISI&amp;gt;://WOS:000319781300005&lt;/url&gt;&lt;/related-urls&gt;&lt;/urls&gt;&lt;language&gt;English&lt;/language&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75]</w:t>
      </w:r>
      <w:r w:rsidR="00E303AB">
        <w:rPr>
          <w:rFonts w:ascii="High Tower Text" w:eastAsia="SimSun" w:hAnsi="High Tower Text" w:cs="Times New Roman"/>
          <w:lang w:eastAsia="zh-CN"/>
        </w:rPr>
        <w:fldChar w:fldCharType="end"/>
      </w:r>
      <w:r w:rsidR="00274522" w:rsidRPr="00797312">
        <w:rPr>
          <w:rFonts w:ascii="High Tower Text" w:eastAsia="SimSun" w:hAnsi="High Tower Text" w:cs="Times New Roman"/>
          <w:lang w:eastAsia="zh-CN"/>
        </w:rPr>
        <w:t xml:space="preserve"> p.70)</w:t>
      </w:r>
      <w:r w:rsidR="00096856" w:rsidRPr="00797312">
        <w:rPr>
          <w:rFonts w:ascii="High Tower Text" w:eastAsia="SimSun" w:hAnsi="High Tower Text" w:cs="Times New Roman"/>
          <w:lang w:eastAsia="zh-CN"/>
        </w:rPr>
        <w:t xml:space="preserve"> that seems to be one of their most important characteristics in practice</w:t>
      </w:r>
      <w:r w:rsidRPr="00797312">
        <w:rPr>
          <w:rFonts w:ascii="High Tower Text" w:eastAsia="SimSun" w:hAnsi="High Tower Text" w:cs="Times New Roman"/>
          <w:lang w:eastAsia="zh-CN"/>
        </w:rPr>
        <w:t xml:space="preserve">. </w:t>
      </w:r>
      <w:r w:rsidRPr="00797312">
        <w:rPr>
          <w:rFonts w:ascii="High Tower Text" w:eastAsia="SimSun" w:hAnsi="High Tower Text" w:cs="Times New Roman"/>
          <w:lang w:eastAsia="zh-TW"/>
        </w:rPr>
        <w:t>The notion that complex systems are ‘self-organ</w:t>
      </w:r>
      <w:r w:rsidR="00673E0D" w:rsidRPr="00797312">
        <w:rPr>
          <w:rFonts w:ascii="High Tower Text" w:eastAsia="SimSun" w:hAnsi="High Tower Text" w:cs="Times New Roman"/>
          <w:lang w:eastAsia="zh-TW"/>
        </w:rPr>
        <w:t>is</w:t>
      </w:r>
      <w:r w:rsidRPr="00797312">
        <w:rPr>
          <w:rFonts w:ascii="High Tower Text" w:eastAsia="SimSun" w:hAnsi="High Tower Text" w:cs="Times New Roman"/>
          <w:lang w:eastAsia="zh-TW"/>
        </w:rPr>
        <w:t xml:space="preserve">ing’ runs through this literature </w:t>
      </w:r>
      <w:r w:rsidR="00D35835" w:rsidRPr="00797312">
        <w:rPr>
          <w:rFonts w:ascii="High Tower Text" w:eastAsia="SimSun" w:hAnsi="High Tower Text" w:cs="Times New Roman"/>
          <w:lang w:eastAsia="zh-TW"/>
        </w:rPr>
        <w:t>and</w:t>
      </w:r>
      <w:r w:rsidRPr="00797312">
        <w:rPr>
          <w:rFonts w:ascii="High Tower Text" w:eastAsia="SimSun" w:hAnsi="High Tower Text" w:cs="Times New Roman"/>
          <w:lang w:eastAsia="zh-TW"/>
        </w:rPr>
        <w:t xml:space="preserve"> suggests a tendency to return to</w:t>
      </w:r>
      <w:r w:rsidR="00A51A8E" w:rsidRPr="00797312">
        <w:rPr>
          <w:rFonts w:ascii="High Tower Text" w:eastAsia="SimSun" w:hAnsi="High Tower Text" w:cs="Times New Roman"/>
          <w:lang w:eastAsia="zh-TW"/>
        </w:rPr>
        <w:t xml:space="preserve"> equilibrium states:</w:t>
      </w:r>
      <w:r w:rsidRPr="00797312">
        <w:rPr>
          <w:rFonts w:ascii="High Tower Text" w:eastAsia="SimSun" w:hAnsi="High Tower Text" w:cs="Times New Roman"/>
          <w:lang w:eastAsia="zh-TW"/>
        </w:rPr>
        <w:t xml:space="preserve"> </w:t>
      </w:r>
    </w:p>
    <w:p w:rsidR="002175E7" w:rsidRPr="00797312" w:rsidRDefault="002175E7" w:rsidP="00D003E6">
      <w:pPr>
        <w:pStyle w:val="NoSpacing"/>
        <w:spacing w:line="276" w:lineRule="auto"/>
        <w:jc w:val="both"/>
        <w:rPr>
          <w:rFonts w:ascii="High Tower Text" w:eastAsiaTheme="minorEastAsia" w:hAnsi="High Tower Text" w:cs="Times New Roman"/>
          <w:lang w:eastAsia="zh-TW"/>
        </w:rPr>
      </w:pPr>
    </w:p>
    <w:p w:rsidR="002175E7" w:rsidRPr="00797312" w:rsidRDefault="002175E7" w:rsidP="00D003E6">
      <w:pPr>
        <w:pStyle w:val="NoSpacing"/>
        <w:spacing w:line="276" w:lineRule="auto"/>
        <w:ind w:left="720"/>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TW"/>
        </w:rPr>
        <w:t>dynamic and resilient systems that have the capacity for self-organ</w:t>
      </w:r>
      <w:r w:rsidR="00673E0D" w:rsidRPr="00797312">
        <w:rPr>
          <w:rFonts w:ascii="High Tower Text" w:eastAsiaTheme="minorEastAsia" w:hAnsi="High Tower Text" w:cs="Times New Roman"/>
          <w:lang w:eastAsia="zh-TW"/>
        </w:rPr>
        <w:t>is</w:t>
      </w:r>
      <w:r w:rsidRPr="00797312">
        <w:rPr>
          <w:rFonts w:ascii="High Tower Text" w:eastAsiaTheme="minorEastAsia" w:hAnsi="High Tower Text" w:cs="Times New Roman"/>
          <w:lang w:eastAsia="zh-TW"/>
        </w:rPr>
        <w:t>ation and self-stabil</w:t>
      </w:r>
      <w:r w:rsidR="00673E0D" w:rsidRPr="00797312">
        <w:rPr>
          <w:rFonts w:ascii="High Tower Text" w:eastAsiaTheme="minorEastAsia" w:hAnsi="High Tower Text" w:cs="Times New Roman"/>
          <w:lang w:eastAsia="zh-TW"/>
        </w:rPr>
        <w:t>is</w:t>
      </w:r>
      <w:r w:rsidRPr="00797312">
        <w:rPr>
          <w:rFonts w:ascii="High Tower Text" w:eastAsiaTheme="minorEastAsia" w:hAnsi="High Tower Text" w:cs="Times New Roman"/>
          <w:lang w:eastAsia="zh-TW"/>
        </w:rPr>
        <w:t>ing adaptation in the face of turbulent, literally chaotic, challenges from the environmental supra-systems in which they are embedded. When the level of chaos in the environment is so great as to threaten the integrity of these complex systems, the systems are able to transform themselves (self-organ</w:t>
      </w:r>
      <w:r w:rsidR="00673E0D" w:rsidRPr="00797312">
        <w:rPr>
          <w:rFonts w:ascii="High Tower Text" w:eastAsiaTheme="minorEastAsia" w:hAnsi="High Tower Text" w:cs="Times New Roman"/>
          <w:lang w:eastAsia="zh-TW"/>
        </w:rPr>
        <w:t>is</w:t>
      </w:r>
      <w:r w:rsidRPr="00797312">
        <w:rPr>
          <w:rFonts w:ascii="High Tower Text" w:eastAsiaTheme="minorEastAsia" w:hAnsi="High Tower Text" w:cs="Times New Roman"/>
          <w:lang w:eastAsia="zh-TW"/>
        </w:rPr>
        <w:t>e) into higher order levels of organ</w:t>
      </w:r>
      <w:r w:rsidR="00673E0D" w:rsidRPr="00797312">
        <w:rPr>
          <w:rFonts w:ascii="High Tower Text" w:eastAsiaTheme="minorEastAsia" w:hAnsi="High Tower Text" w:cs="Times New Roman"/>
          <w:lang w:eastAsia="zh-TW"/>
        </w:rPr>
        <w:t>is</w:t>
      </w:r>
      <w:r w:rsidRPr="00797312">
        <w:rPr>
          <w:rFonts w:ascii="High Tower Text" w:eastAsiaTheme="minorEastAsia" w:hAnsi="High Tower Text" w:cs="Times New Roman"/>
          <w:lang w:eastAsia="zh-TW"/>
        </w:rPr>
        <w:t xml:space="preserve">ation, with increased structural complexity and </w:t>
      </w:r>
      <w:r w:rsidRPr="00797312">
        <w:rPr>
          <w:rFonts w:ascii="High Tower Text" w:eastAsiaTheme="minorEastAsia" w:hAnsi="High Tower Text" w:cs="Times New Roman"/>
          <w:lang w:eastAsia="zh-CN"/>
        </w:rPr>
        <w:t>seemingly enhanced coherence, and with internal, yet still dynamic, stability leading to a new equilibrium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 ExcludeAuth="1"&gt;&lt;Author&gt;Bawden&lt;/Author&gt;&lt;Year&gt;2007&lt;/Year&gt;&lt;RecNum&gt;12254&lt;/RecNum&gt;&lt;DisplayText&gt;[76]&lt;/DisplayText&gt;&lt;record&gt;&lt;rec-number&gt;12254&lt;/rec-number&gt;&lt;foreign-keys&gt;&lt;key app="EN" db-id="dvaxz5xz5wewwyed2pbpewxc9ev2r5aav9v0" timestamp="1328520612"&gt;12254&lt;/key&gt;&lt;/foreign-keys&gt;&lt;ref-type name="Journal Article"&gt;17&lt;/ref-type&gt;&lt;contributors&gt;&lt;authors&gt;&lt;author&gt;Bawden, R.&lt;/author&gt;&lt;/authors&gt;&lt;/contributors&gt;&lt;titles&gt;&lt;title&gt;Complexity: unruly and otherwise&lt;/title&gt;&lt;secondary-title&gt;Perspectives in Biology and Medicine&lt;/secondary-title&gt;&lt;/titles&gt;&lt;periodical&gt;&lt;full-title&gt;Perspectives in Biology and Medicine&lt;/full-title&gt;&lt;abbr-1&gt;Perspect Biol Med&lt;/abbr-1&gt;&lt;/periodical&gt;&lt;pages&gt;614-624&lt;/pages&gt;&lt;volume&gt;50&lt;/volume&gt;&lt;number&gt;4&lt;/number&gt;&lt;dates&gt;&lt;year&gt;2007&lt;/year&gt;&lt;/dates&gt;&lt;isbn&gt;1529-8795&lt;/isbn&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76]</w:t>
      </w:r>
      <w:r w:rsidR="00E303AB">
        <w:rPr>
          <w:rFonts w:ascii="High Tower Text" w:eastAsia="SimSun" w:hAnsi="High Tower Text" w:cs="Times New Roman"/>
          <w:lang w:eastAsia="zh-CN"/>
        </w:rPr>
        <w:fldChar w:fldCharType="end"/>
      </w:r>
      <w:r w:rsidRPr="00797312">
        <w:rPr>
          <w:rFonts w:ascii="High Tower Text" w:eastAsiaTheme="minorEastAsia" w:hAnsi="High Tower Text" w:cs="Times New Roman"/>
          <w:lang w:eastAsia="zh-CN"/>
        </w:rPr>
        <w:t>p.616).</w:t>
      </w:r>
    </w:p>
    <w:p w:rsidR="002175E7" w:rsidRPr="00797312" w:rsidRDefault="002175E7" w:rsidP="00D003E6">
      <w:pPr>
        <w:pStyle w:val="NoSpacing"/>
        <w:spacing w:line="276" w:lineRule="auto"/>
        <w:jc w:val="both"/>
        <w:rPr>
          <w:rFonts w:ascii="High Tower Text" w:eastAsiaTheme="minorEastAsia" w:hAnsi="High Tower Text" w:cs="Times New Roman"/>
          <w:lang w:eastAsia="zh-CN"/>
        </w:rPr>
      </w:pPr>
    </w:p>
    <w:p w:rsidR="00767CEB" w:rsidRPr="00797312" w:rsidRDefault="008F0F72" w:rsidP="00D003E6">
      <w:pPr>
        <w:pStyle w:val="NoSpacing"/>
        <w:spacing w:line="276" w:lineRule="auto"/>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CN"/>
        </w:rPr>
        <w:t>C</w:t>
      </w:r>
      <w:r w:rsidR="00C50CCD" w:rsidRPr="00797312">
        <w:rPr>
          <w:rFonts w:ascii="High Tower Text" w:eastAsiaTheme="minorEastAsia" w:hAnsi="High Tower Text" w:cs="Times New Roman"/>
          <w:lang w:eastAsia="zh-CN"/>
        </w:rPr>
        <w:t>omplex adaptive systems theori</w:t>
      </w:r>
      <w:r w:rsidRPr="00797312">
        <w:rPr>
          <w:rFonts w:ascii="High Tower Text" w:eastAsiaTheme="minorEastAsia" w:hAnsi="High Tower Text" w:cs="Times New Roman"/>
          <w:lang w:eastAsia="zh-CN"/>
        </w:rPr>
        <w:t>sts</w:t>
      </w:r>
      <w:r w:rsidR="00C50CCD" w:rsidRPr="00797312">
        <w:rPr>
          <w:rFonts w:ascii="High Tower Text" w:eastAsiaTheme="minorEastAsia" w:hAnsi="High Tower Text" w:cs="Times New Roman"/>
          <w:lang w:eastAsia="zh-CN"/>
        </w:rPr>
        <w:t xml:space="preserve"> propose that </w:t>
      </w:r>
      <w:r w:rsidR="002175E7" w:rsidRPr="00797312">
        <w:rPr>
          <w:rFonts w:ascii="High Tower Text" w:eastAsiaTheme="minorEastAsia" w:hAnsi="High Tower Text" w:cs="Times New Roman"/>
          <w:lang w:eastAsia="zh-CN"/>
        </w:rPr>
        <w:t xml:space="preserve">‘simple rules’ govern the unfolding of complex systems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Holden&lt;/Author&gt;&lt;Year&gt;2005&lt;/Year&gt;&lt;RecNum&gt;20121&lt;/RecNum&gt;&lt;DisplayText&gt;[77]&lt;/DisplayText&gt;&lt;record&gt;&lt;rec-number&gt;20121&lt;/rec-number&gt;&lt;foreign-keys&gt;&lt;key app="EN" db-id="dvaxz5xz5wewwyed2pbpewxc9ev2r5aav9v0" timestamp="1396949008"&gt;20121&lt;/key&gt;&lt;/foreign-keys&gt;&lt;ref-type name="Journal Article"&gt;17&lt;/ref-type&gt;&lt;contributors&gt;&lt;authors&gt;&lt;author&gt;Holden, L. M.&lt;/author&gt;&lt;/authors&gt;&lt;/contributors&gt;&lt;auth-address&gt;Holden, LM&amp;#xD;55 MDG-SGN,2501 Capehart Rd, Offutt AFB, NE 68113 USA&amp;#xD;55 MDG-SGN,2501 Capehart Rd, Offutt AFB, NE 68113 USA&amp;#xD;USAF, Nurse Corps, Offutt AFB, NE USA&amp;#xD;55th Med Grp, Offutt AFB, NE USA&amp;#xD;Uniformed Serv Univ Hlth Sci, Bethesda, MD 20814 USA&lt;/auth-address&gt;&lt;titles&gt;&lt;title&gt;Complex adaptive systems: concept analysis&lt;/title&gt;&lt;secondary-title&gt;Journal of Advanced Nursing&lt;/secondary-title&gt;&lt;alt-title&gt;J Adv Nurs&lt;/alt-title&gt;&lt;/titles&gt;&lt;periodical&gt;&lt;full-title&gt;Journal of Advanced Nursing&lt;/full-title&gt;&lt;abbr-1&gt;J Adv Nurs&lt;/abbr-1&gt;&lt;/periodical&gt;&lt;alt-periodical&gt;&lt;full-title&gt;Journal of Advanced Nursing&lt;/full-title&gt;&lt;abbr-1&gt;J Adv Nurs&lt;/abbr-1&gt;&lt;/alt-periodical&gt;&lt;pages&gt;651-657&lt;/pages&gt;&lt;volume&gt;52&lt;/volume&gt;&lt;number&gt;6&lt;/number&gt;&lt;keywords&gt;&lt;keyword&gt;chaos&lt;/keyword&gt;&lt;keyword&gt;complex adaptive systems&lt;/keyword&gt;&lt;keyword&gt;complexity&lt;/keyword&gt;&lt;keyword&gt;nursing&lt;/keyword&gt;&lt;/keywords&gt;&lt;dates&gt;&lt;year&gt;2005&lt;/year&gt;&lt;pub-dates&gt;&lt;date&gt;Dec&lt;/date&gt;&lt;/pub-dates&gt;&lt;/dates&gt;&lt;isbn&gt;0309-2402&lt;/isbn&gt;&lt;accession-num&gt;WOS:000234211300010&lt;/accession-num&gt;&lt;urls&gt;&lt;related-urls&gt;&lt;url&gt;&amp;lt;Go to ISI&amp;gt;://WOS:000234211300010&lt;/url&gt;&lt;/related-urls&gt;&lt;/urls&gt;&lt;electronic-resource-num&gt;DOI 10.1111/j.1365-2648.2005.03638.x&lt;/electronic-resource-num&gt;&lt;language&gt;English&lt;/language&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77]</w:t>
      </w:r>
      <w:r w:rsidR="00E303AB">
        <w:rPr>
          <w:rFonts w:ascii="High Tower Text" w:eastAsiaTheme="minorEastAsia" w:hAnsi="High Tower Text" w:cs="Times New Roman"/>
          <w:lang w:eastAsia="zh-CN"/>
        </w:rPr>
        <w:fldChar w:fldCharType="end"/>
      </w:r>
      <w:r w:rsidR="00030333" w:rsidRPr="00797312">
        <w:rPr>
          <w:rFonts w:ascii="High Tower Text" w:eastAsiaTheme="minorEastAsia" w:hAnsi="High Tower Text" w:cs="Times New Roman"/>
          <w:lang w:eastAsia="zh-CN"/>
        </w:rPr>
        <w:t>. These</w:t>
      </w:r>
      <w:r w:rsidR="002175E7" w:rsidRPr="00797312">
        <w:rPr>
          <w:rFonts w:ascii="High Tower Text" w:eastAsiaTheme="minorEastAsia" w:hAnsi="High Tower Text" w:cs="Times New Roman"/>
          <w:lang w:eastAsia="zh-CN"/>
        </w:rPr>
        <w:t xml:space="preserve"> offer a means of understanding the </w:t>
      </w:r>
      <w:r w:rsidR="00BA6F7A" w:rsidRPr="00797312">
        <w:rPr>
          <w:rFonts w:ascii="High Tower Text" w:eastAsiaTheme="minorEastAsia" w:hAnsi="High Tower Text" w:cs="Times New Roman"/>
          <w:lang w:eastAsia="zh-CN"/>
        </w:rPr>
        <w:t xml:space="preserve">emergent </w:t>
      </w:r>
      <w:r w:rsidR="002175E7" w:rsidRPr="00797312">
        <w:rPr>
          <w:rFonts w:ascii="High Tower Text" w:eastAsiaTheme="minorEastAsia" w:hAnsi="High Tower Text" w:cs="Times New Roman"/>
          <w:lang w:eastAsia="zh-CN"/>
        </w:rPr>
        <w:t>behaviour of healthcare organ</w:t>
      </w:r>
      <w:r w:rsidR="00673E0D" w:rsidRPr="00797312">
        <w:rPr>
          <w:rFonts w:ascii="High Tower Text" w:eastAsiaTheme="minorEastAsia" w:hAnsi="High Tower Text" w:cs="Times New Roman"/>
          <w:lang w:eastAsia="zh-CN"/>
        </w:rPr>
        <w:t>is</w:t>
      </w:r>
      <w:r w:rsidR="002175E7" w:rsidRPr="00797312">
        <w:rPr>
          <w:rFonts w:ascii="High Tower Text" w:eastAsiaTheme="minorEastAsia" w:hAnsi="High Tower Text" w:cs="Times New Roman"/>
          <w:lang w:eastAsia="zh-CN"/>
        </w:rPr>
        <w:t>ations, professionals</w:t>
      </w:r>
      <w:r w:rsidR="003768A8" w:rsidRPr="00797312">
        <w:rPr>
          <w:rFonts w:ascii="High Tower Text" w:eastAsiaTheme="minorEastAsia" w:hAnsi="High Tower Text" w:cs="Times New Roman"/>
          <w:lang w:eastAsia="zh-CN"/>
        </w:rPr>
        <w:t xml:space="preserve"> and</w:t>
      </w:r>
      <w:r w:rsidR="002175E7" w:rsidRPr="00797312">
        <w:rPr>
          <w:rFonts w:ascii="High Tower Text" w:eastAsiaTheme="minorEastAsia" w:hAnsi="High Tower Text" w:cs="Times New Roman"/>
          <w:lang w:eastAsia="zh-CN"/>
        </w:rPr>
        <w:t xml:space="preserve"> patients </w:t>
      </w:r>
      <w:r w:rsidR="00E303AB">
        <w:rPr>
          <w:rFonts w:ascii="High Tower Text" w:eastAsiaTheme="minorEastAsia" w:hAnsi="High Tower Text" w:cs="Times New Roman"/>
          <w:lang w:eastAsia="zh-CN"/>
        </w:rPr>
        <w:fldChar w:fldCharType="begin">
          <w:fldData xml:space="preserve">PEVuZE5vdGU+PENpdGU+PEF1dGhvcj5QYWluYTwvQXV0aG9yPjxZZWFyPjIwMTI8L1llYXI+PFJl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</w:fldData>
        </w:fldChar>
      </w:r>
      <w:r w:rsidR="00E303AB">
        <w:rPr>
          <w:rFonts w:ascii="High Tower Text" w:eastAsiaTheme="minorEastAsia" w:hAnsi="High Tower Text" w:cs="Times New Roman"/>
          <w:lang w:eastAsia="zh-CN"/>
        </w:rPr>
        <w:instrText xml:space="preserve"> ADDIN EN.CITE </w:instrText>
      </w:r>
      <w:r w:rsidR="00E303AB">
        <w:rPr>
          <w:rFonts w:ascii="High Tower Text" w:eastAsiaTheme="minorEastAsia" w:hAnsi="High Tower Text" w:cs="Times New Roman"/>
          <w:lang w:eastAsia="zh-CN"/>
        </w:rPr>
        <w:fldChar w:fldCharType="begin">
          <w:fldData xml:space="preserve">PEVuZE5vdGU+PENpdGU+PEF1dGhvcj5QYWluYTwvQXV0aG9yPjxZZWFyPjIwMTI8L1llYXI+PFJl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</w:fldData>
        </w:fldChar>
      </w:r>
      <w:r w:rsidR="00E303AB">
        <w:rPr>
          <w:rFonts w:ascii="High Tower Text" w:eastAsiaTheme="minorEastAsia" w:hAnsi="High Tower Text" w:cs="Times New Roman"/>
          <w:lang w:eastAsia="zh-CN"/>
        </w:rPr>
        <w:instrText xml:space="preserve"> ADDIN EN.CITE.DATA </w:instrText>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end"/>
      </w:r>
      <w:r w:rsidR="00E303AB">
        <w:rPr>
          <w:rFonts w:ascii="High Tower Text" w:eastAsiaTheme="minorEastAsia" w:hAnsi="High Tower Text" w:cs="Times New Roman"/>
          <w:lang w:eastAsia="zh-CN"/>
        </w:rPr>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78-81]</w:t>
      </w:r>
      <w:r w:rsidR="00E303AB">
        <w:rPr>
          <w:rFonts w:ascii="High Tower Text" w:eastAsiaTheme="minorEastAsia" w:hAnsi="High Tower Text" w:cs="Times New Roman"/>
          <w:lang w:eastAsia="zh-CN"/>
        </w:rPr>
        <w:fldChar w:fldCharType="end"/>
      </w:r>
      <w:r w:rsidR="002B4505" w:rsidRPr="00797312">
        <w:rPr>
          <w:rFonts w:ascii="High Tower Text" w:eastAsiaTheme="minorEastAsia" w:hAnsi="High Tower Text" w:cs="Times New Roman"/>
          <w:lang w:eastAsia="zh-CN"/>
        </w:rPr>
        <w:t xml:space="preserve">. </w:t>
      </w:r>
      <w:r w:rsidR="00D317DF" w:rsidRPr="00797312">
        <w:rPr>
          <w:rFonts w:ascii="High Tower Text" w:eastAsiaTheme="minorEastAsia" w:hAnsi="High Tower Text" w:cs="Times New Roman"/>
          <w:lang w:eastAsia="zh-CN"/>
        </w:rPr>
        <w:t xml:space="preserve">However, much less attention </w:t>
      </w:r>
      <w:r w:rsidR="00854F42" w:rsidRPr="00797312">
        <w:rPr>
          <w:rFonts w:ascii="High Tower Text" w:eastAsiaTheme="minorEastAsia" w:hAnsi="High Tower Text" w:cs="Times New Roman"/>
          <w:lang w:eastAsia="zh-CN"/>
        </w:rPr>
        <w:t xml:space="preserve">has </w:t>
      </w:r>
      <w:r w:rsidR="00D317DF" w:rsidRPr="00797312">
        <w:rPr>
          <w:rFonts w:ascii="High Tower Text" w:eastAsiaTheme="minorEastAsia" w:hAnsi="High Tower Text" w:cs="Times New Roman"/>
          <w:lang w:eastAsia="zh-CN"/>
        </w:rPr>
        <w:t xml:space="preserve">been paid to the </w:t>
      </w:r>
      <w:r w:rsidR="00D317DF" w:rsidRPr="00797312">
        <w:rPr>
          <w:rFonts w:ascii="High Tower Text" w:eastAsiaTheme="minorEastAsia" w:hAnsi="High Tower Text" w:cs="Times New Roman"/>
          <w:i/>
          <w:iCs/>
          <w:lang w:eastAsia="zh-CN"/>
        </w:rPr>
        <w:t>adaptive</w:t>
      </w:r>
      <w:r w:rsidR="00BA6F7A" w:rsidRPr="00797312">
        <w:rPr>
          <w:rFonts w:ascii="High Tower Text" w:eastAsiaTheme="minorEastAsia" w:hAnsi="High Tower Text" w:cs="Times New Roman"/>
          <w:lang w:eastAsia="zh-CN"/>
        </w:rPr>
        <w:t xml:space="preserve"> </w:t>
      </w:r>
      <w:r w:rsidR="00C50CCD" w:rsidRPr="00797312">
        <w:rPr>
          <w:rFonts w:ascii="High Tower Text" w:eastAsiaTheme="minorEastAsia" w:hAnsi="High Tower Text" w:cs="Times New Roman"/>
          <w:lang w:eastAsia="zh-CN"/>
        </w:rPr>
        <w:t xml:space="preserve">mechanisms </w:t>
      </w:r>
      <w:r w:rsidR="006A797E" w:rsidRPr="00797312">
        <w:rPr>
          <w:rFonts w:ascii="High Tower Text" w:eastAsiaTheme="minorEastAsia" w:hAnsi="High Tower Text" w:cs="Times New Roman"/>
          <w:lang w:eastAsia="zh-CN"/>
        </w:rPr>
        <w:t xml:space="preserve">at work in </w:t>
      </w:r>
      <w:r w:rsidR="00C50CCD" w:rsidRPr="00797312">
        <w:rPr>
          <w:rFonts w:ascii="High Tower Text" w:eastAsiaTheme="minorEastAsia" w:hAnsi="High Tower Text" w:cs="Times New Roman"/>
          <w:lang w:eastAsia="zh-CN"/>
        </w:rPr>
        <w:t>complex adaptive systems</w:t>
      </w:r>
      <w:r w:rsidR="00BA6F7A" w:rsidRPr="00797312">
        <w:rPr>
          <w:rFonts w:ascii="High Tower Text" w:eastAsiaTheme="minorEastAsia" w:hAnsi="High Tower Text" w:cs="Times New Roman"/>
          <w:lang w:eastAsia="zh-CN"/>
        </w:rPr>
        <w:t>. S</w:t>
      </w:r>
      <w:r w:rsidR="00D317DF" w:rsidRPr="00797312">
        <w:rPr>
          <w:rFonts w:ascii="High Tower Text" w:eastAsiaTheme="minorEastAsia" w:hAnsi="High Tower Text" w:cs="Times New Roman"/>
          <w:lang w:eastAsia="zh-CN"/>
        </w:rPr>
        <w:t>ocial systems are self-organ</w:t>
      </w:r>
      <w:r w:rsidR="00673E0D" w:rsidRPr="00797312">
        <w:rPr>
          <w:rFonts w:ascii="High Tower Text" w:eastAsiaTheme="minorEastAsia" w:hAnsi="High Tower Text" w:cs="Times New Roman"/>
          <w:lang w:eastAsia="zh-CN"/>
        </w:rPr>
        <w:t>is</w:t>
      </w:r>
      <w:r w:rsidR="00D317DF" w:rsidRPr="00797312">
        <w:rPr>
          <w:rFonts w:ascii="High Tower Text" w:eastAsiaTheme="minorEastAsia" w:hAnsi="High Tower Text" w:cs="Times New Roman"/>
          <w:lang w:eastAsia="zh-CN"/>
        </w:rPr>
        <w:t>ing and self-stabil</w:t>
      </w:r>
      <w:r w:rsidR="00673E0D" w:rsidRPr="00797312">
        <w:rPr>
          <w:rFonts w:ascii="High Tower Text" w:eastAsiaTheme="minorEastAsia" w:hAnsi="High Tower Text" w:cs="Times New Roman"/>
          <w:lang w:eastAsia="zh-CN"/>
        </w:rPr>
        <w:t>is</w:t>
      </w:r>
      <w:r w:rsidR="00D317DF" w:rsidRPr="00797312">
        <w:rPr>
          <w:rFonts w:ascii="High Tower Text" w:eastAsiaTheme="minorEastAsia" w:hAnsi="High Tower Text" w:cs="Times New Roman"/>
          <w:lang w:eastAsia="zh-CN"/>
        </w:rPr>
        <w:t xml:space="preserve">ing only to the extent that human </w:t>
      </w:r>
      <w:r w:rsidR="00854F42" w:rsidRPr="00797312">
        <w:rPr>
          <w:rFonts w:ascii="High Tower Text" w:eastAsiaTheme="minorEastAsia" w:hAnsi="High Tower Text" w:cs="Times New Roman"/>
          <w:lang w:eastAsia="zh-CN"/>
        </w:rPr>
        <w:t>actor</w:t>
      </w:r>
      <w:r w:rsidR="00D317DF" w:rsidRPr="00797312">
        <w:rPr>
          <w:rFonts w:ascii="High Tower Text" w:eastAsiaTheme="minorEastAsia" w:hAnsi="High Tower Text" w:cs="Times New Roman"/>
          <w:lang w:eastAsia="zh-CN"/>
        </w:rPr>
        <w:t>s invest</w:t>
      </w:r>
      <w:r w:rsidR="001C59FD" w:rsidRPr="00797312">
        <w:rPr>
          <w:rFonts w:ascii="High Tower Text" w:eastAsiaTheme="minorEastAsia" w:hAnsi="High Tower Text" w:cs="Times New Roman"/>
          <w:lang w:eastAsia="zh-CN"/>
        </w:rPr>
        <w:t xml:space="preserve"> effort</w:t>
      </w:r>
      <w:r w:rsidR="00D317DF" w:rsidRPr="00797312">
        <w:rPr>
          <w:rFonts w:ascii="High Tower Text" w:eastAsiaTheme="minorEastAsia" w:hAnsi="High Tower Text" w:cs="Times New Roman"/>
          <w:lang w:eastAsia="zh-CN"/>
        </w:rPr>
        <w:t xml:space="preserve"> in making them so, and only to the degree that human </w:t>
      </w:r>
      <w:r w:rsidR="00854F42" w:rsidRPr="00797312">
        <w:rPr>
          <w:rFonts w:ascii="High Tower Text" w:eastAsiaTheme="minorEastAsia" w:hAnsi="High Tower Text" w:cs="Times New Roman"/>
          <w:lang w:eastAsia="zh-CN"/>
        </w:rPr>
        <w:t>actor</w:t>
      </w:r>
      <w:r w:rsidR="00D317DF" w:rsidRPr="00797312">
        <w:rPr>
          <w:rFonts w:ascii="High Tower Text" w:eastAsiaTheme="minorEastAsia" w:hAnsi="High Tower Text" w:cs="Times New Roman"/>
          <w:lang w:eastAsia="zh-CN"/>
        </w:rPr>
        <w:t>s work with mechanisms that produce and sustain self-organ</w:t>
      </w:r>
      <w:r w:rsidR="00673E0D" w:rsidRPr="00797312">
        <w:rPr>
          <w:rFonts w:ascii="High Tower Text" w:eastAsiaTheme="minorEastAsia" w:hAnsi="High Tower Text" w:cs="Times New Roman"/>
          <w:lang w:eastAsia="zh-CN"/>
        </w:rPr>
        <w:t>is</w:t>
      </w:r>
      <w:r w:rsidR="00551396" w:rsidRPr="00797312">
        <w:rPr>
          <w:rFonts w:ascii="High Tower Text" w:eastAsiaTheme="minorEastAsia" w:hAnsi="High Tower Text" w:cs="Times New Roman"/>
          <w:lang w:eastAsia="zh-CN"/>
        </w:rPr>
        <w:t>at</w:t>
      </w:r>
      <w:r w:rsidR="00D317DF" w:rsidRPr="00797312">
        <w:rPr>
          <w:rFonts w:ascii="High Tower Text" w:eastAsiaTheme="minorEastAsia" w:hAnsi="High Tower Text" w:cs="Times New Roman"/>
          <w:lang w:eastAsia="zh-CN"/>
        </w:rPr>
        <w:t xml:space="preserve">ion. </w:t>
      </w:r>
      <w:r w:rsidR="00030333" w:rsidRPr="00797312">
        <w:rPr>
          <w:rFonts w:ascii="High Tower Text" w:eastAsiaTheme="minorEastAsia" w:hAnsi="High Tower Text" w:cs="Times New Roman"/>
          <w:lang w:eastAsia="zh-CN"/>
        </w:rPr>
        <w:t xml:space="preserve">Gunn et al.,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Gunn&lt;/Author&gt;&lt;Year&gt;2010&lt;/Year&gt;&lt;RecNum&gt;20434&lt;/RecNum&gt;&lt;DisplayText&gt;[82]&lt;/DisplayText&gt;&lt;record&gt;&lt;rec-number&gt;20434&lt;/rec-number&gt;&lt;foreign-keys&gt;&lt;key app="EN" db-id="dvaxz5xz5wewwyed2pbpewxc9ev2r5aav9v0" timestamp="1404975416"&gt;20434&lt;/key&gt;&lt;/foreign-keys&gt;&lt;ref-type name="Journal Article"&gt;17&lt;/ref-type&gt;&lt;contributors&gt;&lt;authors&gt;&lt;author&gt;Gunn, Jane M&lt;/author&gt;&lt;author&gt;Palmer, Victoria J&lt;/author&gt;&lt;author&gt;Dowrick, Christopher F&lt;/author&gt;&lt;author&gt;Herrman, Helen E&lt;/author&gt;&lt;author&gt;Griffiths, Frances E&lt;/author&gt;&lt;author&gt;Kokanovic, Renata&lt;/author&gt;&lt;author&gt;Blashki, Grant A&lt;/author&gt;&lt;author&gt;Hegarty, Kelsey L&lt;/author&gt;&lt;author&gt;Johnson, Caroline L&lt;/author&gt;&lt;author&gt;Potiriadis, Maria&lt;/author&gt;&lt;/authors&gt;&lt;/contributors&gt;&lt;titles&gt;&lt;title&gt;Embedding effective depression care: using theory for primary care organisational and systems change&lt;/title&gt;&lt;secondary-title&gt;Implement Sci&lt;/secondary-title&gt;&lt;/titles&gt;&lt;periodical&gt;&lt;full-title&gt;Implementation Science&lt;/full-title&gt;&lt;abbr-1&gt;Implement Sci&lt;/abbr-1&gt;&lt;/periodical&gt;&lt;pages&gt;62&lt;/pages&gt;&lt;volume&gt;5&lt;/volume&gt;&lt;number&gt;1&lt;/number&gt;&lt;dates&gt;&lt;year&gt;2010&lt;/year&gt;&lt;/dates&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82]</w:t>
      </w:r>
      <w:r w:rsidR="00E303AB">
        <w:rPr>
          <w:rFonts w:ascii="High Tower Text" w:eastAsiaTheme="minorEastAsia" w:hAnsi="High Tower Text" w:cs="Times New Roman"/>
          <w:lang w:eastAsia="zh-CN"/>
        </w:rPr>
        <w:fldChar w:fldCharType="end"/>
      </w:r>
      <w:r w:rsidR="00030333" w:rsidRPr="00797312">
        <w:rPr>
          <w:rFonts w:ascii="High Tower Text" w:eastAsiaTheme="minorEastAsia" w:hAnsi="High Tower Text" w:cs="Times New Roman"/>
          <w:lang w:eastAsia="zh-CN"/>
        </w:rPr>
        <w:t xml:space="preserve"> point to the relevance of </w:t>
      </w:r>
      <w:r w:rsidR="002104DD" w:rsidRPr="00797312">
        <w:rPr>
          <w:rFonts w:ascii="High Tower Text" w:eastAsiaTheme="minorEastAsia" w:hAnsi="High Tower Text" w:cs="Times New Roman"/>
          <w:lang w:eastAsia="zh-CN"/>
        </w:rPr>
        <w:t>such a view to a study of the implementation of a new model of care for people with depression:</w:t>
      </w:r>
    </w:p>
    <w:p w:rsidR="00030333" w:rsidRPr="00797312" w:rsidRDefault="00030333" w:rsidP="00D003E6">
      <w:pPr>
        <w:pStyle w:val="NoSpacing"/>
        <w:spacing w:line="276" w:lineRule="auto"/>
        <w:jc w:val="both"/>
        <w:rPr>
          <w:rFonts w:ascii="High Tower Text" w:eastAsiaTheme="minorEastAsia" w:hAnsi="High Tower Text" w:cs="Times New Roman"/>
          <w:lang w:eastAsia="zh-CN"/>
        </w:rPr>
      </w:pPr>
    </w:p>
    <w:p w:rsidR="00030333" w:rsidRPr="00797312" w:rsidRDefault="00030333" w:rsidP="00D003E6">
      <w:pPr>
        <w:pStyle w:val="NoSpacing"/>
        <w:spacing w:line="276" w:lineRule="auto"/>
        <w:ind w:left="720"/>
        <w:jc w:val="both"/>
        <w:rPr>
          <w:rFonts w:ascii="High Tower Text" w:eastAsiaTheme="minorEastAsia" w:hAnsi="High Tower Text" w:cs="Times New Roman"/>
          <w:lang w:eastAsia="zh-CN"/>
        </w:rPr>
      </w:pPr>
      <w:r w:rsidRPr="00797312">
        <w:rPr>
          <w:rFonts w:ascii="High Tower Text" w:eastAsiaTheme="minorEastAsia" w:hAnsi="High Tower Text" w:cs="Times New Roman"/>
          <w:lang w:eastAsia="zh-CN"/>
        </w:rPr>
        <w:t>To explore the context of primary care and the way it responds to people experiencing depression, our approach was informed by the view that primary care is a complex adapti</w:t>
      </w:r>
      <w:r w:rsidR="00350CD4" w:rsidRPr="00797312">
        <w:rPr>
          <w:rFonts w:ascii="High Tower Text" w:eastAsiaTheme="minorEastAsia" w:hAnsi="High Tower Text" w:cs="Times New Roman"/>
          <w:lang w:eastAsia="zh-CN"/>
        </w:rPr>
        <w:t xml:space="preserve">ve system (CAS) (…). [These] </w:t>
      </w:r>
      <w:r w:rsidRPr="00797312">
        <w:rPr>
          <w:rFonts w:ascii="High Tower Text" w:eastAsiaTheme="minorEastAsia" w:hAnsi="High Tower Text" w:cs="Times New Roman"/>
          <w:lang w:eastAsia="zh-CN"/>
        </w:rPr>
        <w:t>consist of different members and components that are dynamic, interactive, and dependent. These systems are adaptive with the capacity to change and to self-organise; they have shadow systems operating in daily work; they have emergent properties that are more than the sum of individual parts, and show initial conditions that can markedly influence what happens in practice</w:t>
      </w:r>
      <w:r w:rsidR="002104DD" w:rsidRPr="00797312">
        <w:rPr>
          <w:rFonts w:ascii="High Tower Text" w:eastAsiaTheme="minorEastAsia" w:hAnsi="High Tower Text" w:cs="Times New Roman"/>
          <w:lang w:eastAsia="zh-CN"/>
        </w:rPr>
        <w:t xml:space="preserve"> </w:t>
      </w:r>
      <w:r w:rsidR="00E303AB">
        <w:rPr>
          <w:rFonts w:ascii="High Tower Text" w:eastAsiaTheme="minorEastAsia" w:hAnsi="High Tower Text" w:cs="Times New Roman"/>
          <w:lang w:eastAsia="zh-CN"/>
        </w:rPr>
        <w:fldChar w:fldCharType="begin"/>
      </w:r>
      <w:r w:rsidR="00E303AB">
        <w:rPr>
          <w:rFonts w:ascii="High Tower Text" w:eastAsiaTheme="minorEastAsia" w:hAnsi="High Tower Text" w:cs="Times New Roman"/>
          <w:lang w:eastAsia="zh-CN"/>
        </w:rPr>
        <w:instrText xml:space="preserve"> ADDIN EN.CITE &lt;EndNote&gt;&lt;Cite&gt;&lt;Author&gt;Gunn&lt;/Author&gt;&lt;Year&gt;2010&lt;/Year&gt;&lt;RecNum&gt;20434&lt;/RecNum&gt;&lt;DisplayText&gt;[82]&lt;/DisplayText&gt;&lt;record&gt;&lt;rec-number&gt;20434&lt;/rec-number&gt;&lt;foreign-keys&gt;&lt;key app="EN" db-id="dvaxz5xz5wewwyed2pbpewxc9ev2r5aav9v0" timestamp="1404975416"&gt;20434&lt;/key&gt;&lt;/foreign-keys&gt;&lt;ref-type name="Journal Article"&gt;17&lt;/ref-type&gt;&lt;contributors&gt;&lt;authors&gt;&lt;author&gt;Gunn, Jane M&lt;/author&gt;&lt;author&gt;Palmer, Victoria J&lt;/author&gt;&lt;author&gt;Dowrick, Christopher F&lt;/author&gt;&lt;author&gt;Herrman, Helen E&lt;/author&gt;&lt;author&gt;Griffiths, Frances E&lt;/author&gt;&lt;author&gt;Kokanovic, Renata&lt;/author&gt;&lt;author&gt;Blashki, Grant A&lt;/author&gt;&lt;author&gt;Hegarty, Kelsey L&lt;/author&gt;&lt;author&gt;Johnson, Caroline L&lt;/author&gt;&lt;author&gt;Potiriadis, Maria&lt;/author&gt;&lt;/authors&gt;&lt;/contributors&gt;&lt;titles&gt;&lt;title&gt;Embedding effective depression care: using theory for primary care organisational and systems change&lt;/title&gt;&lt;secondary-title&gt;Implement Sci&lt;/secondary-title&gt;&lt;/titles&gt;&lt;periodical&gt;&lt;full-title&gt;Implementation Science&lt;/full-title&gt;&lt;abbr-1&gt;Implement Sci&lt;/abbr-1&gt;&lt;/periodical&gt;&lt;pages&gt;62&lt;/pages&gt;&lt;volume&gt;5&lt;/volume&gt;&lt;number&gt;1&lt;/number&gt;&lt;dates&gt;&lt;year&gt;2010&lt;/year&gt;&lt;/dates&gt;&lt;urls&gt;&lt;/urls&gt;&lt;/record&gt;&lt;/Cite&gt;&lt;/EndNote&gt;</w:instrText>
      </w:r>
      <w:r w:rsidR="00E303AB">
        <w:rPr>
          <w:rFonts w:ascii="High Tower Text" w:eastAsiaTheme="minorEastAsia" w:hAnsi="High Tower Text" w:cs="Times New Roman"/>
          <w:lang w:eastAsia="zh-CN"/>
        </w:rPr>
        <w:fldChar w:fldCharType="separate"/>
      </w:r>
      <w:r w:rsidR="00E303AB">
        <w:rPr>
          <w:rFonts w:ascii="High Tower Text" w:eastAsiaTheme="minorEastAsia" w:hAnsi="High Tower Text" w:cs="Times New Roman"/>
          <w:noProof/>
          <w:lang w:eastAsia="zh-CN"/>
        </w:rPr>
        <w:t>[82]</w:t>
      </w:r>
      <w:r w:rsidR="00E303AB">
        <w:rPr>
          <w:rFonts w:ascii="High Tower Text" w:eastAsiaTheme="minorEastAsia" w:hAnsi="High Tower Text" w:cs="Times New Roman"/>
          <w:lang w:eastAsia="zh-CN"/>
        </w:rPr>
        <w:fldChar w:fldCharType="end"/>
      </w:r>
      <w:r w:rsidRPr="00797312">
        <w:rPr>
          <w:rFonts w:ascii="High Tower Text" w:eastAsiaTheme="minorEastAsia" w:hAnsi="High Tower Text" w:cs="Times New Roman"/>
          <w:lang w:eastAsia="zh-CN"/>
        </w:rPr>
        <w:t>.</w:t>
      </w:r>
    </w:p>
    <w:p w:rsidR="00030333" w:rsidRPr="00797312" w:rsidRDefault="00030333" w:rsidP="00D003E6">
      <w:pPr>
        <w:pStyle w:val="NoSpacing"/>
        <w:spacing w:line="276" w:lineRule="auto"/>
        <w:jc w:val="both"/>
        <w:rPr>
          <w:rFonts w:ascii="High Tower Text" w:eastAsiaTheme="minorEastAsia" w:hAnsi="High Tower Text" w:cs="Times New Roman"/>
          <w:lang w:eastAsia="zh-CN"/>
        </w:rPr>
      </w:pPr>
    </w:p>
    <w:p w:rsidR="004F4E7A" w:rsidRPr="00797312" w:rsidRDefault="00611EB2" w:rsidP="00D003E6">
      <w:pPr>
        <w:pStyle w:val="NoSpacing"/>
        <w:spacing w:line="276" w:lineRule="auto"/>
        <w:jc w:val="both"/>
        <w:rPr>
          <w:rFonts w:ascii="High Tower Text" w:eastAsiaTheme="minorEastAsia" w:hAnsi="High Tower Text" w:cs="Times New Roman"/>
          <w:lang w:eastAsia="zh-CN"/>
        </w:rPr>
      </w:pPr>
      <w:r w:rsidRPr="00797312">
        <w:rPr>
          <w:rFonts w:ascii="High Tower Text" w:eastAsia="SimSun" w:hAnsi="High Tower Text" w:cs="Times New Roman"/>
          <w:lang w:eastAsia="zh-CN"/>
        </w:rPr>
        <w:t xml:space="preserve">The questions that arise from this are about how adaptive mechanisms can be characterised and how they work. It is to these that we next. </w:t>
      </w:r>
      <w:r w:rsidR="002B4505" w:rsidRPr="00797312">
        <w:rPr>
          <w:rFonts w:ascii="High Tower Text" w:eastAsia="SimSun" w:hAnsi="High Tower Text" w:cs="Times New Roman"/>
          <w:lang w:eastAsia="zh-CN"/>
        </w:rPr>
        <w:t xml:space="preserve">In this section of the paper, we have argued that NPT characterises generative </w:t>
      </w:r>
      <w:r w:rsidR="008E7ED6" w:rsidRPr="00797312">
        <w:rPr>
          <w:rFonts w:ascii="High Tower Text" w:eastAsia="SimSun" w:hAnsi="High Tower Text" w:cs="Times New Roman"/>
          <w:lang w:eastAsia="zh-CN"/>
        </w:rPr>
        <w:t xml:space="preserve">mechanisms </w:t>
      </w:r>
      <w:r w:rsidR="002B4505" w:rsidRPr="00797312">
        <w:rPr>
          <w:rFonts w:ascii="High Tower Text" w:eastAsia="SimSun" w:hAnsi="High Tower Text" w:cs="Times New Roman"/>
          <w:lang w:eastAsia="zh-CN"/>
        </w:rPr>
        <w:t xml:space="preserve">that </w:t>
      </w:r>
      <w:r w:rsidR="008E7ED6" w:rsidRPr="00797312">
        <w:rPr>
          <w:rFonts w:ascii="High Tower Text" w:eastAsia="SimSun" w:hAnsi="High Tower Text" w:cs="Times New Roman"/>
          <w:lang w:eastAsia="zh-CN"/>
        </w:rPr>
        <w:t>drive</w:t>
      </w:r>
      <w:r w:rsidR="002B4505" w:rsidRPr="00797312">
        <w:rPr>
          <w:rFonts w:ascii="High Tower Text" w:eastAsia="SimSun" w:hAnsi="High Tower Text" w:cs="Times New Roman"/>
          <w:lang w:eastAsia="zh-CN"/>
        </w:rPr>
        <w:t xml:space="preserve"> implementation processes</w:t>
      </w:r>
      <w:r w:rsidR="008E7ED6" w:rsidRPr="00797312">
        <w:rPr>
          <w:rFonts w:ascii="High Tower Text" w:eastAsia="SimSun" w:hAnsi="High Tower Text" w:cs="Times New Roman"/>
          <w:lang w:eastAsia="zh-CN"/>
        </w:rPr>
        <w:t>, and that these processes</w:t>
      </w:r>
      <w:r w:rsidR="002B4505" w:rsidRPr="00797312">
        <w:rPr>
          <w:rFonts w:ascii="High Tower Text" w:eastAsia="SimSun" w:hAnsi="High Tower Text" w:cs="Times New Roman"/>
          <w:lang w:eastAsia="zh-CN"/>
        </w:rPr>
        <w:t xml:space="preserve"> take place in contexts that can be characterised as complex adaptive systems. Their participants’ actions shape, and are shaped by, the mechanisms at work in these systems. </w:t>
      </w:r>
    </w:p>
    <w:p w:rsidR="00DD2D8D" w:rsidRPr="00797312" w:rsidRDefault="00DD2D8D" w:rsidP="00DD2D8D">
      <w:pPr>
        <w:pStyle w:val="NoSpacing"/>
        <w:spacing w:line="276" w:lineRule="auto"/>
        <w:jc w:val="both"/>
        <w:rPr>
          <w:rFonts w:ascii="High Tower Text" w:eastAsiaTheme="minorEastAsia" w:hAnsi="High Tower Text" w:cs="Times New Roman"/>
          <w:lang w:eastAsia="zh-CN"/>
        </w:rPr>
      </w:pPr>
    </w:p>
    <w:p w:rsidR="00732616" w:rsidRPr="00797312" w:rsidRDefault="00732616" w:rsidP="00DD2D8D">
      <w:pPr>
        <w:pStyle w:val="NoSpacing"/>
        <w:spacing w:line="276" w:lineRule="auto"/>
        <w:jc w:val="both"/>
        <w:rPr>
          <w:rFonts w:ascii="High Tower Text" w:eastAsiaTheme="minorEastAsia" w:hAnsi="High Tower Text" w:cs="Times New Roman"/>
          <w:lang w:eastAsia="zh-CN"/>
        </w:rPr>
      </w:pPr>
    </w:p>
    <w:p w:rsidR="00732616" w:rsidRPr="00797312" w:rsidRDefault="00732616" w:rsidP="00DD2D8D">
      <w:pPr>
        <w:pStyle w:val="NoSpacing"/>
        <w:spacing w:line="276" w:lineRule="auto"/>
        <w:jc w:val="both"/>
        <w:rPr>
          <w:rFonts w:ascii="High Tower Text" w:eastAsiaTheme="minorEastAsia" w:hAnsi="High Tower Text" w:cs="Times New Roman"/>
          <w:lang w:eastAsia="zh-CN"/>
        </w:rPr>
      </w:pPr>
    </w:p>
    <w:p w:rsidR="00E955BE" w:rsidRPr="00797312" w:rsidRDefault="00E955BE" w:rsidP="00DD2D8D">
      <w:pPr>
        <w:pStyle w:val="NoSpacing"/>
        <w:spacing w:line="276" w:lineRule="auto"/>
        <w:jc w:val="both"/>
        <w:rPr>
          <w:rFonts w:ascii="High Tower Text" w:eastAsiaTheme="minorEastAsia" w:hAnsi="High Tower Text" w:cs="Times New Roman"/>
          <w:lang w:eastAsia="zh-CN"/>
        </w:rPr>
      </w:pPr>
    </w:p>
    <w:p w:rsidR="00E955BE" w:rsidRPr="00797312" w:rsidRDefault="00E955BE" w:rsidP="00DD2D8D">
      <w:pPr>
        <w:pStyle w:val="NoSpacing"/>
        <w:spacing w:line="276" w:lineRule="auto"/>
        <w:jc w:val="both"/>
        <w:rPr>
          <w:rFonts w:ascii="High Tower Text" w:eastAsiaTheme="minorEastAsia" w:hAnsi="High Tower Text" w:cs="Times New Roman"/>
          <w:lang w:eastAsia="zh-CN"/>
        </w:rPr>
      </w:pPr>
    </w:p>
    <w:p w:rsidR="00732616" w:rsidRPr="00797312" w:rsidRDefault="00732616" w:rsidP="00DD2D8D">
      <w:pPr>
        <w:pStyle w:val="NoSpacing"/>
        <w:spacing w:line="276" w:lineRule="auto"/>
        <w:jc w:val="both"/>
        <w:rPr>
          <w:rFonts w:ascii="High Tower Text" w:eastAsiaTheme="minorEastAsia" w:hAnsi="High Tower Text" w:cs="Times New Roman"/>
          <w:lang w:eastAsia="zh-CN"/>
        </w:rPr>
      </w:pPr>
    </w:p>
    <w:p w:rsidR="00DD2D8D" w:rsidRPr="00797312" w:rsidRDefault="00DD2D8D" w:rsidP="00DD2D8D">
      <w:pPr>
        <w:pStyle w:val="NoSpacing"/>
        <w:spacing w:line="276" w:lineRule="auto"/>
        <w:jc w:val="both"/>
        <w:rPr>
          <w:rFonts w:ascii="High Tower Text" w:eastAsiaTheme="minorEastAsia" w:hAnsi="High Tower Text" w:cs="Times New Roman"/>
          <w:b/>
          <w:lang w:eastAsia="zh-CN"/>
        </w:rPr>
      </w:pPr>
      <w:r w:rsidRPr="00797312">
        <w:rPr>
          <w:rFonts w:ascii="High Tower Text" w:eastAsiaTheme="minorEastAsia" w:hAnsi="High Tower Text" w:cs="Times New Roman"/>
          <w:b/>
          <w:lang w:eastAsia="zh-CN"/>
        </w:rPr>
        <w:t>Coupling: tight and loose</w:t>
      </w:r>
    </w:p>
    <w:p w:rsidR="000F0281" w:rsidRPr="00797312" w:rsidRDefault="000F0281" w:rsidP="00DD2D8D">
      <w:pPr>
        <w:pStyle w:val="NoSpacing"/>
        <w:spacing w:line="276" w:lineRule="auto"/>
        <w:jc w:val="both"/>
        <w:rPr>
          <w:rFonts w:ascii="High Tower Text" w:eastAsiaTheme="minorEastAsia" w:hAnsi="High Tower Text" w:cs="Times New Roman"/>
          <w:lang w:eastAsia="zh-CN"/>
        </w:rPr>
      </w:pPr>
    </w:p>
    <w:p w:rsidR="00DD2D8D" w:rsidRPr="00797312" w:rsidRDefault="00C516B0" w:rsidP="008409F7">
      <w:pPr>
        <w:pStyle w:val="NoSpacing"/>
        <w:spacing w:line="276" w:lineRule="auto"/>
        <w:jc w:val="both"/>
        <w:rPr>
          <w:rFonts w:ascii="High Tower Text" w:hAnsi="High Tower Text"/>
          <w:lang w:eastAsia="zh-CN"/>
        </w:rPr>
      </w:pPr>
      <w:r w:rsidRPr="00797312">
        <w:rPr>
          <w:rFonts w:ascii="High Tower Text" w:eastAsiaTheme="minorEastAsia" w:hAnsi="High Tower Text" w:cs="Times New Roman"/>
          <w:lang w:eastAsia="zh-CN"/>
        </w:rPr>
        <w:t xml:space="preserve">There are two important consequences of understanding the contexts in which implementation processes are enacted in terms of complex adaptive systems. First, it acknowledges that these processes are emergent. </w:t>
      </w:r>
      <w:r w:rsidR="00E62925" w:rsidRPr="00797312">
        <w:rPr>
          <w:rFonts w:ascii="High Tower Text" w:eastAsiaTheme="minorEastAsia" w:hAnsi="High Tower Text" w:cs="Times New Roman"/>
          <w:lang w:eastAsia="zh-CN"/>
        </w:rPr>
        <w:t>They</w:t>
      </w:r>
      <w:r w:rsidRPr="00797312">
        <w:rPr>
          <w:rFonts w:ascii="High Tower Text" w:eastAsiaTheme="minorEastAsia" w:hAnsi="High Tower Text" w:cs="Times New Roman"/>
          <w:lang w:eastAsia="zh-CN"/>
        </w:rPr>
        <w:t xml:space="preserve"> unfold, over time and between settings, </w:t>
      </w:r>
      <w:r w:rsidR="006A797E" w:rsidRPr="00797312">
        <w:rPr>
          <w:rFonts w:ascii="High Tower Text" w:eastAsiaTheme="minorEastAsia" w:hAnsi="High Tower Text" w:cs="Times New Roman"/>
          <w:lang w:eastAsia="zh-CN"/>
        </w:rPr>
        <w:t xml:space="preserve">and </w:t>
      </w:r>
      <w:r w:rsidRPr="00797312">
        <w:rPr>
          <w:rFonts w:ascii="High Tower Text" w:eastAsiaTheme="minorEastAsia" w:hAnsi="High Tower Text" w:cs="Times New Roman"/>
          <w:lang w:eastAsia="zh-CN"/>
        </w:rPr>
        <w:t xml:space="preserve">are shaped by </w:t>
      </w:r>
      <w:r w:rsidRPr="00797312">
        <w:rPr>
          <w:rFonts w:ascii="High Tower Text" w:eastAsia="SimSun" w:hAnsi="High Tower Text" w:cs="Times New Roman"/>
          <w:lang w:eastAsia="zh-CN"/>
        </w:rPr>
        <w:t>many different f</w:t>
      </w:r>
      <w:r w:rsidR="006A797E" w:rsidRPr="00797312">
        <w:rPr>
          <w:rFonts w:ascii="High Tower Text" w:eastAsia="SimSun" w:hAnsi="High Tower Text" w:cs="Times New Roman"/>
          <w:lang w:eastAsia="zh-CN"/>
        </w:rPr>
        <w:t>actors. In</w:t>
      </w:r>
      <w:r w:rsidRPr="00797312">
        <w:rPr>
          <w:rFonts w:ascii="High Tower Text" w:eastAsia="SimSun" w:hAnsi="High Tower Text" w:cs="Times New Roman"/>
          <w:lang w:eastAsia="zh-CN"/>
        </w:rPr>
        <w:t>teractions between these factors may lead to turbulence and other unanticipated effects</w:t>
      </w:r>
      <w:r w:rsidR="00E62925" w:rsidRPr="00797312">
        <w:rPr>
          <w:rFonts w:ascii="High Tower Text" w:eastAsia="SimSun" w:hAnsi="High Tower Text" w:cs="Times New Roman"/>
          <w:lang w:eastAsia="zh-CN"/>
        </w:rPr>
        <w:t xml:space="preserve">. Second, it means that we ought to consider the work of implementation not just in terms of operationalising some new technique, technology, or organisational practice, but also in terms of accomplishing order and predictability, and damping down turbulence. Against this background, the mechanisms that are characterised in </w:t>
      </w:r>
      <w:r w:rsidR="006B2CB5" w:rsidRPr="00797312">
        <w:rPr>
          <w:rFonts w:ascii="High Tower Text" w:eastAsia="SimSun" w:hAnsi="High Tower Text" w:cs="Times New Roman"/>
          <w:lang w:eastAsia="zh-CN"/>
        </w:rPr>
        <w:t>NPT also define</w:t>
      </w:r>
      <w:r w:rsidR="006A46BE" w:rsidRPr="00797312">
        <w:rPr>
          <w:rFonts w:ascii="High Tower Text" w:eastAsia="SimSun" w:hAnsi="High Tower Text" w:cs="Times New Roman"/>
          <w:lang w:eastAsia="zh-CN"/>
        </w:rPr>
        <w:t xml:space="preserve"> the organisational work of </w:t>
      </w:r>
      <w:r w:rsidR="002D4BFD" w:rsidRPr="00797312">
        <w:rPr>
          <w:rFonts w:ascii="High Tower Text" w:eastAsia="SimSun" w:hAnsi="High Tower Text" w:cs="Times New Roman"/>
          <w:lang w:eastAsia="zh-CN"/>
        </w:rPr>
        <w:t>shaping emergence and holding back unanticipated</w:t>
      </w:r>
      <w:r w:rsidR="006A797E" w:rsidRPr="00797312">
        <w:rPr>
          <w:rFonts w:ascii="High Tower Text" w:eastAsia="SimSun" w:hAnsi="High Tower Text" w:cs="Times New Roman"/>
          <w:lang w:eastAsia="zh-CN"/>
        </w:rPr>
        <w:t xml:space="preserve"> consequences</w:t>
      </w:r>
      <w:r w:rsidR="002D4BFD" w:rsidRPr="00797312">
        <w:rPr>
          <w:rFonts w:ascii="High Tower Text" w:eastAsia="SimSun" w:hAnsi="High Tower Text" w:cs="Times New Roman"/>
          <w:lang w:eastAsia="zh-CN"/>
        </w:rPr>
        <w:t xml:space="preserve">. </w:t>
      </w:r>
    </w:p>
    <w:p w:rsidR="008409F7" w:rsidRPr="00797312" w:rsidRDefault="008A3844" w:rsidP="003774BC">
      <w:pPr>
        <w:pStyle w:val="NoSpacing"/>
        <w:spacing w:line="276" w:lineRule="auto"/>
        <w:jc w:val="both"/>
        <w:rPr>
          <w:rFonts w:ascii="High Tower Text" w:hAnsi="High Tower Text"/>
          <w:lang w:eastAsia="zh-CN"/>
        </w:rPr>
      </w:pPr>
      <w:r w:rsidRPr="00797312">
        <w:rPr>
          <w:rFonts w:ascii="High Tower Text" w:hAnsi="High Tower Text"/>
          <w:lang w:eastAsia="zh-CN"/>
        </w:rPr>
        <w:tab/>
        <w:t xml:space="preserve">Collective action, rather than individual behaviour, is at the centre of this work because complex intervention trials – like many other kinds of implementation problem </w:t>
      </w:r>
      <w:r w:rsidR="006B2CB5" w:rsidRPr="00797312">
        <w:rPr>
          <w:rFonts w:ascii="High Tower Text" w:hAnsi="High Tower Text"/>
          <w:lang w:eastAsia="zh-CN"/>
        </w:rPr>
        <w:t>–</w:t>
      </w:r>
      <w:r w:rsidRPr="00797312">
        <w:rPr>
          <w:rFonts w:ascii="High Tower Text" w:hAnsi="High Tower Text"/>
          <w:lang w:eastAsia="zh-CN"/>
        </w:rPr>
        <w:t xml:space="preserve"> </w:t>
      </w:r>
      <w:r w:rsidR="002B13E7" w:rsidRPr="00797312">
        <w:rPr>
          <w:rFonts w:ascii="High Tower Text" w:hAnsi="High Tower Text"/>
          <w:lang w:eastAsia="zh-CN"/>
        </w:rPr>
        <w:t xml:space="preserve">so often </w:t>
      </w:r>
      <w:r w:rsidRPr="00797312">
        <w:rPr>
          <w:rFonts w:ascii="High Tower Text" w:hAnsi="High Tower Text"/>
          <w:lang w:eastAsia="zh-CN"/>
        </w:rPr>
        <w:t xml:space="preserve">involve one group of participants (the trial team) intervening in a context that they do not control by calling on another group of participants to change their work, or to do new work. </w:t>
      </w:r>
      <w:r w:rsidRPr="00204512">
        <w:rPr>
          <w:rFonts w:ascii="High Tower Text" w:hAnsi="High Tower Text"/>
          <w:highlight w:val="yellow"/>
          <w:lang w:eastAsia="zh-CN"/>
        </w:rPr>
        <w:t xml:space="preserve">What matters here </w:t>
      </w:r>
      <w:r w:rsidR="00F1544A" w:rsidRPr="00204512">
        <w:rPr>
          <w:rFonts w:ascii="High Tower Text" w:hAnsi="High Tower Text"/>
          <w:highlight w:val="yellow"/>
          <w:lang w:eastAsia="zh-CN"/>
        </w:rPr>
        <w:t>is how intervention components are coupled to each other, and how they are coupled to dynamic elements of context</w:t>
      </w:r>
      <w:r w:rsidR="00744553" w:rsidRPr="00204512">
        <w:rPr>
          <w:rFonts w:ascii="High Tower Text" w:hAnsi="High Tower Text"/>
          <w:highlight w:val="yellow"/>
          <w:lang w:eastAsia="zh-CN"/>
        </w:rPr>
        <w:t xml:space="preserve"> </w:t>
      </w:r>
      <w:r w:rsidR="00E303AB" w:rsidRPr="00204512">
        <w:rPr>
          <w:rFonts w:ascii="High Tower Text" w:hAnsi="High Tower Text"/>
          <w:highlight w:val="yellow"/>
          <w:lang w:eastAsia="zh-CN"/>
        </w:rPr>
        <w:fldChar w:fldCharType="begin">
          <w:fldData xml:space="preserve">PEVuZE5vdGU+PENpdGU+PEF1dGhvcj5IYXdlPC9BdXRob3I+PFllYXI+MjAxNTwvWWVhcj48UmVj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</w:fldData>
        </w:fldChar>
      </w:r>
      <w:r w:rsidR="00E303AB" w:rsidRPr="00204512">
        <w:rPr>
          <w:rFonts w:ascii="High Tower Text" w:hAnsi="High Tower Text"/>
          <w:highlight w:val="yellow"/>
          <w:lang w:eastAsia="zh-CN"/>
        </w:rPr>
        <w:instrText xml:space="preserve"> ADDIN EN.CITE </w:instrText>
      </w:r>
      <w:r w:rsidR="00E303AB" w:rsidRPr="00204512">
        <w:rPr>
          <w:rFonts w:ascii="High Tower Text" w:hAnsi="High Tower Text"/>
          <w:highlight w:val="yellow"/>
          <w:lang w:eastAsia="zh-CN"/>
        </w:rPr>
        <w:fldChar w:fldCharType="begin">
          <w:fldData xml:space="preserve">PEVuZE5vdGU+PENpdGU+PEF1dGhvcj5IYXdlPC9BdXRob3I+PFllYXI+MjAxNTwvWWVhcj48UmVj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</w:fldData>
        </w:fldChar>
      </w:r>
      <w:r w:rsidR="00E303AB" w:rsidRPr="00204512">
        <w:rPr>
          <w:rFonts w:ascii="High Tower Text" w:hAnsi="High Tower Text"/>
          <w:highlight w:val="yellow"/>
          <w:lang w:eastAsia="zh-CN"/>
        </w:rPr>
        <w:instrText xml:space="preserve"> ADDIN EN.CITE.DATA </w:instrText>
      </w:r>
      <w:r w:rsidR="00E303AB" w:rsidRPr="00204512">
        <w:rPr>
          <w:rFonts w:ascii="High Tower Text" w:hAnsi="High Tower Text"/>
          <w:highlight w:val="yellow"/>
          <w:lang w:eastAsia="zh-CN"/>
        </w:rPr>
      </w:r>
      <w:r w:rsidR="00E303AB" w:rsidRPr="00204512">
        <w:rPr>
          <w:rFonts w:ascii="High Tower Text" w:hAnsi="High Tower Text"/>
          <w:highlight w:val="yellow"/>
          <w:lang w:eastAsia="zh-CN"/>
        </w:rPr>
        <w:fldChar w:fldCharType="end"/>
      </w:r>
      <w:r w:rsidR="00E303AB" w:rsidRPr="00204512">
        <w:rPr>
          <w:rFonts w:ascii="High Tower Text" w:hAnsi="High Tower Text"/>
          <w:highlight w:val="yellow"/>
          <w:lang w:eastAsia="zh-CN"/>
        </w:rPr>
      </w:r>
      <w:r w:rsidR="00E303AB" w:rsidRPr="00204512">
        <w:rPr>
          <w:rFonts w:ascii="High Tower Text" w:hAnsi="High Tower Text"/>
          <w:highlight w:val="yellow"/>
          <w:lang w:eastAsia="zh-CN"/>
        </w:rPr>
        <w:fldChar w:fldCharType="separate"/>
      </w:r>
      <w:r w:rsidR="00E303AB" w:rsidRPr="00204512">
        <w:rPr>
          <w:rFonts w:ascii="High Tower Text" w:hAnsi="High Tower Text"/>
          <w:noProof/>
          <w:highlight w:val="yellow"/>
          <w:lang w:eastAsia="zh-CN"/>
        </w:rPr>
        <w:t>[1, 25, 63]</w:t>
      </w:r>
      <w:r w:rsidR="00E303AB" w:rsidRPr="00204512">
        <w:rPr>
          <w:rFonts w:ascii="High Tower Text" w:hAnsi="High Tower Text"/>
          <w:highlight w:val="yellow"/>
          <w:lang w:eastAsia="zh-CN"/>
        </w:rPr>
        <w:fldChar w:fldCharType="end"/>
      </w:r>
      <w:r w:rsidR="00F1544A" w:rsidRPr="00204512">
        <w:rPr>
          <w:rFonts w:ascii="High Tower Text" w:hAnsi="High Tower Text"/>
          <w:highlight w:val="yellow"/>
          <w:lang w:eastAsia="zh-CN"/>
        </w:rPr>
        <w:t>.</w:t>
      </w:r>
      <w:r w:rsidR="00FE71C2" w:rsidRPr="00204512">
        <w:rPr>
          <w:rFonts w:ascii="High Tower Text" w:hAnsi="High Tower Text"/>
          <w:highlight w:val="yellow"/>
          <w:lang w:eastAsia="zh-CN"/>
        </w:rPr>
        <w:t xml:space="preserve"> T</w:t>
      </w:r>
      <w:r w:rsidR="008409F7" w:rsidRPr="00204512">
        <w:rPr>
          <w:rFonts w:ascii="High Tower Text" w:hAnsi="High Tower Text"/>
          <w:highlight w:val="yellow"/>
          <w:lang w:eastAsia="zh-CN"/>
        </w:rPr>
        <w:t xml:space="preserve">he more tightly coupled intervention components are, the less discretion in resource mobilisation and actors’ contributions are available to participants in their implementation, </w:t>
      </w:r>
      <w:r w:rsidR="00FE71C2" w:rsidRPr="00204512">
        <w:rPr>
          <w:rFonts w:ascii="High Tower Text" w:hAnsi="High Tower Text"/>
          <w:highlight w:val="yellow"/>
          <w:lang w:eastAsia="zh-CN"/>
        </w:rPr>
        <w:t xml:space="preserve">and </w:t>
      </w:r>
      <w:r w:rsidR="008409F7" w:rsidRPr="00204512">
        <w:rPr>
          <w:rFonts w:ascii="High Tower Text" w:hAnsi="High Tower Text"/>
          <w:highlight w:val="yellow"/>
          <w:lang w:eastAsia="zh-CN"/>
        </w:rPr>
        <w:t>the less traction the intervention gains.</w:t>
      </w:r>
      <w:r w:rsidR="008409F7" w:rsidRPr="00797312">
        <w:rPr>
          <w:rFonts w:ascii="High Tower Text" w:hAnsi="High Tower Text"/>
          <w:lang w:eastAsia="zh-CN"/>
        </w:rPr>
        <w:t xml:space="preserve"> </w:t>
      </w:r>
    </w:p>
    <w:p w:rsidR="00CB736D" w:rsidRPr="00797312" w:rsidRDefault="008409F7" w:rsidP="008409F7">
      <w:pPr>
        <w:spacing w:after="0" w:line="276" w:lineRule="auto"/>
        <w:ind w:firstLine="720"/>
        <w:jc w:val="both"/>
        <w:rPr>
          <w:rFonts w:ascii="High Tower Text" w:eastAsia="SimSun" w:hAnsi="High Tower Text" w:cs="Times New Roman"/>
          <w:lang w:eastAsia="zh-CN"/>
        </w:rPr>
      </w:pPr>
      <w:r w:rsidRPr="00204512">
        <w:rPr>
          <w:rFonts w:ascii="High Tower Text" w:hAnsi="High Tower Text"/>
          <w:highlight w:val="yellow"/>
          <w:lang w:eastAsia="zh-CN"/>
        </w:rPr>
        <w:t>The more loosely coupled intervention components are, the more discretion in resource mobilisation and actors’ contributions are available to participants in their implementation.</w:t>
      </w:r>
      <w:r w:rsidR="00F1544A" w:rsidRPr="00204512">
        <w:rPr>
          <w:rFonts w:ascii="High Tower Text" w:hAnsi="High Tower Text"/>
          <w:highlight w:val="yellow"/>
          <w:lang w:eastAsia="zh-CN"/>
        </w:rPr>
        <w:t xml:space="preserve"> </w:t>
      </w:r>
      <w:r w:rsidR="00DD2D8D" w:rsidRPr="00204512">
        <w:rPr>
          <w:rFonts w:ascii="High Tower Text" w:hAnsi="High Tower Text"/>
          <w:highlight w:val="yellow"/>
          <w:lang w:eastAsia="zh-CN"/>
        </w:rPr>
        <w:t xml:space="preserve">Taft </w:t>
      </w:r>
      <w:r w:rsidR="00DD2D8D" w:rsidRPr="00204512">
        <w:rPr>
          <w:rFonts w:ascii="High Tower Text" w:hAnsi="High Tower Text"/>
          <w:i/>
          <w:highlight w:val="yellow"/>
          <w:lang w:eastAsia="zh-CN"/>
        </w:rPr>
        <w:t>et al</w:t>
      </w:r>
      <w:r w:rsidR="00DD2D8D" w:rsidRPr="00204512">
        <w:rPr>
          <w:rFonts w:ascii="High Tower Text" w:hAnsi="High Tower Text"/>
          <w:highlight w:val="yellow"/>
          <w:lang w:eastAsia="zh-CN"/>
        </w:rPr>
        <w:t xml:space="preserve">., </w:t>
      </w:r>
      <w:r w:rsidR="00E303AB" w:rsidRPr="00204512">
        <w:rPr>
          <w:rFonts w:ascii="High Tower Text" w:hAnsi="High Tower Text"/>
          <w:highlight w:val="yellow"/>
          <w:lang w:eastAsia="zh-CN"/>
        </w:rPr>
        <w:fldChar w:fldCharType="begin">
          <w:fldData xml:space="preserve">PEVuZE5vdGU+PENpdGU+PEF1dGhvcj5UYWZ0PC9BdXRob3I+PFllYXI+MjAxMjwvWWVhcj48UmVj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</w:fldData>
        </w:fldChar>
      </w:r>
      <w:r w:rsidR="00E303AB" w:rsidRPr="00204512">
        <w:rPr>
          <w:rFonts w:ascii="High Tower Text" w:hAnsi="High Tower Text"/>
          <w:highlight w:val="yellow"/>
          <w:lang w:eastAsia="zh-CN"/>
        </w:rPr>
        <w:instrText xml:space="preserve"> ADDIN EN.CITE </w:instrText>
      </w:r>
      <w:r w:rsidR="00E303AB" w:rsidRPr="00204512">
        <w:rPr>
          <w:rFonts w:ascii="High Tower Text" w:hAnsi="High Tower Text"/>
          <w:highlight w:val="yellow"/>
          <w:lang w:eastAsia="zh-CN"/>
        </w:rPr>
        <w:fldChar w:fldCharType="begin">
          <w:fldData xml:space="preserve">PEVuZE5vdGU+PENpdGU+PEF1dGhvcj5UYWZ0PC9BdXRob3I+PFllYXI+MjAxMjwvWWVhcj48UmVj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</w:fldData>
        </w:fldChar>
      </w:r>
      <w:r w:rsidR="00E303AB" w:rsidRPr="00204512">
        <w:rPr>
          <w:rFonts w:ascii="High Tower Text" w:hAnsi="High Tower Text"/>
          <w:highlight w:val="yellow"/>
          <w:lang w:eastAsia="zh-CN"/>
        </w:rPr>
        <w:instrText xml:space="preserve"> ADDIN EN.CITE.DATA </w:instrText>
      </w:r>
      <w:r w:rsidR="00E303AB" w:rsidRPr="00204512">
        <w:rPr>
          <w:rFonts w:ascii="High Tower Text" w:hAnsi="High Tower Text"/>
          <w:highlight w:val="yellow"/>
          <w:lang w:eastAsia="zh-CN"/>
        </w:rPr>
      </w:r>
      <w:r w:rsidR="00E303AB" w:rsidRPr="00204512">
        <w:rPr>
          <w:rFonts w:ascii="High Tower Text" w:hAnsi="High Tower Text"/>
          <w:highlight w:val="yellow"/>
          <w:lang w:eastAsia="zh-CN"/>
        </w:rPr>
        <w:fldChar w:fldCharType="end"/>
      </w:r>
      <w:r w:rsidR="00E303AB" w:rsidRPr="00204512">
        <w:rPr>
          <w:rFonts w:ascii="High Tower Text" w:hAnsi="High Tower Text"/>
          <w:highlight w:val="yellow"/>
          <w:lang w:eastAsia="zh-CN"/>
        </w:rPr>
      </w:r>
      <w:r w:rsidR="00E303AB" w:rsidRPr="00204512">
        <w:rPr>
          <w:rFonts w:ascii="High Tower Text" w:hAnsi="High Tower Text"/>
          <w:highlight w:val="yellow"/>
          <w:lang w:eastAsia="zh-CN"/>
        </w:rPr>
        <w:fldChar w:fldCharType="separate"/>
      </w:r>
      <w:r w:rsidR="00E303AB" w:rsidRPr="00204512">
        <w:rPr>
          <w:rFonts w:ascii="High Tower Text" w:hAnsi="High Tower Text"/>
          <w:noProof/>
          <w:highlight w:val="yellow"/>
          <w:lang w:eastAsia="zh-CN"/>
        </w:rPr>
        <w:t>[66, 67, 83, 84]</w:t>
      </w:r>
      <w:r w:rsidR="00E303AB" w:rsidRPr="00204512">
        <w:rPr>
          <w:rFonts w:ascii="High Tower Text" w:hAnsi="High Tower Text"/>
          <w:highlight w:val="yellow"/>
          <w:lang w:eastAsia="zh-CN"/>
        </w:rPr>
        <w:fldChar w:fldCharType="end"/>
      </w:r>
      <w:r w:rsidR="00DD2D8D" w:rsidRPr="00204512">
        <w:rPr>
          <w:rFonts w:ascii="High Tower Text" w:hAnsi="High Tower Text"/>
          <w:highlight w:val="yellow"/>
          <w:lang w:eastAsia="zh-CN"/>
        </w:rPr>
        <w:t xml:space="preserve"> describe the MOVE trial, a complex intervention study with a bundle of intervention components aimed at identifying and supporting women at risk of, or experiencing, family violence (FV).</w:t>
      </w:r>
      <w:r w:rsidR="00DD2D8D" w:rsidRPr="00797312">
        <w:rPr>
          <w:rFonts w:ascii="High Tower Text" w:hAnsi="High Tower Text"/>
          <w:lang w:eastAsia="zh-CN"/>
        </w:rPr>
        <w:t xml:space="preserve"> There were multiple intervention components. At the centre of the trial was a screening instrument that included questions intended to facilitate detection of family violence</w:t>
      </w:r>
      <w:r w:rsidR="00FE71C2" w:rsidRPr="00797312">
        <w:rPr>
          <w:rFonts w:ascii="High Tower Text" w:hAnsi="High Tower Text"/>
          <w:lang w:eastAsia="zh-CN"/>
        </w:rPr>
        <w:t>. This</w:t>
      </w:r>
      <w:r w:rsidR="00DD2D8D" w:rsidRPr="00797312">
        <w:rPr>
          <w:rFonts w:ascii="High Tower Text" w:hAnsi="High Tower Text"/>
          <w:lang w:eastAsia="zh-CN"/>
        </w:rPr>
        <w:t xml:space="preserve"> was offered to all women seen by eight teams of Maternal and Child Health Specialist Nurses in Victoria, Australia. Sitting behind this was a clinical practice guideline and a clinical pathway that mapped possible courses of action available to nurses if risk or experience of FV was de</w:t>
      </w:r>
      <w:r w:rsidR="00B15DA9" w:rsidRPr="00797312">
        <w:rPr>
          <w:rFonts w:ascii="High Tower Text" w:hAnsi="High Tower Text"/>
          <w:lang w:eastAsia="zh-CN"/>
        </w:rPr>
        <w:t>tected. Finally, specialist FV l</w:t>
      </w:r>
      <w:r w:rsidR="00DD2D8D" w:rsidRPr="00797312">
        <w:rPr>
          <w:rFonts w:ascii="High Tower Text" w:hAnsi="High Tower Text"/>
          <w:lang w:eastAsia="zh-CN"/>
        </w:rPr>
        <w:t>iaison</w:t>
      </w:r>
      <w:r w:rsidR="00B15DA9" w:rsidRPr="00797312">
        <w:rPr>
          <w:rFonts w:ascii="High Tower Text" w:hAnsi="High Tower Text"/>
          <w:lang w:eastAsia="zh-CN"/>
        </w:rPr>
        <w:t xml:space="preserve"> workers</w:t>
      </w:r>
      <w:r w:rsidR="00DD2D8D" w:rsidRPr="00797312">
        <w:rPr>
          <w:rFonts w:ascii="High Tower Text" w:hAnsi="High Tower Text"/>
          <w:lang w:eastAsia="zh-CN"/>
        </w:rPr>
        <w:t xml:space="preserve"> offered support for Nurses. However, while there were many intervention </w:t>
      </w:r>
      <w:r w:rsidR="00DD2D8D" w:rsidRPr="00797312">
        <w:rPr>
          <w:rFonts w:ascii="High Tower Text" w:hAnsi="High Tower Text"/>
          <w:i/>
          <w:lang w:eastAsia="zh-CN"/>
        </w:rPr>
        <w:t>objects</w:t>
      </w:r>
      <w:r w:rsidR="00DD2D8D" w:rsidRPr="00797312">
        <w:rPr>
          <w:rFonts w:ascii="High Tower Text" w:hAnsi="High Tower Text"/>
          <w:lang w:eastAsia="zh-CN"/>
        </w:rPr>
        <w:t xml:space="preserve">, the mission critical element of the trial was the creation of an interactional space in which women felt safe to disclose FV, and the availability of a structured script for action that nurses felt safe to use. </w:t>
      </w:r>
      <w:r w:rsidR="00B15DA9" w:rsidRPr="00797312">
        <w:rPr>
          <w:rFonts w:ascii="High Tower Text" w:hAnsi="High Tower Text"/>
          <w:lang w:eastAsia="zh-CN"/>
        </w:rPr>
        <w:t xml:space="preserve"> A t</w:t>
      </w:r>
      <w:r w:rsidR="00DD2D8D" w:rsidRPr="00797312">
        <w:rPr>
          <w:rFonts w:ascii="High Tower Text" w:hAnsi="High Tower Text"/>
          <w:lang w:eastAsia="zh-CN"/>
        </w:rPr>
        <w:t xml:space="preserve">ransaction space was </w:t>
      </w:r>
      <w:r w:rsidR="00B15DA9" w:rsidRPr="00797312">
        <w:rPr>
          <w:rFonts w:ascii="High Tower Text" w:hAnsi="High Tower Text"/>
          <w:lang w:eastAsia="zh-CN"/>
        </w:rPr>
        <w:t xml:space="preserve">thus </w:t>
      </w:r>
      <w:r w:rsidR="00DD2D8D" w:rsidRPr="00797312">
        <w:rPr>
          <w:rFonts w:ascii="High Tower Text" w:hAnsi="High Tower Text"/>
          <w:lang w:eastAsia="zh-CN"/>
        </w:rPr>
        <w:t xml:space="preserve">created in which social structural and social cognitive resources could be mobilized </w:t>
      </w:r>
      <w:r w:rsidR="00E303AB">
        <w:rPr>
          <w:rFonts w:ascii="High Tower Text" w:hAnsi="High Tower Text"/>
          <w:lang w:eastAsia="zh-CN"/>
        </w:rPr>
        <w:fldChar w:fldCharType="begin"/>
      </w:r>
      <w:r w:rsidR="00E303AB">
        <w:rPr>
          <w:rFonts w:ascii="High Tower Text" w:hAnsi="High Tower Text"/>
          <w:lang w:eastAsia="zh-CN"/>
        </w:rPr>
        <w:instrText xml:space="preserve"> ADDIN EN.CITE &lt;EndNote&gt;&lt;Cite&gt;&lt;Author&gt;May&lt;/Author&gt;&lt;Year&gt;2013&lt;/Year&gt;&lt;RecNum&gt;13556&lt;/RecNum&gt;&lt;DisplayText&gt;[25, 85]&lt;/DisplayText&gt;&lt;record&gt;&lt;rec-number&gt;13556&lt;/rec-number&gt;&lt;foreign-keys&gt;&lt;key app="EN" db-id="dvaxz5xz5wewwyed2pbpewxc9ev2r5aav9v0" timestamp="1362059801"&gt;13556&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abbr-1&gt;Implement Sci&lt;/abbr-1&gt;&lt;/periodical&gt;&lt;pages&gt;18&lt;/pages&gt;&lt;volume&gt;8&lt;/volume&gt;&lt;number&gt;1&lt;/number&gt;&lt;dates&gt;&lt;year&gt;2013&lt;/year&gt;&lt;/dates&gt;&lt;isbn&gt;1748-5908&lt;/isbn&gt;&lt;accession-num&gt;doi:10.1186/1748-5908-8-18&lt;/accession-num&gt;&lt;urls&gt;&lt;related-urls&gt;&lt;url&gt;http://www.implementationscience.com/content/8/1/18&lt;/url&gt;&lt;/related-urls&gt;&lt;/urls&gt;&lt;/record&gt;&lt;/Cite&gt;&lt;Cite&gt;&lt;Author&gt;May&lt;/Author&gt;&lt;Year&gt;2009&lt;/Year&gt;&lt;RecNum&gt;20372&lt;/RecNum&gt;&lt;record&gt;&lt;rec-number&gt;20372&lt;/rec-number&gt;&lt;foreign-keys&gt;&lt;key app="EN" db-id="dvaxz5xz5wewwyed2pbpewxc9ev2r5aav9v0" timestamp="1404975414"&gt;20372&lt;/key&gt;&lt;/foreign-keys&gt;&lt;ref-type name="Journal Article"&gt;17&lt;/ref-type&gt;&lt;contributors&gt;&lt;authors&gt;&lt;author&gt;May, Carl&lt;/author&gt;&lt;author&gt;Finch, Tracy&lt;/author&gt;&lt;/authors&gt;&lt;/contributors&gt;&lt;titles&gt;&lt;title&gt;Implementing, embedding, and integrating practices: an outline of normalization process theory&lt;/title&gt;&lt;secondary-title&gt;Sociology&lt;/secondary-title&gt;&lt;/titles&gt;&lt;periodical&gt;&lt;full-title&gt;Sociology-the Journal of the British Sociological Association&lt;/full-title&gt;&lt;abbr-1&gt;Sociology&lt;/abbr-1&gt;&lt;/periodical&gt;&lt;pages&gt;535-554&lt;/pages&gt;&lt;volume&gt;43&lt;/volume&gt;&lt;number&gt;3&lt;/number&gt;&lt;dates&gt;&lt;year&gt;2009&lt;/year&gt;&lt;/dates&gt;&lt;isbn&gt;0038-0385&lt;/isbn&gt;&lt;urls&gt;&lt;/urls&gt;&lt;/record&gt;&lt;/Cite&gt;&lt;/EndNote&gt;</w:instrText>
      </w:r>
      <w:r w:rsidR="00E303AB">
        <w:rPr>
          <w:rFonts w:ascii="High Tower Text" w:hAnsi="High Tower Text"/>
          <w:lang w:eastAsia="zh-CN"/>
        </w:rPr>
        <w:fldChar w:fldCharType="separate"/>
      </w:r>
      <w:r w:rsidR="00E303AB">
        <w:rPr>
          <w:rFonts w:ascii="High Tower Text" w:hAnsi="High Tower Text"/>
          <w:noProof/>
          <w:lang w:eastAsia="zh-CN"/>
        </w:rPr>
        <w:t>[25, 85]</w:t>
      </w:r>
      <w:r w:rsidR="00E303AB">
        <w:rPr>
          <w:rFonts w:ascii="High Tower Text" w:hAnsi="High Tower Text"/>
          <w:lang w:eastAsia="zh-CN"/>
        </w:rPr>
        <w:fldChar w:fldCharType="end"/>
      </w:r>
      <w:r w:rsidR="00DD2D8D" w:rsidRPr="00797312">
        <w:rPr>
          <w:rFonts w:ascii="High Tower Text" w:hAnsi="High Tower Text"/>
          <w:lang w:eastAsia="zh-CN"/>
        </w:rPr>
        <w:t xml:space="preserve">, and in which the intervention was workable and integrated in its operational context </w:t>
      </w:r>
      <w:r w:rsidR="00E303AB">
        <w:rPr>
          <w:rFonts w:ascii="High Tower Text" w:hAnsi="High Tower Text"/>
          <w:lang w:eastAsia="zh-CN"/>
        </w:rPr>
        <w:fldChar w:fldCharType="begin"/>
      </w:r>
      <w:r w:rsidR="00E303AB">
        <w:rPr>
          <w:rFonts w:ascii="High Tower Text" w:hAnsi="High Tower Text"/>
          <w:lang w:eastAsia="zh-CN"/>
        </w:rPr>
        <w:instrText xml:space="preserve"> ADDIN EN.CITE &lt;EndNote&gt;&lt;Cite&gt;&lt;Author&gt;May&lt;/Author&gt;&lt;Year&gt;2006&lt;/Year&gt;&lt;RecNum&gt;5331&lt;/RecNum&gt;&lt;DisplayText&gt;[21]&lt;/DisplayText&gt;&lt;record&gt;&lt;rec-number&gt;5331&lt;/rec-number&gt;&lt;foreign-keys&gt;&lt;key app="EN" db-id="dvaxz5xz5wewwyed2pbpewxc9ev2r5aav9v0" timestamp="0"&gt;5331&lt;/key&gt;&lt;/foreign-keys&gt;&lt;ref-type name="Journal Article"&gt;17&lt;/ref-type&gt;&lt;contributors&gt;&lt;authors&gt;&lt;author&gt;May,C.&lt;/author&gt;&lt;/authors&gt;&lt;/contributors&gt;&lt;titles&gt;&lt;title&gt;A rational model for assessing and evaluating complex interventions in health care&lt;/title&gt;&lt;secondary-title&gt;BMC Health Services Research&lt;/secondary-title&gt;&lt;/titles&gt;&lt;periodical&gt;&lt;full-title&gt;Bmc Health Services Research&lt;/full-title&gt;&lt;abbr-1&gt;Bmc Health Serv Res&lt;/abbr-1&gt;&lt;/periodical&gt;&lt;pages&gt;1-11&lt;/pages&gt;&lt;volume&gt;6&lt;/volume&gt;&lt;number&gt;86 &lt;/number&gt;&lt;keywords&gt;&lt;keyword&gt;Telemedicine Book&lt;/keyword&gt;&lt;keyword&gt;HTHR database&lt;/keyword&gt;&lt;keyword&gt;INTERVENTION&lt;/keyword&gt;&lt;keyword&gt;INTERVENTIONS&lt;/keyword&gt;&lt;keyword&gt;MODEL&lt;/keyword&gt;&lt;keyword&gt;normalization&lt;/keyword&gt;&lt;/keywords&gt;&lt;dates&gt;&lt;year&gt;2006&lt;/year&gt;&lt;/dates&gt;&lt;label&gt;4675&lt;/label&gt;&lt;urls&gt;&lt;/urls&gt;&lt;electronic-resource-num&gt;doi:10.1186/1472-6963-6-86&lt;/electronic-resource-num&gt;&lt;/record&gt;&lt;/Cite&gt;&lt;/EndNote&gt;</w:instrText>
      </w:r>
      <w:r w:rsidR="00E303AB">
        <w:rPr>
          <w:rFonts w:ascii="High Tower Text" w:hAnsi="High Tower Text"/>
          <w:lang w:eastAsia="zh-CN"/>
        </w:rPr>
        <w:fldChar w:fldCharType="separate"/>
      </w:r>
      <w:r w:rsidR="00E303AB">
        <w:rPr>
          <w:rFonts w:ascii="High Tower Text" w:hAnsi="High Tower Text"/>
          <w:noProof/>
          <w:lang w:eastAsia="zh-CN"/>
        </w:rPr>
        <w:t>[21]</w:t>
      </w:r>
      <w:r w:rsidR="00E303AB">
        <w:rPr>
          <w:rFonts w:ascii="High Tower Text" w:hAnsi="High Tower Text"/>
          <w:lang w:eastAsia="zh-CN"/>
        </w:rPr>
        <w:fldChar w:fldCharType="end"/>
      </w:r>
      <w:r w:rsidR="00DD2D8D" w:rsidRPr="00797312">
        <w:rPr>
          <w:rFonts w:ascii="High Tower Text" w:hAnsi="High Tower Text"/>
          <w:lang w:eastAsia="zh-CN"/>
        </w:rPr>
        <w:t xml:space="preserve">. </w:t>
      </w:r>
      <w:r w:rsidRPr="00797312">
        <w:rPr>
          <w:rFonts w:ascii="High Tower Text" w:hAnsi="High Tower Text"/>
          <w:lang w:eastAsia="zh-CN"/>
        </w:rPr>
        <w:t xml:space="preserve">Women had discretion about whether or how to disclose FV. The context was characterised by multiple layers of operational complexity and emotional turbulence. With </w:t>
      </w:r>
      <w:r w:rsidRPr="00797312">
        <w:rPr>
          <w:rFonts w:ascii="High Tower Text" w:hAnsi="High Tower Text" w:cs="Times New Roman"/>
          <w:lang w:eastAsia="zh-CN"/>
        </w:rPr>
        <w:t xml:space="preserve">intervention components </w:t>
      </w:r>
      <w:r w:rsidRPr="00797312">
        <w:rPr>
          <w:rFonts w:ascii="High Tower Text" w:hAnsi="High Tower Text"/>
          <w:lang w:eastAsia="zh-CN"/>
        </w:rPr>
        <w:t>c</w:t>
      </w:r>
      <w:r w:rsidRPr="00797312">
        <w:rPr>
          <w:rFonts w:ascii="High Tower Text" w:hAnsi="High Tower Text" w:cs="Times New Roman"/>
          <w:lang w:eastAsia="zh-CN"/>
        </w:rPr>
        <w:t xml:space="preserve">oupled in this way, the negotiation space in which they were to be enacted was known to nurses delivering the intervention. </w:t>
      </w:r>
      <w:r w:rsidR="00DD2D8D" w:rsidRPr="00797312">
        <w:rPr>
          <w:rFonts w:ascii="High Tower Text" w:hAnsi="High Tower Text"/>
          <w:lang w:eastAsia="zh-CN"/>
        </w:rPr>
        <w:t xml:space="preserve">This trial was </w:t>
      </w:r>
      <w:r w:rsidR="00B15DA9" w:rsidRPr="00797312">
        <w:rPr>
          <w:rFonts w:ascii="High Tower Text" w:hAnsi="High Tower Text"/>
          <w:lang w:eastAsia="zh-CN"/>
        </w:rPr>
        <w:t>successful. I</w:t>
      </w:r>
      <w:r w:rsidR="00DD2D8D" w:rsidRPr="00797312">
        <w:rPr>
          <w:rFonts w:ascii="High Tower Text" w:hAnsi="High Tower Text"/>
          <w:lang w:eastAsia="zh-CN"/>
        </w:rPr>
        <w:t xml:space="preserve">t had positive outcomes </w:t>
      </w:r>
      <w:r w:rsidR="00E303AB">
        <w:rPr>
          <w:rFonts w:ascii="High Tower Text" w:hAnsi="High Tower Text"/>
          <w:lang w:eastAsia="zh-CN"/>
        </w:rPr>
        <w:fldChar w:fldCharType="begin"/>
      </w:r>
      <w:r w:rsidR="00E303AB">
        <w:rPr>
          <w:rFonts w:ascii="High Tower Text" w:hAnsi="High Tower Text"/>
          <w:lang w:eastAsia="zh-CN"/>
        </w:rPr>
        <w:instrText xml:space="preserve"> ADDIN EN.CITE &lt;EndNote&gt;&lt;Cite&gt;&lt;Author&gt;Taft&lt;/Author&gt;&lt;Year&gt;2014&lt;/Year&gt;&lt;RecNum&gt;21639&lt;/RecNum&gt;&lt;DisplayText&gt;[84]&lt;/DisplayText&gt;&lt;record&gt;&lt;rec-number&gt;21639&lt;/rec-number&gt;&lt;foreign-keys&gt;&lt;key app="EN" db-id="dvaxz5xz5wewwyed2pbpewxc9ev2r5aav9v0" timestamp="1462270195"&gt;21639&lt;/key&gt;&lt;/foreign-keys&gt;&lt;ref-type name="Journal Article"&gt;17&lt;/ref-type&gt;&lt;contributors&gt;&lt;authors&gt;&lt;author&gt;Taft, A.&lt;/author&gt;&lt;author&gt;Small, R.&lt;/author&gt;&lt;/authors&gt;&lt;/contributors&gt;&lt;auth-address&gt;Judith Lumley Centre, La Trobe University, Melbourne, Australia. a.taft@latrobe.edu.au.&amp;#xD;Judith Lumley Centre, La Trobe University, Melbourne, Australia. r.small@latrobe.edu.au.&lt;/auth-address&gt;&lt;titles&gt;&lt;title&gt;Preventing and reducing violence against women: innovation in community-level studies&lt;/title&gt;&lt;secondary-title&gt;BMC Med&lt;/secondary-title&gt;&lt;/titles&gt;&lt;periodical&gt;&lt;full-title&gt;BMC Med&lt;/full-title&gt;&lt;/periodical&gt;&lt;pages&gt;155&lt;/pages&gt;&lt;volume&gt;12&lt;/volume&gt;&lt;keywords&gt;&lt;keyword&gt;Female&lt;/keyword&gt;&lt;keyword&gt;HIV Infections/*prevention &amp;amp; control&lt;/keyword&gt;&lt;keyword&gt;Humans&lt;/keyword&gt;&lt;keyword&gt;Male&lt;/keyword&gt;&lt;keyword&gt;Spouse Abuse/*prevention &amp;amp; control&lt;/keyword&gt;&lt;/keywords&gt;&lt;dates&gt;&lt;year&gt;2014&lt;/year&gt;&lt;/dates&gt;&lt;isbn&gt;1741-7015 (Electronic)&amp;#xD;1741-7015 (Linking)&lt;/isbn&gt;&lt;accession-num&gt;25286152&lt;/accession-num&gt;&lt;urls&gt;&lt;related-urls&gt;&lt;url&gt;http://www.ncbi.nlm.nih.gov/pubmed/25286152&lt;/url&gt;&lt;/related-urls&gt;&lt;/urls&gt;&lt;custom2&gt;4181040&lt;/custom2&gt;&lt;electronic-resource-num&gt;10.1186/s12916-014-0155-9&lt;/electronic-resource-num&gt;&lt;/record&gt;&lt;/Cite&gt;&lt;/EndNote&gt;</w:instrText>
      </w:r>
      <w:r w:rsidR="00E303AB">
        <w:rPr>
          <w:rFonts w:ascii="High Tower Text" w:hAnsi="High Tower Text"/>
          <w:lang w:eastAsia="zh-CN"/>
        </w:rPr>
        <w:fldChar w:fldCharType="separate"/>
      </w:r>
      <w:r w:rsidR="00E303AB">
        <w:rPr>
          <w:rFonts w:ascii="High Tower Text" w:hAnsi="High Tower Text"/>
          <w:noProof/>
          <w:lang w:eastAsia="zh-CN"/>
        </w:rPr>
        <w:t>[84]</w:t>
      </w:r>
      <w:r w:rsidR="00E303AB">
        <w:rPr>
          <w:rFonts w:ascii="High Tower Text" w:hAnsi="High Tower Text"/>
          <w:lang w:eastAsia="zh-CN"/>
        </w:rPr>
        <w:fldChar w:fldCharType="end"/>
      </w:r>
      <w:r w:rsidR="00B15DA9" w:rsidRPr="00797312">
        <w:rPr>
          <w:rFonts w:ascii="High Tower Text" w:hAnsi="High Tower Text"/>
          <w:lang w:eastAsia="zh-CN"/>
        </w:rPr>
        <w:t>. More than this is was implemented and sustained. T</w:t>
      </w:r>
      <w:r w:rsidR="00DD2D8D" w:rsidRPr="00797312">
        <w:rPr>
          <w:rFonts w:ascii="High Tower Text" w:hAnsi="High Tower Text"/>
          <w:lang w:eastAsia="zh-CN"/>
        </w:rPr>
        <w:t xml:space="preserve">wo year follow up </w:t>
      </w:r>
      <w:r w:rsidR="00E303AB">
        <w:rPr>
          <w:rFonts w:ascii="High Tower Text" w:hAnsi="High Tower Text"/>
          <w:lang w:eastAsia="zh-CN"/>
        </w:rPr>
        <w:fldChar w:fldCharType="begin"/>
      </w:r>
      <w:r w:rsidR="00E303AB">
        <w:rPr>
          <w:rFonts w:ascii="High Tower Text" w:hAnsi="High Tower Text"/>
          <w:lang w:eastAsia="zh-CN"/>
        </w:rPr>
        <w:instrText xml:space="preserve"> ADDIN EN.CITE &lt;EndNote&gt;&lt;Cite&gt;&lt;Author&gt;Hooker&lt;/Author&gt;&lt;Year&gt;2015&lt;/Year&gt;&lt;RecNum&gt;101&lt;/RecNum&gt;&lt;DisplayText&gt;[67]&lt;/DisplayText&gt;&lt;record&gt;&lt;rec-number&gt;101&lt;/rec-number&gt;&lt;foreign-keys&gt;&lt;key app="EN" db-id="t0sw9dsadx9x2ie559kxevam0pw90ex05v5t" timestamp="1450255430"&gt;101&lt;/key&gt;&lt;/foreign-keys&gt;&lt;ref-type name="Journal Article"&gt;17&lt;/ref-type&gt;&lt;contributors&gt;&lt;authors&gt;&lt;author&gt;Hooker, Leesa&lt;/author&gt;&lt;author&gt;Small, Rhonda&lt;/author&gt;&lt;author&gt;Taft, Angela&lt;/author&gt;&lt;/authors&gt;&lt;/contributors&gt;&lt;titles&gt;&lt;title&gt;Understanding sustained domestic violence identification in maternal and child health nurse care: process evaluation from a 2‐year follow‐up of the MOVE trial&lt;/title&gt;&lt;secondary-title&gt;Journal of advanced nursing&lt;/secondary-title&gt;&lt;/titles&gt;&lt;periodical&gt;&lt;full-title&gt;Journal of advanced nursing&lt;/full-title&gt;&lt;/periodical&gt;&lt;dates&gt;&lt;year&gt;2015&lt;/year&gt;&lt;/dates&gt;&lt;isbn&gt;1365-2648&lt;/isbn&gt;&lt;urls&gt;&lt;/urls&gt;&lt;/record&gt;&lt;/Cite&gt;&lt;/EndNote&gt;</w:instrText>
      </w:r>
      <w:r w:rsidR="00E303AB">
        <w:rPr>
          <w:rFonts w:ascii="High Tower Text" w:hAnsi="High Tower Text"/>
          <w:lang w:eastAsia="zh-CN"/>
        </w:rPr>
        <w:fldChar w:fldCharType="separate"/>
      </w:r>
      <w:r w:rsidR="00E303AB">
        <w:rPr>
          <w:rFonts w:ascii="High Tower Text" w:hAnsi="High Tower Text"/>
          <w:noProof/>
          <w:lang w:eastAsia="zh-CN"/>
        </w:rPr>
        <w:t>[67]</w:t>
      </w:r>
      <w:r w:rsidR="00E303AB">
        <w:rPr>
          <w:rFonts w:ascii="High Tower Text" w:hAnsi="High Tower Text"/>
          <w:lang w:eastAsia="zh-CN"/>
        </w:rPr>
        <w:fldChar w:fldCharType="end"/>
      </w:r>
      <w:r w:rsidR="00DD2D8D" w:rsidRPr="00797312">
        <w:rPr>
          <w:rFonts w:ascii="High Tower Text" w:hAnsi="High Tower Text"/>
          <w:lang w:eastAsia="zh-CN"/>
        </w:rPr>
        <w:t xml:space="preserve"> showed that the nurses had decided to continue with this work after the end of the trial, and had normalized the intervention components into their practice.</w:t>
      </w:r>
    </w:p>
    <w:p w:rsidR="00CB736D" w:rsidRPr="00797312" w:rsidRDefault="00CB736D" w:rsidP="00D003E6">
      <w:pPr>
        <w:pStyle w:val="NoSpacing"/>
        <w:spacing w:line="276" w:lineRule="auto"/>
        <w:jc w:val="both"/>
        <w:rPr>
          <w:rFonts w:ascii="High Tower Text" w:eastAsia="SimSun" w:hAnsi="High Tower Text" w:cs="Times New Roman"/>
          <w:lang w:eastAsia="zh-CN"/>
        </w:rPr>
      </w:pPr>
    </w:p>
    <w:p w:rsidR="005036E3" w:rsidRPr="00797312" w:rsidRDefault="005036E3" w:rsidP="00D003E6">
      <w:pPr>
        <w:pStyle w:val="NoSpacing"/>
        <w:spacing w:line="276" w:lineRule="auto"/>
        <w:jc w:val="both"/>
        <w:rPr>
          <w:rFonts w:ascii="High Tower Text" w:eastAsia="SimSun" w:hAnsi="High Tower Text" w:cs="Times New Roman"/>
          <w:lang w:eastAsia="zh-CN"/>
        </w:rPr>
      </w:pPr>
    </w:p>
    <w:p w:rsidR="005036E3" w:rsidRPr="00797312" w:rsidRDefault="005036E3" w:rsidP="00D003E6">
      <w:pPr>
        <w:pStyle w:val="NoSpacing"/>
        <w:spacing w:line="276" w:lineRule="auto"/>
        <w:jc w:val="both"/>
        <w:rPr>
          <w:rFonts w:ascii="High Tower Text" w:eastAsiaTheme="minorEastAsia" w:hAnsi="High Tower Text" w:cs="Times New Roman"/>
          <w:lang w:eastAsia="zh-CN"/>
        </w:rPr>
      </w:pPr>
      <w:r w:rsidRPr="00797312">
        <w:rPr>
          <w:rFonts w:ascii="High Tower Text" w:eastAsiaTheme="minorEastAsia" w:hAnsi="High Tower Text" w:cs="Times New Roman"/>
          <w:b/>
          <w:lang w:eastAsia="zh-CN"/>
        </w:rPr>
        <w:t>Contexts are negotiated</w:t>
      </w:r>
    </w:p>
    <w:p w:rsidR="005036E3" w:rsidRPr="00797312" w:rsidRDefault="005036E3" w:rsidP="00D003E6">
      <w:pPr>
        <w:pStyle w:val="NoSpacing"/>
        <w:spacing w:line="276" w:lineRule="auto"/>
        <w:jc w:val="both"/>
        <w:rPr>
          <w:rFonts w:ascii="High Tower Text" w:eastAsia="SimSun" w:hAnsi="High Tower Text" w:cs="Times New Roman"/>
          <w:lang w:eastAsia="zh-CN"/>
        </w:rPr>
      </w:pPr>
    </w:p>
    <w:p w:rsidR="00532D43" w:rsidRPr="00797312" w:rsidRDefault="00823A88" w:rsidP="00D003E6">
      <w:pPr>
        <w:pStyle w:val="NoSpacing"/>
        <w:spacing w:line="276" w:lineRule="auto"/>
        <w:jc w:val="both"/>
        <w:rPr>
          <w:rFonts w:ascii="High Tower Text" w:eastAsia="SimSun" w:hAnsi="High Tower Text" w:cs="Times New Roman"/>
          <w:lang w:eastAsia="zh-CN"/>
        </w:rPr>
      </w:pPr>
      <w:r w:rsidRPr="00797312">
        <w:rPr>
          <w:rFonts w:ascii="High Tower Text" w:eastAsia="SimSun" w:hAnsi="High Tower Text" w:cs="Times New Roman"/>
          <w:lang w:eastAsia="zh-CN"/>
        </w:rPr>
        <w:t>To understand organisational aspects of implementation</w:t>
      </w:r>
      <w:r w:rsidR="00D37B91" w:rsidRPr="00797312">
        <w:rPr>
          <w:rFonts w:ascii="High Tower Text" w:eastAsia="SimSun" w:hAnsi="High Tower Text" w:cs="Times New Roman"/>
          <w:lang w:eastAsia="zh-CN"/>
        </w:rPr>
        <w:t xml:space="preserve"> </w:t>
      </w:r>
      <w:r w:rsidR="00156792" w:rsidRPr="00797312">
        <w:rPr>
          <w:rFonts w:ascii="High Tower Text" w:eastAsia="SimSun" w:hAnsi="High Tower Text" w:cs="Times New Roman"/>
          <w:lang w:eastAsia="zh-CN"/>
        </w:rPr>
        <w:t xml:space="preserve">better </w:t>
      </w:r>
      <w:r w:rsidR="00274522" w:rsidRPr="00797312">
        <w:rPr>
          <w:rFonts w:ascii="High Tower Text" w:eastAsia="SimSun" w:hAnsi="High Tower Text" w:cs="Times New Roman"/>
          <w:lang w:eastAsia="zh-CN"/>
        </w:rPr>
        <w:t xml:space="preserve">we need to explore the ways that </w:t>
      </w:r>
      <w:r w:rsidR="005F6492" w:rsidRPr="00797312">
        <w:rPr>
          <w:rFonts w:ascii="High Tower Text" w:eastAsia="SimSun" w:hAnsi="High Tower Text" w:cs="Times New Roman"/>
          <w:lang w:eastAsia="zh-CN"/>
        </w:rPr>
        <w:t xml:space="preserve">they </w:t>
      </w:r>
      <w:r w:rsidR="00274522" w:rsidRPr="00797312">
        <w:rPr>
          <w:rFonts w:ascii="High Tower Text" w:eastAsia="SimSun" w:hAnsi="High Tower Text" w:cs="Times New Roman"/>
          <w:lang w:eastAsia="zh-CN"/>
        </w:rPr>
        <w:t>are shaped by the b</w:t>
      </w:r>
      <w:r w:rsidR="00156792" w:rsidRPr="00797312">
        <w:rPr>
          <w:rFonts w:ascii="High Tower Text" w:eastAsia="SimSun" w:hAnsi="High Tower Text" w:cs="Times New Roman"/>
          <w:lang w:eastAsia="zh-CN"/>
        </w:rPr>
        <w:t xml:space="preserve">ehaviours and actions of </w:t>
      </w:r>
      <w:r w:rsidRPr="00797312">
        <w:rPr>
          <w:rFonts w:ascii="High Tower Text" w:eastAsia="SimSun" w:hAnsi="High Tower Text" w:cs="Times New Roman"/>
          <w:lang w:eastAsia="zh-CN"/>
        </w:rPr>
        <w:t>participants</w:t>
      </w:r>
      <w:r w:rsidR="00274522" w:rsidRPr="00797312">
        <w:rPr>
          <w:rFonts w:ascii="High Tower Text" w:eastAsia="SimSun" w:hAnsi="High Tower Text" w:cs="Times New Roman"/>
          <w:lang w:eastAsia="zh-CN"/>
        </w:rPr>
        <w:t xml:space="preserve"> </w:t>
      </w:r>
      <w:r w:rsidR="003809D4" w:rsidRPr="00797312">
        <w:rPr>
          <w:rFonts w:ascii="High Tower Text" w:eastAsia="SimSun" w:hAnsi="High Tower Text" w:cs="Times New Roman"/>
          <w:lang w:eastAsia="zh-CN"/>
        </w:rPr>
        <w:t xml:space="preserve">as they </w:t>
      </w:r>
      <w:r w:rsidR="00274522" w:rsidRPr="00797312">
        <w:rPr>
          <w:rFonts w:ascii="High Tower Text" w:eastAsia="SimSun" w:hAnsi="High Tower Text" w:cs="Times New Roman"/>
          <w:lang w:eastAsia="zh-CN"/>
        </w:rPr>
        <w:t>negotiate the normative and relational environment in which they are set.</w:t>
      </w:r>
      <w:r w:rsidR="00CA5781" w:rsidRPr="00797312">
        <w:rPr>
          <w:rFonts w:ascii="High Tower Text" w:eastAsia="SimSun" w:hAnsi="High Tower Text" w:cs="Times New Roman"/>
          <w:lang w:eastAsia="zh-CN"/>
        </w:rPr>
        <w:t xml:space="preserve"> </w:t>
      </w:r>
      <w:r w:rsidR="00F66B13" w:rsidRPr="00797312">
        <w:rPr>
          <w:rFonts w:ascii="High Tower Text" w:eastAsia="SimSun" w:hAnsi="High Tower Text" w:cs="Times New Roman"/>
          <w:lang w:eastAsia="zh-CN"/>
        </w:rPr>
        <w:t>T</w:t>
      </w:r>
      <w:r w:rsidR="00156792" w:rsidRPr="00797312">
        <w:rPr>
          <w:rFonts w:ascii="High Tower Text" w:eastAsia="SimSun" w:hAnsi="High Tower Text" w:cs="Times New Roman"/>
          <w:lang w:eastAsia="zh-CN"/>
        </w:rPr>
        <w:t>hese negotiations</w:t>
      </w:r>
      <w:r w:rsidR="00995C0A" w:rsidRPr="00797312">
        <w:rPr>
          <w:rFonts w:ascii="High Tower Text" w:eastAsia="SimSun" w:hAnsi="High Tower Text" w:cs="Times New Roman"/>
          <w:lang w:eastAsia="zh-CN"/>
        </w:rPr>
        <w:t xml:space="preserve"> </w:t>
      </w:r>
      <w:r w:rsidR="00156792" w:rsidRPr="00797312">
        <w:rPr>
          <w:rFonts w:ascii="High Tower Text" w:eastAsia="SimSun" w:hAnsi="High Tower Text" w:cs="Times New Roman"/>
          <w:lang w:eastAsia="zh-CN"/>
        </w:rPr>
        <w:t>mediate between implementation (resource mobil</w:t>
      </w:r>
      <w:r w:rsidR="00673E0D" w:rsidRPr="00797312">
        <w:rPr>
          <w:rFonts w:ascii="High Tower Text" w:eastAsia="SimSun" w:hAnsi="High Tower Text" w:cs="Times New Roman"/>
          <w:lang w:eastAsia="zh-CN"/>
        </w:rPr>
        <w:t>is</w:t>
      </w:r>
      <w:r w:rsidR="00156792" w:rsidRPr="00797312">
        <w:rPr>
          <w:rFonts w:ascii="High Tower Text" w:eastAsia="SimSun" w:hAnsi="High Tower Text" w:cs="Times New Roman"/>
          <w:lang w:eastAsia="zh-CN"/>
        </w:rPr>
        <w:t xml:space="preserve">ation and </w:t>
      </w:r>
      <w:r w:rsidR="004B3EC2" w:rsidRPr="00797312">
        <w:rPr>
          <w:rFonts w:ascii="High Tower Text" w:eastAsia="SimSun" w:hAnsi="High Tower Text" w:cs="Times New Roman"/>
          <w:lang w:eastAsia="zh-CN"/>
        </w:rPr>
        <w:t>actors’</w:t>
      </w:r>
      <w:r w:rsidR="00156792" w:rsidRPr="00797312">
        <w:rPr>
          <w:rFonts w:ascii="High Tower Text" w:eastAsia="SimSun" w:hAnsi="High Tower Text" w:cs="Times New Roman"/>
          <w:lang w:eastAsia="zh-CN"/>
        </w:rPr>
        <w:t xml:space="preserve"> contributions), and their outcomes (experienced workability and integration</w:t>
      </w:r>
      <w:r w:rsidR="00995C0A"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ay&lt;/Author&gt;&lt;Year&gt;2006&lt;/Year&gt;&lt;RecNum&gt;5331&lt;/RecNum&gt;&lt;DisplayText&gt;[21]&lt;/DisplayText&gt;&lt;record&gt;&lt;rec-number&gt;5331&lt;/rec-number&gt;&lt;foreign-keys&gt;&lt;key app="EN" db-id="dvaxz5xz5wewwyed2pbpewxc9ev2r5aav9v0" timestamp="0"&gt;5331&lt;/key&gt;&lt;/foreign-keys&gt;&lt;ref-type name="Journal Article"&gt;17&lt;/ref-type&gt;&lt;contributors&gt;&lt;authors&gt;&lt;author&gt;May,C.&lt;/author&gt;&lt;/authors&gt;&lt;/contributors&gt;&lt;titles&gt;&lt;title&gt;A rational model for assessing and evaluating complex interventions in health care&lt;/title&gt;&lt;secondary-title&gt;BMC Health Services Research&lt;/secondary-title&gt;&lt;/titles&gt;&lt;periodical&gt;&lt;full-title&gt;Bmc Health Services Research&lt;/full-title&gt;&lt;abbr-1&gt;Bmc Health Serv Res&lt;/abbr-1&gt;&lt;/periodical&gt;&lt;pages&gt;1-11&lt;/pages&gt;&lt;volume&gt;6&lt;/volume&gt;&lt;number&gt;86 &lt;/number&gt;&lt;keywords&gt;&lt;keyword&gt;Telemedicine Book&lt;/keyword&gt;&lt;keyword&gt;HTHR database&lt;/keyword&gt;&lt;keyword&gt;INTERVENTION&lt;/keyword&gt;&lt;keyword&gt;INTERVENTIONS&lt;/keyword&gt;&lt;keyword&gt;MODEL&lt;/keyword&gt;&lt;keyword&gt;normalization&lt;/keyword&gt;&lt;/keywords&gt;&lt;dates&gt;&lt;year&gt;2006&lt;/year&gt;&lt;/dates&gt;&lt;label&gt;4675&lt;/label&gt;&lt;urls&gt;&lt;/urls&gt;&lt;electronic-resource-num&gt;doi:10.1186/1472-6963-6-86&lt;/electronic-resource-num&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1]</w:t>
      </w:r>
      <w:r w:rsidR="00E303AB">
        <w:rPr>
          <w:rFonts w:ascii="High Tower Text" w:eastAsia="SimSun" w:hAnsi="High Tower Text" w:cs="Times New Roman"/>
          <w:lang w:eastAsia="zh-CN"/>
        </w:rPr>
        <w:fldChar w:fldCharType="end"/>
      </w:r>
      <w:r w:rsidR="00156792" w:rsidRPr="00797312">
        <w:rPr>
          <w:rFonts w:ascii="High Tower Text" w:eastAsia="SimSun" w:hAnsi="High Tower Text" w:cs="Times New Roman"/>
          <w:lang w:eastAsia="zh-CN"/>
        </w:rPr>
        <w:t>, and the embeddedness of interventions</w:t>
      </w:r>
      <w:r w:rsidR="00995C0A" w:rsidRPr="00797312">
        <w:rPr>
          <w:rFonts w:ascii="High Tower Text" w:eastAsia="SimSun" w:hAnsi="High Tower Text" w:cs="Times New Roman"/>
          <w:lang w:eastAsia="zh-CN"/>
        </w:rPr>
        <w:t xml:space="preserve">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May&lt;/Author&gt;&lt;Year&gt;2009&lt;/Year&gt;&lt;RecNum&gt;6223&lt;/RecNum&gt;&lt;DisplayText&gt;[23]&lt;/DisplayText&gt;&lt;record&gt;&lt;rec-number&gt;6223&lt;/rec-number&gt;&lt;foreign-keys&gt;&lt;key app="EN" db-id="dvaxz5xz5wewwyed2pbpewxc9ev2r5aav9v0" timestamp="0"&gt;6223&lt;/key&gt;&lt;/foreign-keys&gt;&lt;ref-type name="Journal Article"&gt;17&lt;/ref-type&gt;&lt;contributors&gt;&lt;authors&gt;&lt;author&gt;May, Carl&lt;/author&gt;&lt;author&gt;Finch, Tracy&lt;/author&gt;&lt;/authors&gt;&lt;/contributors&gt;&lt;titles&gt;&lt;title&gt;Implementation, embedding, and integration: an outline of Normalization Process Theory&lt;/title&gt;&lt;secondary-title&gt;Sociology&lt;/secondary-title&gt;&lt;/titles&gt;&lt;periodical&gt;&lt;full-title&gt;Sociology-the Journal of the British Sociological Association&lt;/full-title&gt;&lt;abbr-1&gt;Sociology&lt;/abbr-1&gt;&lt;/periodical&gt;&lt;pages&gt;535-554&lt;/pages&gt;&lt;volume&gt;43&lt;/volume&gt;&lt;number&gt;3&lt;/number&gt;&lt;dates&gt;&lt;year&gt;2009&lt;/year&gt;&lt;/dates&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23]</w:t>
      </w:r>
      <w:r w:rsidR="00E303AB">
        <w:rPr>
          <w:rFonts w:ascii="High Tower Text" w:eastAsia="SimSun" w:hAnsi="High Tower Text" w:cs="Times New Roman"/>
          <w:lang w:eastAsia="zh-CN"/>
        </w:rPr>
        <w:fldChar w:fldCharType="end"/>
      </w:r>
      <w:r w:rsidR="00532D43" w:rsidRPr="00797312">
        <w:rPr>
          <w:rFonts w:ascii="High Tower Text" w:eastAsia="SimSun" w:hAnsi="High Tower Text" w:cs="Times New Roman"/>
          <w:lang w:eastAsia="zh-CN"/>
        </w:rPr>
        <w:t xml:space="preserve">). </w:t>
      </w:r>
      <w:r w:rsidRPr="00797312">
        <w:rPr>
          <w:rFonts w:ascii="High Tower Text" w:eastAsia="SimSun" w:hAnsi="High Tower Text" w:cs="Times New Roman"/>
          <w:lang w:eastAsia="zh-CN"/>
        </w:rPr>
        <w:t>An important consequence of these negotiations is that they lead to different kinds of restructuring: we</w:t>
      </w:r>
      <w:r w:rsidR="001369AC" w:rsidRPr="00797312">
        <w:rPr>
          <w:rFonts w:ascii="High Tower Text" w:eastAsia="SimSun" w:hAnsi="High Tower Text" w:cs="Times New Roman"/>
          <w:lang w:eastAsia="zh-CN"/>
        </w:rPr>
        <w:t xml:space="preserve"> can define two </w:t>
      </w:r>
      <w:r w:rsidRPr="00797312">
        <w:rPr>
          <w:rFonts w:ascii="High Tower Text" w:eastAsia="SimSun" w:hAnsi="High Tower Text" w:cs="Times New Roman"/>
          <w:lang w:eastAsia="zh-CN"/>
        </w:rPr>
        <w:t>of these</w:t>
      </w:r>
      <w:r w:rsidR="001369AC" w:rsidRPr="00797312">
        <w:rPr>
          <w:rFonts w:ascii="High Tower Text" w:eastAsia="SimSun" w:hAnsi="High Tower Text" w:cs="Times New Roman"/>
          <w:lang w:eastAsia="zh-CN"/>
        </w:rPr>
        <w:t>.</w:t>
      </w:r>
      <w:r w:rsidRPr="00797312">
        <w:rPr>
          <w:rFonts w:ascii="High Tower Text" w:eastAsia="SimSun" w:hAnsi="High Tower Text" w:cs="Times New Roman"/>
          <w:lang w:eastAsia="zh-CN"/>
        </w:rPr>
        <w:t xml:space="preserve"> </w:t>
      </w:r>
    </w:p>
    <w:p w:rsidR="00532D43" w:rsidRPr="00797312" w:rsidRDefault="00532D43" w:rsidP="008409F7">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N</w:t>
      </w:r>
      <w:r w:rsidR="001369AC" w:rsidRPr="00797312">
        <w:rPr>
          <w:rFonts w:ascii="High Tower Text" w:eastAsia="SimSun" w:hAnsi="High Tower Text" w:cs="Times New Roman"/>
          <w:i/>
          <w:lang w:eastAsia="zh-CN"/>
        </w:rPr>
        <w:t>ormative restructuring</w:t>
      </w:r>
      <w:r w:rsidR="00823A88" w:rsidRPr="00797312">
        <w:rPr>
          <w:rFonts w:ascii="High Tower Text" w:eastAsia="SimSun" w:hAnsi="High Tower Text" w:cs="Times New Roman"/>
          <w:lang w:eastAsia="zh-CN"/>
        </w:rPr>
        <w:t xml:space="preserve"> occurs when</w:t>
      </w:r>
      <w:r w:rsidR="001369AC" w:rsidRPr="00797312">
        <w:rPr>
          <w:rFonts w:ascii="High Tower Text" w:eastAsia="SimSun" w:hAnsi="High Tower Text" w:cs="Times New Roman"/>
          <w:lang w:eastAsia="zh-CN"/>
        </w:rPr>
        <w:t xml:space="preserve"> negotiating the implementation of intervention components in a complex adaptive system </w:t>
      </w:r>
      <w:r w:rsidR="00D407AA" w:rsidRPr="00797312">
        <w:rPr>
          <w:rFonts w:ascii="High Tower Text" w:eastAsia="SimSun" w:hAnsi="High Tower Text" w:cs="Times New Roman"/>
          <w:lang w:eastAsia="zh-CN"/>
        </w:rPr>
        <w:t xml:space="preserve">leads to modifications to the conventions, rules and resources that </w:t>
      </w:r>
      <w:r w:rsidRPr="00797312">
        <w:rPr>
          <w:rFonts w:ascii="High Tower Text" w:eastAsia="SimSun" w:hAnsi="High Tower Text" w:cs="Times New Roman"/>
          <w:lang w:eastAsia="zh-CN"/>
        </w:rPr>
        <w:t>participants experience as providing</w:t>
      </w:r>
      <w:r w:rsidR="00D407AA" w:rsidRPr="00797312">
        <w:rPr>
          <w:rFonts w:ascii="High Tower Text" w:eastAsia="SimSun" w:hAnsi="High Tower Text" w:cs="Times New Roman"/>
          <w:lang w:eastAsia="zh-CN"/>
        </w:rPr>
        <w:t xml:space="preserve"> the scaffolding for everyday behaviour and action. </w:t>
      </w:r>
      <w:r w:rsidR="000163C1" w:rsidRPr="00797312">
        <w:rPr>
          <w:rFonts w:ascii="High Tower Text" w:hAnsi="High Tower Text" w:cs="Times New Roman"/>
          <w:lang w:eastAsia="zh-CN"/>
        </w:rPr>
        <w:t>Here, ‘successful’ interventions seem to ‘restructure and reinforce new practice norms and associate them with peer and reference group behaviours’ (</w:t>
      </w:r>
      <w:r w:rsidR="00E303AB">
        <w:rPr>
          <w:rFonts w:ascii="High Tower Text" w:hAnsi="High Tower Text" w:cs="Times New Roman"/>
          <w:lang w:eastAsia="zh-CN"/>
        </w:rPr>
        <w:fldChar w:fldCharType="begin"/>
      </w:r>
      <w:r w:rsidR="00E303AB">
        <w:rPr>
          <w:rFonts w:ascii="High Tower Text" w:hAnsi="High Tower Text" w:cs="Times New Roman"/>
          <w:lang w:eastAsia="zh-CN"/>
        </w:rPr>
        <w:instrText xml:space="preserve"> ADDIN EN.CITE &lt;EndNote&gt;&lt;Cite&gt;&lt;Author&gt;Johnson&lt;/Author&gt;&lt;Year&gt;2015&lt;/Year&gt;&lt;RecNum&gt;21258&lt;/RecNum&gt;&lt;DisplayText&gt;[12]&lt;/DisplayText&gt;&lt;record&gt;&lt;rec-number&gt;21258&lt;/rec-number&gt;&lt;foreign-keys&gt;&lt;key app="EN" db-id="dvaxz5xz5wewwyed2pbpewxc9ev2r5aav9v0" timestamp="1444290436"&gt;21258&lt;/key&gt;&lt;/foreign-keys&gt;&lt;ref-type name="Journal Article"&gt;17&lt;/ref-type&gt;&lt;contributors&gt;&lt;authors&gt;&lt;author&gt;Johnson, Mark J&lt;/author&gt;&lt;author&gt;May, Carl R&lt;/author&gt;&lt;/authors&gt;&lt;/contributors&gt;&lt;titles&gt;&lt;title&gt;Promoting professional behaviour change in healthcare: what interventions work, and why? A theory-led overview of systematic reviews&lt;/title&gt;&lt;secondary-title&gt;BMJ open&lt;/secondary-title&gt;&lt;/titles&gt;&lt;periodical&gt;&lt;full-title&gt;BMJ Open&lt;/full-title&gt;&lt;/periodical&gt;&lt;pages&gt;e008592&lt;/pages&gt;&lt;volume&gt;5&lt;/volume&gt;&lt;number&gt;9&lt;/number&gt;&lt;dates&gt;&lt;year&gt;2015&lt;/year&gt;&lt;/dates&gt;&lt;isbn&gt;2044-6055&lt;/isbn&gt;&lt;urls&gt;&lt;/urls&gt;&lt;/record&gt;&lt;/Cite&gt;&lt;/EndNote&gt;</w:instrText>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12]</w:t>
      </w:r>
      <w:r w:rsidR="00E303AB">
        <w:rPr>
          <w:rFonts w:ascii="High Tower Text" w:hAnsi="High Tower Text" w:cs="Times New Roman"/>
          <w:lang w:eastAsia="zh-CN"/>
        </w:rPr>
        <w:fldChar w:fldCharType="end"/>
      </w:r>
      <w:r w:rsidR="000163C1" w:rsidRPr="00797312">
        <w:rPr>
          <w:rFonts w:ascii="High Tower Text" w:hAnsi="High Tower Text" w:cs="Times New Roman"/>
          <w:lang w:eastAsia="zh-CN"/>
        </w:rPr>
        <w:t xml:space="preserve">: p12). </w:t>
      </w:r>
      <w:r w:rsidR="001369AC" w:rsidRPr="00797312">
        <w:rPr>
          <w:rFonts w:ascii="High Tower Text" w:eastAsia="SimSun" w:hAnsi="High Tower Text" w:cs="Times New Roman"/>
          <w:lang w:eastAsia="zh-CN"/>
        </w:rPr>
        <w:t xml:space="preserve">Normative restructuring </w:t>
      </w:r>
      <w:r w:rsidR="00D407AA" w:rsidRPr="00797312">
        <w:rPr>
          <w:rFonts w:ascii="High Tower Text" w:eastAsia="SimSun" w:hAnsi="High Tower Text" w:cs="Times New Roman"/>
          <w:lang w:eastAsia="zh-CN"/>
        </w:rPr>
        <w:t>leads to changes in participant behaviour and system dynamics over time</w:t>
      </w:r>
      <w:r w:rsidR="003C37F3" w:rsidRPr="00797312">
        <w:rPr>
          <w:rFonts w:ascii="High Tower Text" w:eastAsia="SimSun" w:hAnsi="High Tower Text" w:cs="Times New Roman"/>
          <w:lang w:eastAsia="zh-CN"/>
        </w:rPr>
        <w:t>, but it also involves interactions with intervention components themselves.</w:t>
      </w:r>
      <w:r w:rsidR="00B15DA9" w:rsidRPr="00797312">
        <w:rPr>
          <w:rFonts w:ascii="High Tower Text" w:eastAsia="SimSun" w:hAnsi="High Tower Text" w:cs="Times New Roman"/>
          <w:lang w:eastAsia="zh-CN"/>
        </w:rPr>
        <w:t xml:space="preserve"> A</w:t>
      </w:r>
      <w:r w:rsidR="003C37F3" w:rsidRPr="00797312">
        <w:rPr>
          <w:rFonts w:ascii="High Tower Text" w:eastAsia="SimSun" w:hAnsi="High Tower Text" w:cs="Times New Roman"/>
          <w:lang w:eastAsia="zh-CN"/>
        </w:rPr>
        <w:t xml:space="preserve">n important property of those components is their </w:t>
      </w:r>
      <w:r w:rsidR="003C37F3" w:rsidRPr="00797312">
        <w:rPr>
          <w:rFonts w:ascii="High Tower Text" w:eastAsia="SimSun" w:hAnsi="High Tower Text" w:cs="Times New Roman"/>
          <w:i/>
          <w:lang w:eastAsia="zh-CN"/>
        </w:rPr>
        <w:t>plasticity</w:t>
      </w:r>
      <w:r w:rsidR="003C37F3" w:rsidRPr="00797312">
        <w:rPr>
          <w:rFonts w:ascii="High Tower Text" w:eastAsia="SimSun" w:hAnsi="High Tower Text" w:cs="Times New Roman"/>
          <w:lang w:eastAsia="zh-CN"/>
        </w:rPr>
        <w:t xml:space="preserve"> – the extent to which their users experience them as malleable and can mould them to fit their immediate contexts. The more plastic intervention components are, the more that their users have discretion about how to deploy them in practice. </w:t>
      </w:r>
      <w:r w:rsidR="00D407AA" w:rsidRPr="00797312">
        <w:rPr>
          <w:rFonts w:ascii="High Tower Text" w:eastAsia="SimSun" w:hAnsi="High Tower Text" w:cs="Times New Roman"/>
          <w:lang w:eastAsia="zh-CN"/>
        </w:rPr>
        <w:t xml:space="preserve"> </w:t>
      </w:r>
    </w:p>
    <w:p w:rsidR="003C37F3" w:rsidRPr="00797312" w:rsidRDefault="00532D43" w:rsidP="008409F7">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R</w:t>
      </w:r>
      <w:r w:rsidR="00823A88" w:rsidRPr="00797312">
        <w:rPr>
          <w:rFonts w:ascii="High Tower Text" w:eastAsia="SimSun" w:hAnsi="High Tower Text" w:cs="Times New Roman"/>
          <w:i/>
          <w:lang w:eastAsia="zh-CN"/>
        </w:rPr>
        <w:t>e</w:t>
      </w:r>
      <w:r w:rsidR="00D407AA" w:rsidRPr="00797312">
        <w:rPr>
          <w:rFonts w:ascii="High Tower Text" w:eastAsia="SimSun" w:hAnsi="High Tower Text" w:cs="Times New Roman"/>
          <w:i/>
          <w:lang w:eastAsia="zh-CN"/>
        </w:rPr>
        <w:t>lational restructuring</w:t>
      </w:r>
      <w:r w:rsidRPr="00797312">
        <w:rPr>
          <w:rFonts w:ascii="High Tower Text" w:eastAsia="SimSun" w:hAnsi="High Tower Text" w:cs="Times New Roman"/>
          <w:lang w:eastAsia="zh-CN"/>
        </w:rPr>
        <w:t xml:space="preserve"> occur</w:t>
      </w:r>
      <w:r w:rsidR="000E49E7" w:rsidRPr="00797312">
        <w:rPr>
          <w:rFonts w:ascii="High Tower Text" w:hAnsi="High Tower Text" w:cs="Times New Roman"/>
          <w:lang w:eastAsia="zh-CN"/>
        </w:rPr>
        <w:t>s</w:t>
      </w:r>
      <w:r w:rsidRPr="00797312">
        <w:rPr>
          <w:rFonts w:ascii="High Tower Text" w:hAnsi="High Tower Text" w:cs="Times New Roman"/>
          <w:lang w:eastAsia="zh-CN"/>
        </w:rPr>
        <w:t xml:space="preserve"> when negotiating the implementation of intervention components in a complex adaptive system leads to changes in the</w:t>
      </w:r>
      <w:r w:rsidR="003C37F3" w:rsidRPr="00797312">
        <w:rPr>
          <w:rFonts w:ascii="High Tower Text" w:hAnsi="High Tower Text" w:cs="Times New Roman"/>
          <w:lang w:eastAsia="zh-CN"/>
        </w:rPr>
        <w:t xml:space="preserve"> structure and conduct of the</w:t>
      </w:r>
      <w:r w:rsidRPr="00797312">
        <w:rPr>
          <w:rFonts w:ascii="High Tower Text" w:hAnsi="High Tower Text" w:cs="Times New Roman"/>
          <w:lang w:eastAsia="zh-CN"/>
        </w:rPr>
        <w:t xml:space="preserve"> interpersonal interactions </w:t>
      </w:r>
      <w:r w:rsidR="000E49E7" w:rsidRPr="00797312">
        <w:rPr>
          <w:rFonts w:ascii="High Tower Text" w:hAnsi="High Tower Text" w:cs="Times New Roman"/>
          <w:lang w:eastAsia="zh-CN"/>
        </w:rPr>
        <w:t xml:space="preserve">and </w:t>
      </w:r>
      <w:r w:rsidRPr="00797312">
        <w:rPr>
          <w:rFonts w:ascii="High Tower Text" w:hAnsi="High Tower Text" w:cs="Times New Roman"/>
          <w:lang w:eastAsia="zh-CN"/>
        </w:rPr>
        <w:t xml:space="preserve">group processes </w:t>
      </w:r>
      <w:r w:rsidR="000E49E7" w:rsidRPr="00797312">
        <w:rPr>
          <w:rFonts w:ascii="High Tower Text" w:hAnsi="High Tower Text" w:cs="Times New Roman"/>
          <w:lang w:eastAsia="zh-CN"/>
        </w:rPr>
        <w:t xml:space="preserve">that make </w:t>
      </w:r>
      <w:r w:rsidR="000E49E7" w:rsidRPr="00797312">
        <w:rPr>
          <w:rFonts w:ascii="High Tower Text" w:hAnsi="High Tower Text" w:cs="Times New Roman"/>
          <w:iCs/>
          <w:lang w:eastAsia="zh-CN"/>
        </w:rPr>
        <w:t>collective</w:t>
      </w:r>
      <w:r w:rsidR="000E49E7" w:rsidRPr="00797312">
        <w:rPr>
          <w:rFonts w:ascii="High Tower Text" w:hAnsi="High Tower Text" w:cs="Times New Roman"/>
          <w:lang w:eastAsia="zh-CN"/>
        </w:rPr>
        <w:t xml:space="preserve"> action possible. As participants enact their contributions to an implementation process, their accountabilities to each other are reworked.</w:t>
      </w:r>
      <w:r w:rsidR="003C37F3" w:rsidRPr="00797312">
        <w:rPr>
          <w:rFonts w:ascii="High Tower Text" w:hAnsi="High Tower Text" w:cs="Times New Roman"/>
          <w:lang w:eastAsia="zh-CN"/>
        </w:rPr>
        <w:t xml:space="preserve"> Here, an important property of the expression of those relations is </w:t>
      </w:r>
      <w:r w:rsidR="003C37F3" w:rsidRPr="00797312">
        <w:rPr>
          <w:rFonts w:ascii="High Tower Text" w:eastAsia="SimSun" w:hAnsi="High Tower Text" w:cs="Times New Roman"/>
          <w:lang w:eastAsia="zh-CN"/>
        </w:rPr>
        <w:t xml:space="preserve">their </w:t>
      </w:r>
      <w:r w:rsidR="003C37F3" w:rsidRPr="00797312">
        <w:rPr>
          <w:rFonts w:ascii="High Tower Text" w:eastAsia="SimSun" w:hAnsi="High Tower Text" w:cs="Times New Roman"/>
          <w:i/>
          <w:lang w:eastAsia="zh-CN"/>
        </w:rPr>
        <w:t>elasticity</w:t>
      </w:r>
      <w:r w:rsidR="003C37F3" w:rsidRPr="00797312">
        <w:rPr>
          <w:rFonts w:ascii="High Tower Text" w:eastAsia="SimSun" w:hAnsi="High Tower Text" w:cs="Times New Roman"/>
          <w:lang w:eastAsia="zh-CN"/>
        </w:rPr>
        <w:t xml:space="preserve"> – the degree to which they can be stretched and moulded to give </w:t>
      </w:r>
      <w:r w:rsidR="00B15DA9" w:rsidRPr="00797312">
        <w:rPr>
          <w:rFonts w:ascii="High Tower Text" w:eastAsia="SimSun" w:hAnsi="High Tower Text" w:cs="Times New Roman"/>
          <w:lang w:eastAsia="zh-CN"/>
        </w:rPr>
        <w:t xml:space="preserve">users </w:t>
      </w:r>
      <w:r w:rsidR="003C37F3" w:rsidRPr="00797312">
        <w:rPr>
          <w:rFonts w:ascii="High Tower Text" w:eastAsia="SimSun" w:hAnsi="High Tower Text" w:cs="Times New Roman"/>
          <w:lang w:eastAsia="zh-CN"/>
        </w:rPr>
        <w:t xml:space="preserve">room for manoeuvre as they operationalise intervention components. </w:t>
      </w:r>
    </w:p>
    <w:p w:rsidR="00F66D97" w:rsidRPr="00797312" w:rsidRDefault="003C37F3" w:rsidP="008409F7">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The degree of user discretion that stems from the experienced plasticity </w:t>
      </w:r>
      <w:r w:rsidR="000163C1" w:rsidRPr="00797312">
        <w:rPr>
          <w:rFonts w:ascii="High Tower Text" w:eastAsia="SimSun" w:hAnsi="High Tower Text" w:cs="Times New Roman"/>
          <w:lang w:eastAsia="zh-CN"/>
        </w:rPr>
        <w:t>of intervention components</w:t>
      </w:r>
      <w:r w:rsidRPr="00797312">
        <w:rPr>
          <w:rFonts w:ascii="High Tower Text" w:eastAsia="SimSun" w:hAnsi="High Tower Text" w:cs="Times New Roman"/>
          <w:lang w:eastAsia="zh-CN"/>
        </w:rPr>
        <w:t xml:space="preserve">, and </w:t>
      </w:r>
      <w:r w:rsidR="000163C1" w:rsidRPr="00797312">
        <w:rPr>
          <w:rFonts w:ascii="High Tower Text" w:eastAsia="SimSun" w:hAnsi="High Tower Text" w:cs="Times New Roman"/>
          <w:lang w:eastAsia="zh-CN"/>
        </w:rPr>
        <w:t xml:space="preserve">the room for manoeuvre that users find when implementation environments are characterised by </w:t>
      </w:r>
      <w:r w:rsidRPr="00797312">
        <w:rPr>
          <w:rFonts w:ascii="High Tower Text" w:eastAsia="SimSun" w:hAnsi="High Tower Text" w:cs="Times New Roman"/>
          <w:lang w:eastAsia="zh-CN"/>
        </w:rPr>
        <w:t>elasticity are important</w:t>
      </w:r>
      <w:r w:rsidR="000163C1" w:rsidRPr="00797312">
        <w:rPr>
          <w:rFonts w:ascii="High Tower Text" w:eastAsia="SimSun" w:hAnsi="High Tower Text" w:cs="Times New Roman"/>
          <w:lang w:eastAsia="zh-CN"/>
        </w:rPr>
        <w:t xml:space="preserve">. When intervention components are inflexible and rigidly applied they require high levels of commitment from their users – and where this cannot be guaranteed, they require specialist practitioners or facilitators – because </w:t>
      </w:r>
      <w:r w:rsidR="009E6BF0" w:rsidRPr="00797312">
        <w:rPr>
          <w:rFonts w:ascii="High Tower Text" w:eastAsia="SimSun" w:hAnsi="High Tower Text" w:cs="Times New Roman"/>
          <w:lang w:eastAsia="zh-CN"/>
        </w:rPr>
        <w:t xml:space="preserve">the turbulent flows and varying magnitude of events that are </w:t>
      </w:r>
      <w:r w:rsidR="000163C1" w:rsidRPr="00797312">
        <w:rPr>
          <w:rFonts w:ascii="High Tower Text" w:eastAsia="SimSun" w:hAnsi="High Tower Text" w:cs="Times New Roman"/>
          <w:lang w:eastAsia="zh-CN"/>
        </w:rPr>
        <w:t>associated with compl</w:t>
      </w:r>
      <w:r w:rsidR="009E6BF0" w:rsidRPr="00797312">
        <w:rPr>
          <w:rFonts w:ascii="High Tower Text" w:eastAsia="SimSun" w:hAnsi="High Tower Text" w:cs="Times New Roman"/>
          <w:lang w:eastAsia="zh-CN"/>
        </w:rPr>
        <w:t>ex adaptive social systems make</w:t>
      </w:r>
      <w:r w:rsidR="000163C1" w:rsidRPr="00797312">
        <w:rPr>
          <w:rFonts w:ascii="High Tower Text" w:eastAsia="SimSun" w:hAnsi="High Tower Text" w:cs="Times New Roman"/>
          <w:lang w:eastAsia="zh-CN"/>
        </w:rPr>
        <w:t xml:space="preserve"> </w:t>
      </w:r>
      <w:r w:rsidR="009E6BF0" w:rsidRPr="00797312">
        <w:rPr>
          <w:rFonts w:ascii="High Tower Text" w:eastAsia="SimSun" w:hAnsi="High Tower Text" w:cs="Times New Roman"/>
          <w:lang w:eastAsia="zh-CN"/>
        </w:rPr>
        <w:t xml:space="preserve">them </w:t>
      </w:r>
      <w:r w:rsidR="000163C1" w:rsidRPr="00797312">
        <w:rPr>
          <w:rFonts w:ascii="High Tower Text" w:eastAsia="SimSun" w:hAnsi="High Tower Text" w:cs="Times New Roman"/>
          <w:lang w:eastAsia="zh-CN"/>
        </w:rPr>
        <w:t>difficult to routinely embed in practice.</w:t>
      </w:r>
      <w:r w:rsidR="009E6BF0" w:rsidRPr="00797312">
        <w:rPr>
          <w:rFonts w:ascii="High Tower Text" w:eastAsia="SimSun" w:hAnsi="High Tower Text" w:cs="Times New Roman"/>
          <w:lang w:eastAsia="zh-CN"/>
        </w:rPr>
        <w:t xml:space="preserve"> </w:t>
      </w:r>
      <w:r w:rsidR="003F073D" w:rsidRPr="00797312">
        <w:rPr>
          <w:rFonts w:ascii="High Tower Text" w:eastAsia="SimSun" w:hAnsi="High Tower Text" w:cs="Times New Roman"/>
          <w:lang w:eastAsia="zh-CN"/>
        </w:rPr>
        <w:t>I</w:t>
      </w:r>
      <w:r w:rsidR="009E6BF0" w:rsidRPr="00797312">
        <w:rPr>
          <w:rFonts w:ascii="High Tower Text" w:eastAsia="SimSun" w:hAnsi="High Tower Text" w:cs="Times New Roman"/>
          <w:lang w:eastAsia="zh-CN"/>
        </w:rPr>
        <w:t>nelastic</w:t>
      </w:r>
      <w:r w:rsidR="003F073D" w:rsidRPr="00797312">
        <w:rPr>
          <w:rFonts w:ascii="High Tower Text" w:eastAsia="SimSun" w:hAnsi="High Tower Text" w:cs="Times New Roman"/>
          <w:lang w:eastAsia="zh-CN"/>
        </w:rPr>
        <w:t xml:space="preserve"> implementation environments are often characterised by rigidly formed</w:t>
      </w:r>
      <w:r w:rsidR="009E6BF0" w:rsidRPr="00797312">
        <w:rPr>
          <w:rFonts w:ascii="High Tower Text" w:eastAsia="SimSun" w:hAnsi="High Tower Text" w:cs="Times New Roman"/>
          <w:lang w:eastAsia="zh-CN"/>
        </w:rPr>
        <w:t xml:space="preserve"> group processes</w:t>
      </w:r>
      <w:r w:rsidR="003F073D" w:rsidRPr="00797312">
        <w:rPr>
          <w:rFonts w:ascii="High Tower Text" w:eastAsia="SimSun" w:hAnsi="High Tower Text" w:cs="Times New Roman"/>
          <w:lang w:eastAsia="zh-CN"/>
        </w:rPr>
        <w:t>,</w:t>
      </w:r>
      <w:r w:rsidR="009E6BF0" w:rsidRPr="00797312">
        <w:rPr>
          <w:rFonts w:ascii="High Tower Text" w:eastAsia="SimSun" w:hAnsi="High Tower Text" w:cs="Times New Roman"/>
          <w:lang w:eastAsia="zh-CN"/>
        </w:rPr>
        <w:t xml:space="preserve"> </w:t>
      </w:r>
      <w:r w:rsidR="003F073D" w:rsidRPr="00797312">
        <w:rPr>
          <w:rFonts w:ascii="High Tower Text" w:eastAsia="SimSun" w:hAnsi="High Tower Text" w:cs="Times New Roman"/>
          <w:lang w:eastAsia="zh-CN"/>
        </w:rPr>
        <w:t xml:space="preserve">and inflexible and impermeable organisational structures. These reduce the room for manoeuvre available to participants in implementation processes, and mean that </w:t>
      </w:r>
      <w:r w:rsidR="00A358DB" w:rsidRPr="00797312">
        <w:rPr>
          <w:rFonts w:ascii="High Tower Text" w:eastAsia="SimSun" w:hAnsi="High Tower Text" w:cs="Times New Roman"/>
          <w:lang w:eastAsia="zh-CN"/>
        </w:rPr>
        <w:t xml:space="preserve">the transportability of intervention components </w:t>
      </w:r>
      <w:r w:rsidR="00F66D97" w:rsidRPr="00797312">
        <w:rPr>
          <w:rFonts w:ascii="High Tower Text" w:eastAsia="SimSun" w:hAnsi="High Tower Text" w:cs="Times New Roman"/>
          <w:lang w:eastAsia="zh-CN"/>
        </w:rPr>
        <w:t xml:space="preserve">between settings is inhibited. </w:t>
      </w:r>
    </w:p>
    <w:p w:rsidR="003B439C" w:rsidRPr="00797312" w:rsidRDefault="00CB736D" w:rsidP="003B439C">
      <w:pPr>
        <w:spacing w:after="0" w:line="276" w:lineRule="auto"/>
        <w:jc w:val="both"/>
        <w:rPr>
          <w:rFonts w:ascii="High Tower Text" w:hAnsi="High Tower Text" w:cs="Times New Roman"/>
          <w:lang w:eastAsia="zh-CN"/>
        </w:rPr>
      </w:pPr>
      <w:r w:rsidRPr="00797312">
        <w:rPr>
          <w:rFonts w:ascii="High Tower Text" w:eastAsia="SimSun" w:hAnsi="High Tower Text" w:cs="Times New Roman"/>
          <w:lang w:eastAsia="zh-CN"/>
        </w:rPr>
        <w:tab/>
      </w:r>
      <w:r w:rsidR="003B439C" w:rsidRPr="00797312">
        <w:rPr>
          <w:rFonts w:ascii="High Tower Text" w:hAnsi="High Tower Text" w:cs="Times New Roman"/>
          <w:lang w:eastAsia="zh-CN"/>
        </w:rPr>
        <w:t xml:space="preserve">In the WISE Trial in England, for example, Kennedy et al., </w:t>
      </w:r>
      <w:r w:rsidR="00E303AB">
        <w:rPr>
          <w:rFonts w:ascii="High Tower Text" w:hAnsi="High Tower Text" w:cs="Times New Roman"/>
          <w:lang w:eastAsia="zh-CN"/>
        </w:rPr>
        <w:fldChar w:fldCharType="begin">
          <w:fldData xml:space="preserve">PEVuZE5vdGU+PENpdGU+PEF1dGhvcj5LZW5uZWR5PC9BdXRob3I+PFllYXI+MjAxMzwvWWVhcj48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ZjI4ODI8L3BhZ2VzPjx2b2x1bWU+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</w:fldData>
        </w:fldChar>
      </w:r>
      <w:r w:rsidR="00E303AB">
        <w:rPr>
          <w:rFonts w:ascii="High Tower Text" w:hAnsi="High Tower Text" w:cs="Times New Roman"/>
          <w:lang w:eastAsia="zh-CN"/>
        </w:rPr>
        <w:instrText xml:space="preserve"> ADDIN EN.CITE </w:instrText>
      </w:r>
      <w:r w:rsidR="00E303AB">
        <w:rPr>
          <w:rFonts w:ascii="High Tower Text" w:hAnsi="High Tower Text" w:cs="Times New Roman"/>
          <w:lang w:eastAsia="zh-CN"/>
        </w:rPr>
        <w:fldChar w:fldCharType="begin">
          <w:fldData xml:space="preserve">PEVuZE5vdGU+PENpdGU+PEF1dGhvcj5LZW5uZWR5PC9BdXRob3I+PFllYXI+MjAxMzwvWWVhcj48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ZjI4ODI8L3BhZ2VzPjx2b2x1bWU+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</w:fldData>
        </w:fldChar>
      </w:r>
      <w:r w:rsidR="00E303AB">
        <w:rPr>
          <w:rFonts w:ascii="High Tower Text" w:hAnsi="High Tower Text" w:cs="Times New Roman"/>
          <w:lang w:eastAsia="zh-CN"/>
        </w:rPr>
        <w:instrText xml:space="preserve"> ADDIN EN.CITE.DATA </w:instrText>
      </w:r>
      <w:r w:rsidR="00E303AB">
        <w:rPr>
          <w:rFonts w:ascii="High Tower Text" w:hAnsi="High Tower Text" w:cs="Times New Roman"/>
          <w:lang w:eastAsia="zh-CN"/>
        </w:rPr>
      </w:r>
      <w:r w:rsidR="00E303AB">
        <w:rPr>
          <w:rFonts w:ascii="High Tower Text" w:hAnsi="High Tower Text" w:cs="Times New Roman"/>
          <w:lang w:eastAsia="zh-CN"/>
        </w:rPr>
        <w:fldChar w:fldCharType="end"/>
      </w:r>
      <w:r w:rsidR="00E303AB">
        <w:rPr>
          <w:rFonts w:ascii="High Tower Text" w:hAnsi="High Tower Text" w:cs="Times New Roman"/>
          <w:lang w:eastAsia="zh-CN"/>
        </w:rPr>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51, 68, 86]</w:t>
      </w:r>
      <w:r w:rsidR="00E303AB">
        <w:rPr>
          <w:rFonts w:ascii="High Tower Text" w:hAnsi="High Tower Text" w:cs="Times New Roman"/>
          <w:lang w:eastAsia="zh-CN"/>
        </w:rPr>
        <w:fldChar w:fldCharType="end"/>
      </w:r>
      <w:r w:rsidR="003B439C" w:rsidRPr="00797312">
        <w:rPr>
          <w:rFonts w:ascii="High Tower Text" w:hAnsi="High Tower Text" w:cs="Times New Roman"/>
          <w:lang w:eastAsia="zh-CN"/>
        </w:rPr>
        <w:t xml:space="preserve"> showed how attempts to implement a self-management intervention for long-term conditions in a primary care setting failed because of the relationship between the degree of plasticity possessed by a set of intervention components, and the degree of elasticity possessed by the normative and relational structure of host contexts. The WISE intervention was </w:t>
      </w:r>
      <w:r w:rsidR="003B439C" w:rsidRPr="00797312">
        <w:rPr>
          <w:rFonts w:ascii="High Tower Text" w:hAnsi="High Tower Text" w:cs="Times New Roman"/>
          <w:i/>
          <w:lang w:eastAsia="zh-CN"/>
        </w:rPr>
        <w:t xml:space="preserve">plastic </w:t>
      </w:r>
      <w:r w:rsidR="003B439C" w:rsidRPr="00797312">
        <w:rPr>
          <w:rFonts w:ascii="High Tower Text" w:hAnsi="High Tower Text" w:cs="Times New Roman"/>
          <w:lang w:eastAsia="zh-CN"/>
        </w:rPr>
        <w:t xml:space="preserve">and assumed that participants possessed a high level of autonomy over their engagement with the intervention, and assigned to them a high degree of discretion about how they delivered it. However, </w:t>
      </w:r>
      <w:r w:rsidR="00B15DA9" w:rsidRPr="00797312">
        <w:rPr>
          <w:rFonts w:ascii="High Tower Text" w:hAnsi="High Tower Text" w:cs="Times New Roman"/>
          <w:lang w:eastAsia="zh-CN"/>
        </w:rPr>
        <w:t xml:space="preserve">the intervention was enacted in an inelastic context of practice (including </w:t>
      </w:r>
      <w:r w:rsidR="003B439C" w:rsidRPr="00797312">
        <w:rPr>
          <w:rFonts w:ascii="High Tower Text" w:hAnsi="High Tower Text" w:cs="Times New Roman"/>
          <w:lang w:eastAsia="zh-CN"/>
        </w:rPr>
        <w:t xml:space="preserve">the technical division of labour, and the poor integration of the mix of capitation and fee for service funding </w:t>
      </w:r>
      <w:r w:rsidR="00B15DA9" w:rsidRPr="00797312">
        <w:rPr>
          <w:rFonts w:ascii="High Tower Text" w:hAnsi="High Tower Text" w:cs="Times New Roman"/>
          <w:lang w:eastAsia="zh-CN"/>
        </w:rPr>
        <w:t>models in English Primary Care)</w:t>
      </w:r>
      <w:r w:rsidR="003B439C" w:rsidRPr="00797312">
        <w:rPr>
          <w:rFonts w:ascii="High Tower Text" w:hAnsi="High Tower Text" w:cs="Times New Roman"/>
          <w:lang w:eastAsia="zh-CN"/>
        </w:rPr>
        <w:t xml:space="preserve">. Restructuring – normative or relational – was simply not possible. Kennedy </w:t>
      </w:r>
      <w:r w:rsidR="003B439C" w:rsidRPr="00797312">
        <w:rPr>
          <w:rFonts w:ascii="High Tower Text" w:hAnsi="High Tower Text" w:cs="Times New Roman"/>
          <w:i/>
          <w:lang w:eastAsia="zh-CN"/>
        </w:rPr>
        <w:t>et al</w:t>
      </w:r>
      <w:r w:rsidR="003B439C" w:rsidRPr="00797312">
        <w:rPr>
          <w:rFonts w:ascii="High Tower Text" w:hAnsi="High Tower Text" w:cs="Times New Roman"/>
          <w:lang w:eastAsia="zh-CN"/>
        </w:rPr>
        <w:t xml:space="preserve">., </w:t>
      </w:r>
      <w:r w:rsidR="00E303AB">
        <w:rPr>
          <w:rFonts w:ascii="High Tower Text" w:hAnsi="High Tower Text" w:cs="Times New Roman"/>
          <w:lang w:eastAsia="zh-CN"/>
        </w:rPr>
        <w:fldChar w:fldCharType="begin">
          <w:fldData xml:space="preserve">PEVuZE5vdGU+PENpdGU+PEF1dGhvcj5LZW5uZWR5PC9BdXRob3I+PFllYXI+MjAxNjwvWWVhcj48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</w:fldData>
        </w:fldChar>
      </w:r>
      <w:r w:rsidR="00E303AB">
        <w:rPr>
          <w:rFonts w:ascii="High Tower Text" w:hAnsi="High Tower Text" w:cs="Times New Roman"/>
          <w:lang w:eastAsia="zh-CN"/>
        </w:rPr>
        <w:instrText xml:space="preserve"> ADDIN EN.CITE </w:instrText>
      </w:r>
      <w:r w:rsidR="00E303AB">
        <w:rPr>
          <w:rFonts w:ascii="High Tower Text" w:hAnsi="High Tower Text" w:cs="Times New Roman"/>
          <w:lang w:eastAsia="zh-CN"/>
        </w:rPr>
        <w:fldChar w:fldCharType="begin">
          <w:fldData xml:space="preserve">PEVuZE5vdGU+PENpdGU+PEF1dGhvcj5LZW5uZWR5PC9BdXRob3I+PFllYXI+MjAxNjwvWWVhcj48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</w:fldData>
        </w:fldChar>
      </w:r>
      <w:r w:rsidR="00E303AB">
        <w:rPr>
          <w:rFonts w:ascii="High Tower Text" w:hAnsi="High Tower Text" w:cs="Times New Roman"/>
          <w:lang w:eastAsia="zh-CN"/>
        </w:rPr>
        <w:instrText xml:space="preserve"> ADDIN EN.CITE.DATA </w:instrText>
      </w:r>
      <w:r w:rsidR="00E303AB">
        <w:rPr>
          <w:rFonts w:ascii="High Tower Text" w:hAnsi="High Tower Text" w:cs="Times New Roman"/>
          <w:lang w:eastAsia="zh-CN"/>
        </w:rPr>
      </w:r>
      <w:r w:rsidR="00E303AB">
        <w:rPr>
          <w:rFonts w:ascii="High Tower Text" w:hAnsi="High Tower Text" w:cs="Times New Roman"/>
          <w:lang w:eastAsia="zh-CN"/>
        </w:rPr>
        <w:fldChar w:fldCharType="end"/>
      </w:r>
      <w:r w:rsidR="00E303AB">
        <w:rPr>
          <w:rFonts w:ascii="High Tower Text" w:hAnsi="High Tower Text" w:cs="Times New Roman"/>
          <w:lang w:eastAsia="zh-CN"/>
        </w:rPr>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57, 87-89]</w:t>
      </w:r>
      <w:r w:rsidR="00E303AB">
        <w:rPr>
          <w:rFonts w:ascii="High Tower Text" w:hAnsi="High Tower Text" w:cs="Times New Roman"/>
          <w:lang w:eastAsia="zh-CN"/>
        </w:rPr>
        <w:fldChar w:fldCharType="end"/>
      </w:r>
      <w:r w:rsidR="003B439C" w:rsidRPr="00797312">
        <w:rPr>
          <w:rFonts w:ascii="High Tower Text" w:hAnsi="High Tower Text" w:cs="Times New Roman"/>
          <w:lang w:eastAsia="zh-CN"/>
        </w:rPr>
        <w:t xml:space="preserve">, overcame this by shifting the focus of their interventions to the normative and relational restructuring of </w:t>
      </w:r>
      <w:r w:rsidR="003B439C" w:rsidRPr="00797312">
        <w:rPr>
          <w:rFonts w:ascii="High Tower Text" w:hAnsi="High Tower Text" w:cs="Times New Roman"/>
          <w:i/>
          <w:lang w:eastAsia="zh-CN"/>
        </w:rPr>
        <w:t>informal</w:t>
      </w:r>
      <w:r w:rsidR="003B439C" w:rsidRPr="00797312">
        <w:rPr>
          <w:rFonts w:ascii="High Tower Text" w:hAnsi="High Tower Text" w:cs="Times New Roman"/>
          <w:lang w:eastAsia="zh-CN"/>
        </w:rPr>
        <w:t xml:space="preserve"> social networks, where intervention components and implementation participants were much more loosely coupled. This led to a successful intervention.</w:t>
      </w:r>
      <w:r w:rsidR="008A3844" w:rsidRPr="00797312">
        <w:rPr>
          <w:rFonts w:ascii="High Tower Text" w:hAnsi="High Tower Text" w:cs="Times New Roman"/>
          <w:lang w:eastAsia="zh-CN"/>
        </w:rPr>
        <w:t xml:space="preserve"> </w:t>
      </w:r>
    </w:p>
    <w:p w:rsidR="001F553C" w:rsidRPr="00797312" w:rsidRDefault="00F66D97" w:rsidP="003B439C">
      <w:pPr>
        <w:pStyle w:val="NoSpacing"/>
        <w:spacing w:line="276" w:lineRule="auto"/>
        <w:ind w:firstLine="720"/>
        <w:jc w:val="both"/>
        <w:rPr>
          <w:rFonts w:ascii="High Tower Text" w:eastAsia="SimSun" w:hAnsi="High Tower Text" w:cs="Times New Roman"/>
          <w:lang w:eastAsia="zh-CN"/>
        </w:rPr>
      </w:pPr>
      <w:r w:rsidRPr="00797312">
        <w:rPr>
          <w:rFonts w:ascii="High Tower Text" w:eastAsia="SimSun" w:hAnsi="High Tower Text" w:cs="Times New Roman"/>
          <w:lang w:eastAsia="zh-CN"/>
        </w:rPr>
        <w:t xml:space="preserve">Questions about restructuring and the properties of interventions and implementation environments reflect longstanding debates about the place of ‘fit’ in conceptual models of implementation </w:t>
      </w:r>
      <w:r w:rsidR="00E303AB">
        <w:rPr>
          <w:rFonts w:ascii="High Tower Text" w:eastAsia="SimSun" w:hAnsi="High Tower Text" w:cs="Times New Roman"/>
          <w:lang w:eastAsia="zh-CN"/>
        </w:rPr>
        <w:fldChar w:fldCharType="begin">
          <w:fldData xml:space="preserve">PEVuZE5vdGU+PENpdGU+PEF1dGhvcj5TdHJhbmc8L0F1dGhvcj48WWVhcj4xOTk4PC9ZZWFyPjxS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</w:fldData>
        </w:fldChar>
      </w:r>
      <w:r w:rsidR="00E303AB">
        <w:rPr>
          <w:rFonts w:ascii="High Tower Text" w:eastAsia="SimSun" w:hAnsi="High Tower Text" w:cs="Times New Roman"/>
          <w:lang w:eastAsia="zh-CN"/>
        </w:rPr>
        <w:instrText xml:space="preserve"> ADDIN EN.CITE </w:instrText>
      </w:r>
      <w:r w:rsidR="00E303AB">
        <w:rPr>
          <w:rFonts w:ascii="High Tower Text" w:eastAsia="SimSun" w:hAnsi="High Tower Text" w:cs="Times New Roman"/>
          <w:lang w:eastAsia="zh-CN"/>
        </w:rPr>
        <w:fldChar w:fldCharType="begin">
          <w:fldData xml:space="preserve">PEVuZE5vdGU+PENpdGU+PEF1dGhvcj5TdHJhbmc8L0F1dGhvcj48WWVhcj4xOTk4PC9ZZWFyPjxS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</w:fldData>
        </w:fldChar>
      </w:r>
      <w:r w:rsidR="00E303AB">
        <w:rPr>
          <w:rFonts w:ascii="High Tower Text" w:eastAsia="SimSun" w:hAnsi="High Tower Text" w:cs="Times New Roman"/>
          <w:lang w:eastAsia="zh-CN"/>
        </w:rPr>
        <w:instrText xml:space="preserve"> ADDIN EN.CITE.DATA </w:instrText>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end"/>
      </w:r>
      <w:r w:rsidR="00E303AB">
        <w:rPr>
          <w:rFonts w:ascii="High Tower Text" w:eastAsia="SimSun" w:hAnsi="High Tower Text" w:cs="Times New Roman"/>
          <w:lang w:eastAsia="zh-CN"/>
        </w:rPr>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90-93]</w:t>
      </w:r>
      <w:r w:rsidR="00E303AB">
        <w:rPr>
          <w:rFonts w:ascii="High Tower Text" w:eastAsia="SimSun" w:hAnsi="High Tower Text" w:cs="Times New Roman"/>
          <w:lang w:eastAsia="zh-CN"/>
        </w:rPr>
        <w:fldChar w:fldCharType="end"/>
      </w:r>
      <w:r w:rsidRPr="00797312">
        <w:rPr>
          <w:rFonts w:ascii="High Tower Text" w:eastAsia="SimSun" w:hAnsi="High Tower Text" w:cs="Times New Roman"/>
          <w:lang w:eastAsia="zh-CN"/>
        </w:rPr>
        <w:t>.</w:t>
      </w:r>
      <w:r w:rsidR="00AE7D0D" w:rsidRPr="00797312">
        <w:rPr>
          <w:rFonts w:ascii="High Tower Text" w:eastAsia="SimSun" w:hAnsi="High Tower Text" w:cs="Times New Roman"/>
          <w:lang w:eastAsia="zh-CN"/>
        </w:rPr>
        <w:t xml:space="preserve"> There is, however, something much more fundamental going on here. </w:t>
      </w:r>
      <w:r w:rsidR="007A705D" w:rsidRPr="00797312">
        <w:rPr>
          <w:rFonts w:ascii="High Tower Text" w:eastAsia="SimSun" w:hAnsi="High Tower Text" w:cs="Times New Roman"/>
          <w:lang w:eastAsia="zh-CN"/>
        </w:rPr>
        <w:t>P</w:t>
      </w:r>
      <w:r w:rsidR="00095EA2" w:rsidRPr="00797312">
        <w:rPr>
          <w:rFonts w:ascii="High Tower Text" w:eastAsia="SimSun" w:hAnsi="High Tower Text" w:cs="Times New Roman"/>
          <w:lang w:eastAsia="zh-CN"/>
        </w:rPr>
        <w:t>articipants</w:t>
      </w:r>
      <w:r w:rsidR="00B15DA9" w:rsidRPr="00797312">
        <w:rPr>
          <w:rFonts w:ascii="High Tower Text" w:eastAsia="SimSun" w:hAnsi="High Tower Text" w:cs="Times New Roman"/>
          <w:lang w:eastAsia="zh-CN"/>
        </w:rPr>
        <w:t xml:space="preserve"> in</w:t>
      </w:r>
      <w:r w:rsidR="00095EA2" w:rsidRPr="00797312">
        <w:rPr>
          <w:rFonts w:ascii="High Tower Text" w:eastAsia="SimSun" w:hAnsi="High Tower Text" w:cs="Times New Roman"/>
          <w:lang w:eastAsia="zh-CN"/>
        </w:rPr>
        <w:t xml:space="preserve"> implementation processes </w:t>
      </w:r>
      <w:r w:rsidR="007A705D" w:rsidRPr="00797312">
        <w:rPr>
          <w:rFonts w:ascii="High Tower Text" w:eastAsia="SimSun" w:hAnsi="High Tower Text" w:cs="Times New Roman"/>
          <w:lang w:eastAsia="zh-CN"/>
        </w:rPr>
        <w:t xml:space="preserve">need to work </w:t>
      </w:r>
      <w:r w:rsidR="00B15DA9" w:rsidRPr="00797312">
        <w:rPr>
          <w:rFonts w:ascii="High Tower Text" w:eastAsia="SimSun" w:hAnsi="High Tower Text" w:cs="Times New Roman"/>
          <w:lang w:eastAsia="zh-CN"/>
        </w:rPr>
        <w:t>to</w:t>
      </w:r>
      <w:r w:rsidR="00AE7D0D" w:rsidRPr="00797312">
        <w:rPr>
          <w:rFonts w:ascii="High Tower Text" w:eastAsia="SimSun" w:hAnsi="High Tower Text" w:cs="Times New Roman"/>
          <w:lang w:eastAsia="zh-CN"/>
        </w:rPr>
        <w:t xml:space="preserve"> sustain an orderly pattern of social interactions and relations, and a predictable flow of event</w:t>
      </w:r>
      <w:r w:rsidR="00B15DA9" w:rsidRPr="00797312">
        <w:rPr>
          <w:rFonts w:ascii="High Tower Text" w:eastAsia="SimSun" w:hAnsi="High Tower Text" w:cs="Times New Roman"/>
          <w:lang w:eastAsia="zh-CN"/>
        </w:rPr>
        <w:t>s</w:t>
      </w:r>
      <w:r w:rsidR="00124D54" w:rsidRPr="00797312">
        <w:rPr>
          <w:rFonts w:ascii="High Tower Text" w:eastAsia="SimSun" w:hAnsi="High Tower Text" w:cs="Times New Roman"/>
          <w:lang w:eastAsia="zh-CN"/>
        </w:rPr>
        <w:t xml:space="preserve"> in the face of complexity. T</w:t>
      </w:r>
      <w:r w:rsidR="007A705D" w:rsidRPr="00797312">
        <w:rPr>
          <w:rFonts w:ascii="High Tower Text" w:eastAsia="SimSun" w:hAnsi="High Tower Text" w:cs="Times New Roman"/>
          <w:lang w:eastAsia="zh-CN"/>
        </w:rPr>
        <w:t>his work</w:t>
      </w:r>
      <w:r w:rsidR="00B15DA9" w:rsidRPr="00797312">
        <w:rPr>
          <w:rFonts w:ascii="High Tower Text" w:eastAsia="SimSun" w:hAnsi="High Tower Text" w:cs="Times New Roman"/>
          <w:lang w:eastAsia="zh-CN"/>
        </w:rPr>
        <w:t xml:space="preserve"> is a</w:t>
      </w:r>
      <w:r w:rsidR="00AE7D0D" w:rsidRPr="00797312">
        <w:rPr>
          <w:rFonts w:ascii="High Tower Text" w:eastAsia="SimSun" w:hAnsi="High Tower Text" w:cs="Times New Roman"/>
          <w:lang w:eastAsia="zh-CN"/>
        </w:rPr>
        <w:t xml:space="preserve"> </w:t>
      </w:r>
      <w:r w:rsidR="00950AB2" w:rsidRPr="00797312">
        <w:rPr>
          <w:rFonts w:ascii="High Tower Text" w:eastAsia="SimSun" w:hAnsi="High Tower Text" w:cs="Times New Roman"/>
          <w:lang w:eastAsia="zh-CN"/>
        </w:rPr>
        <w:t>basic underpinning of</w:t>
      </w:r>
      <w:r w:rsidR="00AE7D0D" w:rsidRPr="00797312">
        <w:rPr>
          <w:rFonts w:ascii="High Tower Text" w:eastAsia="SimSun" w:hAnsi="High Tower Text" w:cs="Times New Roman"/>
          <w:lang w:eastAsia="zh-CN"/>
        </w:rPr>
        <w:t xml:space="preserve"> </w:t>
      </w:r>
      <w:r w:rsidR="00950AB2" w:rsidRPr="00797312">
        <w:rPr>
          <w:rFonts w:ascii="High Tower Text" w:eastAsia="SimSun" w:hAnsi="High Tower Text" w:cs="Times New Roman"/>
          <w:lang w:eastAsia="zh-CN"/>
        </w:rPr>
        <w:t xml:space="preserve">all forms of </w:t>
      </w:r>
      <w:r w:rsidR="00AE7D0D" w:rsidRPr="00797312">
        <w:rPr>
          <w:rFonts w:ascii="High Tower Text" w:eastAsia="SimSun" w:hAnsi="High Tower Text" w:cs="Times New Roman"/>
          <w:lang w:eastAsia="zh-CN"/>
        </w:rPr>
        <w:t xml:space="preserve">human association </w:t>
      </w:r>
      <w:r w:rsidR="00E303AB">
        <w:rPr>
          <w:rFonts w:ascii="High Tower Text" w:eastAsia="SimSun" w:hAnsi="High Tower Text" w:cs="Times New Roman"/>
          <w:lang w:eastAsia="zh-CN"/>
        </w:rPr>
        <w:fldChar w:fldCharType="begin"/>
      </w:r>
      <w:r w:rsidR="00E303AB">
        <w:rPr>
          <w:rFonts w:ascii="High Tower Text" w:eastAsia="SimSun" w:hAnsi="High Tower Text" w:cs="Times New Roman"/>
          <w:lang w:eastAsia="zh-CN"/>
        </w:rPr>
        <w:instrText xml:space="preserve"> ADDIN EN.CITE &lt;EndNote&gt;&lt;Cite&gt;&lt;Author&gt;Levi Martin&lt;/Author&gt;&lt;Year&gt;2009&lt;/Year&gt;&lt;RecNum&gt;13513&lt;/RecNum&gt;&lt;DisplayText&gt;[94, 95]&lt;/DisplayText&gt;&lt;record&gt;&lt;rec-number&gt;13513&lt;/rec-number&gt;&lt;foreign-keys&gt;&lt;key app="EN" db-id="dvaxz5xz5wewwyed2pbpewxc9ev2r5aav9v0" timestamp="1357900274"&gt;13513&lt;/key&gt;&lt;/foreign-keys&gt;&lt;ref-type name="Generic"&gt;13&lt;/ref-type&gt;&lt;contributors&gt;&lt;authors&gt;&lt;author&gt;Levi Martin, J.&lt;/author&gt;&lt;/authors&gt;&lt;/contributors&gt;&lt;titles&gt;&lt;title&gt;Social Structures&lt;/title&gt;&lt;/titles&gt;&lt;dates&gt;&lt;year&gt;2009&lt;/year&gt;&lt;/dates&gt;&lt;publisher&gt;Princeton: Princeton University Press&lt;/publisher&gt;&lt;urls&gt;&lt;/urls&gt;&lt;/record&gt;&lt;/Cite&gt;&lt;Cite&gt;&lt;Author&gt;Harre&lt;/Author&gt;&lt;Year&gt;1993&lt;/Year&gt;&lt;RecNum&gt;1536&lt;/RecNum&gt;&lt;record&gt;&lt;rec-number&gt;1536&lt;/rec-number&gt;&lt;foreign-keys&gt;&lt;key app="EN" db-id="dvaxz5xz5wewwyed2pbpewxc9ev2r5aav9v0" timestamp="0"&gt;1536&lt;/key&gt;&lt;/foreign-keys&gt;&lt;ref-type name="Book"&gt;6&lt;/ref-type&gt;&lt;contributors&gt;&lt;authors&gt;&lt;author&gt;Harre,R&lt;/author&gt;&lt;/authors&gt;&lt;/contributors&gt;&lt;titles&gt;&lt;title&gt;Social being&lt;/title&gt;&lt;/titles&gt;&lt;edition&gt;Second&lt;/edition&gt;&lt;keywords&gt;&lt;keyword&gt;Telemedicine Book&lt;/keyword&gt;&lt;keyword&gt;Carl&amp;apos;s Books&lt;/keyword&gt;&lt;/keywords&gt;&lt;dates&gt;&lt;year&gt;1993&lt;/year&gt;&lt;pub-dates&gt;&lt;date&gt;1993///&lt;/date&gt;&lt;/pub-dates&gt;&lt;/dates&gt;&lt;pub-location&gt;Oxford&lt;/pub-location&gt;&lt;publisher&gt;Blackwell Publishers&lt;/publisher&gt;&lt;isbn&gt;0-631-18782-0&lt;/isbn&gt;&lt;label&gt;570&lt;/label&gt;&lt;urls&gt;&lt;/urls&gt;&lt;/record&gt;&lt;/Cite&gt;&lt;/EndNote&gt;</w:instrText>
      </w:r>
      <w:r w:rsidR="00E303AB">
        <w:rPr>
          <w:rFonts w:ascii="High Tower Text" w:eastAsia="SimSun" w:hAnsi="High Tower Text" w:cs="Times New Roman"/>
          <w:lang w:eastAsia="zh-CN"/>
        </w:rPr>
        <w:fldChar w:fldCharType="separate"/>
      </w:r>
      <w:r w:rsidR="00E303AB">
        <w:rPr>
          <w:rFonts w:ascii="High Tower Text" w:eastAsia="SimSun" w:hAnsi="High Tower Text" w:cs="Times New Roman"/>
          <w:noProof/>
          <w:lang w:eastAsia="zh-CN"/>
        </w:rPr>
        <w:t>[94, 95]</w:t>
      </w:r>
      <w:r w:rsidR="00E303AB">
        <w:rPr>
          <w:rFonts w:ascii="High Tower Text" w:eastAsia="SimSun" w:hAnsi="High Tower Text" w:cs="Times New Roman"/>
          <w:lang w:eastAsia="zh-CN"/>
        </w:rPr>
        <w:fldChar w:fldCharType="end"/>
      </w:r>
      <w:r w:rsidR="00950AB2" w:rsidRPr="00797312">
        <w:rPr>
          <w:rFonts w:ascii="High Tower Text" w:eastAsia="SimSun" w:hAnsi="High Tower Text" w:cs="Times New Roman"/>
          <w:lang w:eastAsia="zh-CN"/>
        </w:rPr>
        <w:t>. So, n</w:t>
      </w:r>
      <w:r w:rsidR="000E49E7" w:rsidRPr="00797312">
        <w:rPr>
          <w:rFonts w:ascii="High Tower Text" w:hAnsi="High Tower Text" w:cs="Times New Roman"/>
          <w:lang w:eastAsia="zh-CN"/>
        </w:rPr>
        <w:t>ormative and relational restructuring can be observed</w:t>
      </w:r>
      <w:r w:rsidR="00157E04" w:rsidRPr="00797312">
        <w:rPr>
          <w:rFonts w:ascii="High Tower Text" w:hAnsi="High Tower Text" w:cs="Times New Roman"/>
          <w:lang w:eastAsia="zh-CN"/>
        </w:rPr>
        <w:t xml:space="preserve"> as</w:t>
      </w:r>
      <w:r w:rsidR="000E49E7" w:rsidRPr="00797312">
        <w:rPr>
          <w:rFonts w:ascii="High Tower Text" w:hAnsi="High Tower Text" w:cs="Times New Roman"/>
          <w:lang w:eastAsia="zh-CN"/>
        </w:rPr>
        <w:t xml:space="preserve"> </w:t>
      </w:r>
      <w:r w:rsidR="00095EA2" w:rsidRPr="00797312">
        <w:rPr>
          <w:rFonts w:ascii="High Tower Text" w:hAnsi="High Tower Text" w:cs="Times New Roman"/>
          <w:lang w:eastAsia="zh-CN"/>
        </w:rPr>
        <w:t xml:space="preserve">continuously </w:t>
      </w:r>
      <w:r w:rsidR="000E49E7" w:rsidRPr="00797312">
        <w:rPr>
          <w:rFonts w:ascii="High Tower Text" w:hAnsi="High Tower Text" w:cs="Times New Roman"/>
          <w:lang w:eastAsia="zh-CN"/>
        </w:rPr>
        <w:t xml:space="preserve">taking place over time and between settings. </w:t>
      </w:r>
      <w:r w:rsidR="00095EA2" w:rsidRPr="00797312">
        <w:rPr>
          <w:rFonts w:ascii="High Tower Text" w:hAnsi="High Tower Text" w:cs="Times New Roman"/>
          <w:lang w:eastAsia="zh-CN"/>
        </w:rPr>
        <w:t>When intervention studies</w:t>
      </w:r>
      <w:r w:rsidR="00C2083D" w:rsidRPr="00797312">
        <w:rPr>
          <w:rFonts w:ascii="High Tower Text" w:hAnsi="High Tower Text" w:cs="Times New Roman"/>
          <w:lang w:eastAsia="zh-CN"/>
        </w:rPr>
        <w:t xml:space="preserve"> ‘fail’ it may be because participants have been unable to perform the degree of restructuring that is necessary to</w:t>
      </w:r>
      <w:r w:rsidR="00C2083D" w:rsidRPr="00797312">
        <w:rPr>
          <w:rFonts w:ascii="High Tower Text" w:eastAsia="SimSun" w:hAnsi="High Tower Text" w:cs="Times New Roman"/>
          <w:lang w:eastAsia="zh-CN"/>
        </w:rPr>
        <w:t xml:space="preserve"> do implementation work</w:t>
      </w:r>
      <w:r w:rsidR="00D407AA" w:rsidRPr="00797312">
        <w:rPr>
          <w:rFonts w:ascii="High Tower Text" w:eastAsia="SimSun" w:hAnsi="High Tower Text" w:cs="Times New Roman"/>
          <w:lang w:eastAsia="zh-CN"/>
        </w:rPr>
        <w:t>.</w:t>
      </w:r>
      <w:r w:rsidR="00C2083D" w:rsidRPr="00797312">
        <w:rPr>
          <w:rFonts w:ascii="High Tower Text" w:eastAsia="SimSun" w:hAnsi="High Tower Text" w:cs="Times New Roman"/>
          <w:lang w:eastAsia="zh-CN"/>
        </w:rPr>
        <w:t xml:space="preserve"> Restructuring is an important, but poorly understood, </w:t>
      </w:r>
      <w:r w:rsidR="00C2083D" w:rsidRPr="00797312">
        <w:rPr>
          <w:rFonts w:ascii="High Tower Text" w:eastAsia="SimSun" w:hAnsi="High Tower Text" w:cs="Times New Roman"/>
          <w:i/>
          <w:lang w:eastAsia="zh-CN"/>
        </w:rPr>
        <w:t>adaptive</w:t>
      </w:r>
      <w:r w:rsidR="00C2083D" w:rsidRPr="00797312">
        <w:rPr>
          <w:rFonts w:ascii="High Tower Text" w:eastAsia="SimSun" w:hAnsi="High Tower Text" w:cs="Times New Roman"/>
          <w:lang w:eastAsia="zh-CN"/>
        </w:rPr>
        <w:t xml:space="preserve"> element of implementation processes. </w:t>
      </w:r>
    </w:p>
    <w:p w:rsidR="008F0F72" w:rsidRPr="00797312" w:rsidRDefault="008F0F72" w:rsidP="00D003E6">
      <w:pPr>
        <w:pStyle w:val="NoSpacing"/>
        <w:spacing w:line="276" w:lineRule="auto"/>
        <w:jc w:val="both"/>
        <w:rPr>
          <w:rFonts w:ascii="High Tower Text" w:eastAsiaTheme="minorEastAsia" w:hAnsi="High Tower Text" w:cs="Times New Roman"/>
          <w:b/>
          <w:lang w:eastAsia="zh-CN"/>
        </w:rPr>
      </w:pPr>
    </w:p>
    <w:p w:rsidR="00C536FE" w:rsidRPr="00797312" w:rsidRDefault="00C536FE" w:rsidP="00D003E6">
      <w:pPr>
        <w:pStyle w:val="NoSpacing"/>
        <w:spacing w:line="276" w:lineRule="auto"/>
        <w:jc w:val="both"/>
        <w:rPr>
          <w:rFonts w:ascii="High Tower Text" w:hAnsi="High Tower Text" w:cs="Times New Roman"/>
          <w:b/>
          <w:lang w:eastAsia="zh-CN"/>
        </w:rPr>
      </w:pPr>
    </w:p>
    <w:p w:rsidR="003B6732" w:rsidRPr="00797312" w:rsidRDefault="000B1B1C" w:rsidP="00D003E6">
      <w:pPr>
        <w:pStyle w:val="NoSpacing"/>
        <w:spacing w:line="276" w:lineRule="auto"/>
        <w:jc w:val="both"/>
        <w:rPr>
          <w:rFonts w:ascii="High Tower Text" w:hAnsi="High Tower Text" w:cs="Times New Roman"/>
          <w:b/>
          <w:lang w:eastAsia="zh-CN"/>
        </w:rPr>
      </w:pPr>
      <w:r w:rsidRPr="00797312">
        <w:rPr>
          <w:rFonts w:ascii="High Tower Text" w:hAnsi="High Tower Text" w:cs="Times New Roman"/>
          <w:b/>
          <w:lang w:eastAsia="zh-CN"/>
        </w:rPr>
        <w:t>Conceptualisin</w:t>
      </w:r>
      <w:r w:rsidR="001E48AF" w:rsidRPr="00797312">
        <w:rPr>
          <w:rFonts w:ascii="High Tower Text" w:hAnsi="High Tower Text" w:cs="Times New Roman"/>
          <w:b/>
          <w:lang w:eastAsia="zh-CN"/>
        </w:rPr>
        <w:t>g</w:t>
      </w:r>
      <w:r w:rsidR="00220611" w:rsidRPr="00797312">
        <w:rPr>
          <w:rFonts w:ascii="High Tower Text" w:hAnsi="High Tower Text" w:cs="Times New Roman"/>
          <w:b/>
          <w:lang w:eastAsia="zh-CN"/>
        </w:rPr>
        <w:t xml:space="preserve"> the relationship between </w:t>
      </w:r>
      <w:r w:rsidR="00C53AE3" w:rsidRPr="00797312">
        <w:rPr>
          <w:rFonts w:ascii="High Tower Text" w:hAnsi="High Tower Text" w:cs="Times New Roman"/>
          <w:b/>
          <w:lang w:eastAsia="zh-CN"/>
        </w:rPr>
        <w:t>NPT</w:t>
      </w:r>
      <w:r w:rsidR="00220611" w:rsidRPr="00797312">
        <w:rPr>
          <w:rFonts w:ascii="High Tower Text" w:hAnsi="High Tower Text" w:cs="Times New Roman"/>
          <w:b/>
          <w:lang w:eastAsia="zh-CN"/>
        </w:rPr>
        <w:t xml:space="preserve"> and the context of action</w:t>
      </w:r>
    </w:p>
    <w:p w:rsidR="00C53AE3" w:rsidRPr="00797312" w:rsidRDefault="00C53AE3" w:rsidP="00D003E6">
      <w:pPr>
        <w:pStyle w:val="NoSpacing"/>
        <w:spacing w:line="276" w:lineRule="auto"/>
        <w:jc w:val="both"/>
        <w:rPr>
          <w:rFonts w:ascii="High Tower Text" w:hAnsi="High Tower Text" w:cs="Times New Roman"/>
          <w:lang w:eastAsia="zh-CN"/>
        </w:rPr>
      </w:pPr>
    </w:p>
    <w:p w:rsidR="003B6732" w:rsidRPr="00797312" w:rsidRDefault="003B439C" w:rsidP="003B439C">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 xml:space="preserve">The focus of this paper has been on how we should understand the dynamics of implementation processes in relation to their contexts. An important message of the paper is that contexts </w:t>
      </w:r>
      <w:r w:rsidR="003A36AD" w:rsidRPr="00797312">
        <w:rPr>
          <w:rFonts w:ascii="High Tower Text" w:hAnsi="High Tower Text" w:cs="Times New Roman"/>
          <w:lang w:eastAsia="zh-CN"/>
        </w:rPr>
        <w:t>are</w:t>
      </w:r>
      <w:r w:rsidRPr="00797312">
        <w:rPr>
          <w:rFonts w:ascii="High Tower Text" w:hAnsi="High Tower Text" w:cs="Times New Roman"/>
          <w:lang w:eastAsia="zh-CN"/>
        </w:rPr>
        <w:t xml:space="preserve"> dynamic</w:t>
      </w:r>
      <w:r w:rsidR="003A36AD" w:rsidRPr="00797312">
        <w:rPr>
          <w:rFonts w:ascii="High Tower Text" w:hAnsi="High Tower Text" w:cs="Times New Roman"/>
          <w:lang w:eastAsia="zh-CN"/>
        </w:rPr>
        <w:t>,</w:t>
      </w:r>
      <w:r w:rsidRPr="00797312">
        <w:rPr>
          <w:rFonts w:ascii="High Tower Text" w:hAnsi="High Tower Text" w:cs="Times New Roman"/>
          <w:lang w:eastAsia="zh-CN"/>
        </w:rPr>
        <w:t xml:space="preserve"> </w:t>
      </w:r>
      <w:r w:rsidR="003A36AD" w:rsidRPr="00797312">
        <w:rPr>
          <w:rFonts w:ascii="High Tower Text" w:hAnsi="High Tower Text" w:cs="Times New Roman"/>
          <w:lang w:eastAsia="zh-CN"/>
        </w:rPr>
        <w:t xml:space="preserve">and </w:t>
      </w:r>
      <w:r w:rsidRPr="00797312">
        <w:rPr>
          <w:rFonts w:ascii="High Tower Text" w:hAnsi="High Tower Text" w:cs="Times New Roman"/>
          <w:lang w:eastAsia="zh-CN"/>
        </w:rPr>
        <w:t>are subject to restructuring processes that take with</w:t>
      </w:r>
      <w:r w:rsidR="003A36AD" w:rsidRPr="00797312">
        <w:rPr>
          <w:rFonts w:ascii="High Tower Text" w:hAnsi="High Tower Text" w:cs="Times New Roman"/>
          <w:lang w:eastAsia="zh-CN"/>
        </w:rPr>
        <w:t>in</w:t>
      </w:r>
      <w:r w:rsidRPr="00797312">
        <w:rPr>
          <w:rFonts w:ascii="High Tower Text" w:hAnsi="High Tower Text" w:cs="Times New Roman"/>
          <w:lang w:eastAsia="zh-CN"/>
        </w:rPr>
        <w:t xml:space="preserve"> complex adaptive social systems. </w:t>
      </w:r>
      <w:r w:rsidR="00867A06" w:rsidRPr="00797312">
        <w:rPr>
          <w:rFonts w:ascii="High Tower Text" w:hAnsi="High Tower Text" w:cs="Times New Roman"/>
          <w:lang w:eastAsia="zh-CN"/>
        </w:rPr>
        <w:t xml:space="preserve">We present this graphically in two ways. </w:t>
      </w:r>
      <w:r w:rsidR="00F1544A" w:rsidRPr="00797312">
        <w:rPr>
          <w:rFonts w:ascii="High Tower Text" w:hAnsi="High Tower Text" w:cs="Times New Roman"/>
          <w:lang w:eastAsia="zh-CN"/>
        </w:rPr>
        <w:t xml:space="preserve">In </w:t>
      </w:r>
      <w:r w:rsidR="002B13E7" w:rsidRPr="00797312">
        <w:rPr>
          <w:rFonts w:ascii="High Tower Text" w:hAnsi="High Tower Text" w:cs="Times New Roman"/>
          <w:lang w:eastAsia="zh-CN"/>
        </w:rPr>
        <w:t xml:space="preserve">Table </w:t>
      </w:r>
      <w:r w:rsidR="00F1544A" w:rsidRPr="00797312">
        <w:rPr>
          <w:rFonts w:ascii="High Tower Text" w:hAnsi="High Tower Text" w:cs="Times New Roman"/>
          <w:b/>
          <w:lang w:eastAsia="zh-CN"/>
        </w:rPr>
        <w:t>1,</w:t>
      </w:r>
      <w:r w:rsidR="00F1544A" w:rsidRPr="00797312">
        <w:rPr>
          <w:rFonts w:ascii="High Tower Text" w:hAnsi="High Tower Text" w:cs="Times New Roman"/>
          <w:lang w:eastAsia="zh-CN"/>
        </w:rPr>
        <w:t xml:space="preserve"> we </w:t>
      </w:r>
      <w:r w:rsidR="00867A06" w:rsidRPr="00797312">
        <w:rPr>
          <w:rFonts w:ascii="High Tower Text" w:hAnsi="High Tower Text" w:cs="Times New Roman"/>
          <w:lang w:eastAsia="zh-CN"/>
        </w:rPr>
        <w:t>s</w:t>
      </w:r>
      <w:r w:rsidR="00F1544A" w:rsidRPr="00797312">
        <w:rPr>
          <w:rFonts w:ascii="High Tower Text" w:hAnsi="High Tower Text" w:cs="Times New Roman"/>
          <w:lang w:eastAsia="zh-CN"/>
        </w:rPr>
        <w:t xml:space="preserve">how </w:t>
      </w:r>
      <w:r w:rsidR="00867A06" w:rsidRPr="00797312">
        <w:rPr>
          <w:rFonts w:ascii="High Tower Text" w:hAnsi="High Tower Text" w:cs="Times New Roman"/>
          <w:lang w:eastAsia="zh-CN"/>
        </w:rPr>
        <w:t>how NPT has developed over time to uncover the elements of implementation processes described in this paper</w:t>
      </w:r>
      <w:r w:rsidR="00867A06" w:rsidRPr="00797312">
        <w:rPr>
          <w:rFonts w:ascii="High Tower Text" w:hAnsi="High Tower Text" w:cs="Times New Roman"/>
          <w:highlight w:val="yellow"/>
          <w:lang w:eastAsia="zh-CN"/>
        </w:rPr>
        <w:t xml:space="preserve">. In </w:t>
      </w:r>
      <w:r w:rsidR="002B13E7" w:rsidRPr="00797312">
        <w:rPr>
          <w:rFonts w:ascii="High Tower Text" w:hAnsi="High Tower Text" w:cs="Times New Roman"/>
          <w:b/>
          <w:highlight w:val="yellow"/>
          <w:lang w:eastAsia="zh-CN"/>
        </w:rPr>
        <w:t>figure 1</w:t>
      </w:r>
      <w:r w:rsidR="00867A06" w:rsidRPr="00797312">
        <w:rPr>
          <w:rFonts w:ascii="High Tower Text" w:hAnsi="High Tower Text" w:cs="Times New Roman"/>
          <w:highlight w:val="yellow"/>
          <w:lang w:eastAsia="zh-CN"/>
        </w:rPr>
        <w:t xml:space="preserve">, we show how </w:t>
      </w:r>
      <w:r w:rsidR="006C4E85" w:rsidRPr="00797312">
        <w:rPr>
          <w:rFonts w:ascii="High Tower Text" w:hAnsi="High Tower Text" w:cs="Times New Roman"/>
          <w:highlight w:val="yellow"/>
          <w:lang w:eastAsia="zh-CN"/>
        </w:rPr>
        <w:t xml:space="preserve">these </w:t>
      </w:r>
      <w:r w:rsidR="00867A06" w:rsidRPr="00797312">
        <w:rPr>
          <w:rFonts w:ascii="High Tower Text" w:hAnsi="High Tower Text" w:cs="Times New Roman"/>
          <w:highlight w:val="yellow"/>
          <w:lang w:eastAsia="zh-CN"/>
        </w:rPr>
        <w:t xml:space="preserve">elements </w:t>
      </w:r>
      <w:r w:rsidR="00F1544A" w:rsidRPr="00797312">
        <w:rPr>
          <w:rFonts w:ascii="High Tower Text" w:hAnsi="High Tower Text" w:cs="Times New Roman"/>
          <w:highlight w:val="yellow"/>
          <w:lang w:eastAsia="zh-CN"/>
        </w:rPr>
        <w:t>relate to each other and define a process made up of feedback loops</w:t>
      </w:r>
      <w:r w:rsidR="00512555" w:rsidRPr="00797312">
        <w:rPr>
          <w:rFonts w:ascii="High Tower Text" w:hAnsi="High Tower Text" w:cs="Times New Roman"/>
          <w:highlight w:val="yellow"/>
          <w:lang w:eastAsia="zh-CN"/>
        </w:rPr>
        <w:t xml:space="preserve"> that continuously shapes</w:t>
      </w:r>
      <w:r w:rsidR="007725EE" w:rsidRPr="00797312">
        <w:rPr>
          <w:rFonts w:ascii="High Tower Text" w:hAnsi="High Tower Text" w:cs="Times New Roman"/>
          <w:highlight w:val="yellow"/>
          <w:lang w:eastAsia="zh-CN"/>
        </w:rPr>
        <w:t xml:space="preserve"> and reshape</w:t>
      </w:r>
      <w:r w:rsidR="00512555" w:rsidRPr="00797312">
        <w:rPr>
          <w:rFonts w:ascii="High Tower Text" w:hAnsi="High Tower Text" w:cs="Times New Roman"/>
          <w:highlight w:val="yellow"/>
          <w:lang w:eastAsia="zh-CN"/>
        </w:rPr>
        <w:t xml:space="preserve"> implementation fidelity and outcomes</w:t>
      </w:r>
      <w:r w:rsidR="006C4E85" w:rsidRPr="00797312">
        <w:rPr>
          <w:rFonts w:ascii="High Tower Text" w:hAnsi="High Tower Text" w:cs="Times New Roman"/>
          <w:highlight w:val="yellow"/>
          <w:lang w:eastAsia="zh-CN"/>
        </w:rPr>
        <w:t>. This occurs not just over time, but also between settings as contextual factors affect implementation processes</w:t>
      </w:r>
      <w:r w:rsidR="00F1544A" w:rsidRPr="00797312">
        <w:rPr>
          <w:rFonts w:ascii="High Tower Text" w:hAnsi="High Tower Text" w:cs="Times New Roman"/>
          <w:highlight w:val="yellow"/>
          <w:lang w:eastAsia="zh-CN"/>
        </w:rPr>
        <w:t>.</w:t>
      </w:r>
      <w:r w:rsidR="00F1544A" w:rsidRPr="00797312">
        <w:rPr>
          <w:rFonts w:ascii="High Tower Text" w:hAnsi="High Tower Text" w:cs="Times New Roman"/>
          <w:lang w:eastAsia="zh-CN"/>
        </w:rPr>
        <w:t xml:space="preserve">  </w:t>
      </w:r>
      <w:r w:rsidR="003B6732" w:rsidRPr="00797312">
        <w:rPr>
          <w:rFonts w:ascii="High Tower Text" w:hAnsi="High Tower Text" w:cs="Times New Roman"/>
          <w:lang w:eastAsia="zh-CN"/>
        </w:rPr>
        <w:t>The theoretical assumptions</w:t>
      </w:r>
      <w:r w:rsidR="00F1544A" w:rsidRPr="00797312">
        <w:rPr>
          <w:rFonts w:ascii="High Tower Text" w:hAnsi="High Tower Text" w:cs="Times New Roman"/>
          <w:lang w:eastAsia="zh-CN"/>
        </w:rPr>
        <w:t xml:space="preserve"> about the </w:t>
      </w:r>
      <w:r w:rsidR="00F1544A" w:rsidRPr="00797312">
        <w:rPr>
          <w:rFonts w:ascii="High Tower Text" w:hAnsi="High Tower Text" w:cs="Times New Roman"/>
          <w:i/>
          <w:lang w:eastAsia="zh-CN"/>
        </w:rPr>
        <w:t>adaptive</w:t>
      </w:r>
      <w:r w:rsidR="00F1544A" w:rsidRPr="00797312">
        <w:rPr>
          <w:rFonts w:ascii="High Tower Text" w:hAnsi="High Tower Text" w:cs="Times New Roman"/>
          <w:lang w:eastAsia="zh-CN"/>
        </w:rPr>
        <w:t xml:space="preserve"> work that this </w:t>
      </w:r>
      <w:r w:rsidR="000B1B1C" w:rsidRPr="00797312">
        <w:rPr>
          <w:rFonts w:ascii="High Tower Text" w:hAnsi="High Tower Text" w:cs="Times New Roman"/>
          <w:lang w:eastAsia="zh-CN"/>
        </w:rPr>
        <w:t>involves</w:t>
      </w:r>
      <w:r w:rsidR="00F1544A" w:rsidRPr="00797312">
        <w:rPr>
          <w:rFonts w:ascii="High Tower Text" w:hAnsi="High Tower Text" w:cs="Times New Roman"/>
          <w:lang w:eastAsia="zh-CN"/>
        </w:rPr>
        <w:t xml:space="preserve"> </w:t>
      </w:r>
      <w:r w:rsidR="003B6732" w:rsidRPr="00797312">
        <w:rPr>
          <w:rFonts w:ascii="High Tower Text" w:hAnsi="High Tower Text" w:cs="Times New Roman"/>
          <w:lang w:eastAsia="zh-CN"/>
        </w:rPr>
        <w:t>lead</w:t>
      </w:r>
      <w:r w:rsidR="001E48AF" w:rsidRPr="00797312">
        <w:rPr>
          <w:rFonts w:ascii="High Tower Text" w:hAnsi="High Tower Text" w:cs="Times New Roman"/>
          <w:lang w:eastAsia="zh-CN"/>
        </w:rPr>
        <w:t xml:space="preserve"> us</w:t>
      </w:r>
      <w:r w:rsidR="003B6732" w:rsidRPr="00797312">
        <w:rPr>
          <w:rFonts w:ascii="High Tower Text" w:hAnsi="High Tower Text" w:cs="Times New Roman"/>
          <w:lang w:eastAsia="zh-CN"/>
        </w:rPr>
        <w:t xml:space="preserve"> to six </w:t>
      </w:r>
      <w:r w:rsidR="00200E0A" w:rsidRPr="00797312">
        <w:rPr>
          <w:rFonts w:ascii="High Tower Text" w:hAnsi="High Tower Text" w:cs="Times New Roman"/>
          <w:lang w:eastAsia="zh-CN"/>
        </w:rPr>
        <w:t>propositions</w:t>
      </w:r>
      <w:r w:rsidR="003B6732" w:rsidRPr="00797312">
        <w:rPr>
          <w:rFonts w:ascii="High Tower Text" w:hAnsi="High Tower Text" w:cs="Times New Roman"/>
          <w:lang w:eastAsia="zh-CN"/>
        </w:rPr>
        <w:t xml:space="preserve"> about implementation processes, and about the sources of variations in </w:t>
      </w:r>
      <w:r w:rsidR="003A36AD" w:rsidRPr="00797312">
        <w:rPr>
          <w:rFonts w:ascii="High Tower Text" w:hAnsi="High Tower Text" w:cs="Times New Roman"/>
          <w:lang w:eastAsia="zh-CN"/>
        </w:rPr>
        <w:t xml:space="preserve">their </w:t>
      </w:r>
      <w:r w:rsidR="003B6732" w:rsidRPr="00797312">
        <w:rPr>
          <w:rFonts w:ascii="High Tower Text" w:hAnsi="High Tower Text" w:cs="Times New Roman"/>
          <w:lang w:eastAsia="zh-CN"/>
        </w:rPr>
        <w:t xml:space="preserve">outcomes. First, we propose that variations in </w:t>
      </w:r>
      <w:r w:rsidR="00F1544A" w:rsidRPr="00797312">
        <w:rPr>
          <w:rFonts w:ascii="High Tower Text" w:hAnsi="High Tower Text" w:cs="Times New Roman"/>
          <w:lang w:eastAsia="zh-CN"/>
        </w:rPr>
        <w:t xml:space="preserve">intervention fidelity and </w:t>
      </w:r>
      <w:r w:rsidR="003B6732" w:rsidRPr="00797312">
        <w:rPr>
          <w:rFonts w:ascii="High Tower Text" w:hAnsi="High Tower Text" w:cs="Times New Roman"/>
          <w:lang w:eastAsia="zh-CN"/>
        </w:rPr>
        <w:t>outcomes</w:t>
      </w:r>
      <w:r w:rsidR="00F1544A" w:rsidRPr="00797312">
        <w:rPr>
          <w:rFonts w:ascii="High Tower Text" w:hAnsi="High Tower Text" w:cs="Times New Roman"/>
          <w:lang w:eastAsia="zh-CN"/>
        </w:rPr>
        <w:t xml:space="preserve"> are the products of observable mechanisms</w:t>
      </w:r>
      <w:r w:rsidR="003B6732" w:rsidRPr="00797312">
        <w:rPr>
          <w:rFonts w:ascii="High Tower Text" w:hAnsi="High Tower Text" w:cs="Times New Roman"/>
          <w:lang w:eastAsia="zh-CN"/>
        </w:rPr>
        <w:t>.</w:t>
      </w:r>
    </w:p>
    <w:p w:rsidR="003B6732" w:rsidRPr="00797312" w:rsidRDefault="003B6732" w:rsidP="00D003E6">
      <w:pPr>
        <w:pStyle w:val="NoSpacing"/>
        <w:spacing w:line="276" w:lineRule="auto"/>
        <w:jc w:val="both"/>
        <w:rPr>
          <w:rFonts w:ascii="High Tower Text" w:hAnsi="High Tower Text" w:cs="Times New Roman"/>
          <w:lang w:eastAsia="zh-CN"/>
        </w:rPr>
      </w:pPr>
    </w:p>
    <w:p w:rsidR="003B6732" w:rsidRPr="00797312" w:rsidRDefault="00200E0A" w:rsidP="00D003E6">
      <w:pPr>
        <w:pStyle w:val="NoSpacing"/>
        <w:spacing w:line="276" w:lineRule="auto"/>
        <w:ind w:left="720"/>
        <w:jc w:val="both"/>
        <w:rPr>
          <w:rFonts w:ascii="High Tower Text" w:hAnsi="High Tower Text" w:cs="Times New Roman"/>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1a</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 xml:space="preserve">Differences in participants’ resource mobilisation and actors’ contributions explain variations in process </w:t>
      </w:r>
      <w:r w:rsidR="00220611" w:rsidRPr="00797312">
        <w:rPr>
          <w:rFonts w:ascii="High Tower Text" w:hAnsi="High Tower Text" w:cs="Times New Roman"/>
          <w:i/>
          <w:lang w:eastAsia="zh-CN"/>
        </w:rPr>
        <w:t xml:space="preserve">and negotiation </w:t>
      </w:r>
      <w:r w:rsidR="003B6732" w:rsidRPr="00797312">
        <w:rPr>
          <w:rFonts w:ascii="High Tower Text" w:hAnsi="High Tower Text" w:cs="Times New Roman"/>
          <w:i/>
          <w:lang w:eastAsia="zh-CN"/>
        </w:rPr>
        <w:t xml:space="preserve">outcomes over time. </w:t>
      </w:r>
    </w:p>
    <w:p w:rsidR="003B6732" w:rsidRPr="00797312" w:rsidRDefault="003B6732" w:rsidP="00D003E6">
      <w:pPr>
        <w:pStyle w:val="NoSpacing"/>
        <w:spacing w:line="276" w:lineRule="auto"/>
        <w:ind w:left="2520"/>
        <w:jc w:val="both"/>
        <w:rPr>
          <w:rFonts w:ascii="High Tower Text" w:hAnsi="High Tower Text" w:cs="Times New Roman"/>
          <w:lang w:eastAsia="zh-CN"/>
        </w:rPr>
      </w:pPr>
    </w:p>
    <w:p w:rsidR="003B6732" w:rsidRPr="00797312" w:rsidRDefault="00200E0A" w:rsidP="00D003E6">
      <w:pPr>
        <w:pStyle w:val="NoSpacing"/>
        <w:spacing w:line="276" w:lineRule="auto"/>
        <w:ind w:left="720"/>
        <w:jc w:val="both"/>
        <w:rPr>
          <w:rFonts w:ascii="High Tower Text" w:hAnsi="High Tower Text" w:cs="Times New Roman"/>
          <w:i/>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1b</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Differences in normative and relational restructuring processes expl</w:t>
      </w:r>
      <w:r w:rsidR="00220611" w:rsidRPr="00797312">
        <w:rPr>
          <w:rFonts w:ascii="High Tower Text" w:hAnsi="High Tower Text" w:cs="Times New Roman"/>
          <w:i/>
          <w:lang w:eastAsia="zh-CN"/>
        </w:rPr>
        <w:t xml:space="preserve">ain variations in process and negotiation </w:t>
      </w:r>
      <w:r w:rsidR="003B6732" w:rsidRPr="00797312">
        <w:rPr>
          <w:rFonts w:ascii="High Tower Text" w:hAnsi="High Tower Text" w:cs="Times New Roman"/>
          <w:i/>
          <w:lang w:eastAsia="zh-CN"/>
        </w:rPr>
        <w:t>outcomes between settings.</w:t>
      </w:r>
      <w:r w:rsidR="003B6732" w:rsidRPr="00797312">
        <w:rPr>
          <w:rFonts w:ascii="High Tower Text" w:hAnsi="High Tower Text" w:cs="Times New Roman"/>
          <w:b/>
          <w:i/>
          <w:lang w:eastAsia="zh-CN"/>
        </w:rPr>
        <w:t xml:space="preserve"> </w:t>
      </w:r>
    </w:p>
    <w:p w:rsidR="003B6732" w:rsidRPr="00797312" w:rsidRDefault="003B6732" w:rsidP="00D003E6">
      <w:pPr>
        <w:pStyle w:val="NoSpacing"/>
        <w:spacing w:line="276" w:lineRule="auto"/>
        <w:jc w:val="both"/>
        <w:rPr>
          <w:rFonts w:ascii="High Tower Text" w:hAnsi="High Tower Text" w:cs="Times New Roman"/>
          <w:lang w:eastAsia="zh-CN"/>
        </w:rPr>
      </w:pPr>
    </w:p>
    <w:p w:rsidR="003B6732" w:rsidRPr="00797312" w:rsidRDefault="003B6732" w:rsidP="00D003E6">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 xml:space="preserve">In turn, these lead to further </w:t>
      </w:r>
      <w:r w:rsidR="00200E0A" w:rsidRPr="00797312">
        <w:rPr>
          <w:rFonts w:ascii="High Tower Text" w:hAnsi="High Tower Text" w:cs="Times New Roman"/>
          <w:lang w:eastAsia="zh-CN"/>
        </w:rPr>
        <w:t>propositions</w:t>
      </w:r>
      <w:r w:rsidRPr="00797312">
        <w:rPr>
          <w:rFonts w:ascii="High Tower Text" w:hAnsi="High Tower Text" w:cs="Times New Roman"/>
          <w:lang w:eastAsia="zh-CN"/>
        </w:rPr>
        <w:t xml:space="preserve"> about the role of intervention components and practice contexts in ensuring workability and integration in practice. They also suggest important sources of problems in fidelity to interventions. We propose that the relative plasticity of interventions and the elasticity of contexts have important consequences for implementation processes. This leads to a second pair of </w:t>
      </w:r>
      <w:r w:rsidR="00200E0A" w:rsidRPr="00797312">
        <w:rPr>
          <w:rFonts w:ascii="High Tower Text" w:hAnsi="High Tower Text" w:cs="Times New Roman"/>
          <w:lang w:eastAsia="zh-CN"/>
        </w:rPr>
        <w:t>propositions</w:t>
      </w:r>
      <w:r w:rsidR="00F1544A" w:rsidRPr="00797312">
        <w:rPr>
          <w:rFonts w:ascii="High Tower Text" w:hAnsi="High Tower Text" w:cs="Times New Roman"/>
          <w:lang w:eastAsia="zh-CN"/>
        </w:rPr>
        <w:t xml:space="preserve"> about the properties of intervention components and the contexts in which they are enacted</w:t>
      </w:r>
      <w:r w:rsidRPr="00797312">
        <w:rPr>
          <w:rFonts w:ascii="High Tower Text" w:hAnsi="High Tower Text" w:cs="Times New Roman"/>
          <w:lang w:eastAsia="zh-CN"/>
        </w:rPr>
        <w:t>.</w:t>
      </w:r>
    </w:p>
    <w:p w:rsidR="003B6732" w:rsidRPr="00797312" w:rsidRDefault="003B6732" w:rsidP="00D003E6">
      <w:pPr>
        <w:pStyle w:val="NoSpacing"/>
        <w:spacing w:line="276" w:lineRule="auto"/>
        <w:jc w:val="both"/>
        <w:rPr>
          <w:rFonts w:ascii="High Tower Text" w:hAnsi="High Tower Text" w:cs="Times New Roman"/>
          <w:lang w:eastAsia="zh-CN"/>
        </w:rPr>
      </w:pPr>
    </w:p>
    <w:p w:rsidR="003B6732" w:rsidRPr="00797312" w:rsidRDefault="00200E0A" w:rsidP="00D003E6">
      <w:pPr>
        <w:pStyle w:val="NoSpacing"/>
        <w:spacing w:line="276" w:lineRule="auto"/>
        <w:ind w:left="720"/>
        <w:jc w:val="both"/>
        <w:rPr>
          <w:rFonts w:ascii="High Tower Text" w:hAnsi="High Tower Text" w:cs="Times New Roman"/>
          <w:i/>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2a</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The greater the degree of plasticity possessed by a set of intervention components, the less strain that actors enacting them place on the normative and relational structure of host contexts.</w:t>
      </w:r>
    </w:p>
    <w:p w:rsidR="003B6732" w:rsidRPr="00797312" w:rsidRDefault="003B6732" w:rsidP="00D003E6">
      <w:pPr>
        <w:pStyle w:val="NoSpacing"/>
        <w:spacing w:line="276" w:lineRule="auto"/>
        <w:ind w:left="720"/>
        <w:jc w:val="both"/>
        <w:rPr>
          <w:rFonts w:ascii="High Tower Text" w:hAnsi="High Tower Text" w:cs="Times New Roman"/>
          <w:lang w:eastAsia="zh-CN"/>
        </w:rPr>
      </w:pPr>
    </w:p>
    <w:p w:rsidR="003B6732" w:rsidRPr="00797312" w:rsidRDefault="00200E0A" w:rsidP="00D003E6">
      <w:pPr>
        <w:pStyle w:val="NoSpacing"/>
        <w:spacing w:line="276" w:lineRule="auto"/>
        <w:ind w:left="720"/>
        <w:jc w:val="both"/>
        <w:rPr>
          <w:rFonts w:ascii="High Tower Text" w:hAnsi="High Tower Text" w:cs="Times New Roman"/>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2b</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The greater the degree of elasticity possessed by the normative and relational structure of host contexts, the less strain they place on actors enacting a set of intervention components.</w:t>
      </w:r>
      <w:r w:rsidR="003B6732" w:rsidRPr="00797312">
        <w:rPr>
          <w:rFonts w:ascii="High Tower Text" w:hAnsi="High Tower Text" w:cs="Times New Roman"/>
          <w:b/>
          <w:lang w:eastAsia="zh-CN"/>
        </w:rPr>
        <w:t xml:space="preserve"> </w:t>
      </w:r>
    </w:p>
    <w:p w:rsidR="003B6732" w:rsidRPr="00797312" w:rsidRDefault="003B6732" w:rsidP="00D003E6">
      <w:pPr>
        <w:spacing w:line="276" w:lineRule="auto"/>
        <w:jc w:val="both"/>
        <w:rPr>
          <w:rFonts w:ascii="High Tower Text" w:hAnsi="High Tower Text" w:cs="Times New Roman"/>
          <w:lang w:eastAsia="zh-CN"/>
        </w:rPr>
      </w:pPr>
    </w:p>
    <w:p w:rsidR="003B6732" w:rsidRPr="00797312" w:rsidRDefault="003B6732" w:rsidP="00D003E6">
      <w:pPr>
        <w:spacing w:line="276" w:lineRule="auto"/>
        <w:jc w:val="both"/>
        <w:rPr>
          <w:rFonts w:ascii="High Tower Text" w:hAnsi="High Tower Text" w:cs="Times New Roman"/>
          <w:lang w:eastAsia="zh-CN"/>
        </w:rPr>
      </w:pPr>
      <w:r w:rsidRPr="00797312">
        <w:rPr>
          <w:rFonts w:ascii="High Tower Text" w:hAnsi="High Tower Text" w:cs="Times New Roman"/>
          <w:lang w:eastAsia="zh-CN"/>
        </w:rPr>
        <w:t xml:space="preserve">Taken together, these </w:t>
      </w:r>
      <w:r w:rsidR="00200E0A" w:rsidRPr="00797312">
        <w:rPr>
          <w:rFonts w:ascii="High Tower Text" w:hAnsi="High Tower Text" w:cs="Times New Roman"/>
          <w:lang w:eastAsia="zh-CN"/>
        </w:rPr>
        <w:t>propositions</w:t>
      </w:r>
      <w:r w:rsidRPr="00797312">
        <w:rPr>
          <w:rFonts w:ascii="High Tower Text" w:hAnsi="High Tower Text" w:cs="Times New Roman"/>
          <w:lang w:eastAsia="zh-CN"/>
        </w:rPr>
        <w:t xml:space="preserve"> help us to explain why intricately and rigidly structured complex intervention trials often lead to negative outcomes, and why an important subset of implementation processes ‘fail’. We propose that the degree of coupling of intervention components and the degree of discretion available to actors are critical to outcomes. </w:t>
      </w:r>
    </w:p>
    <w:p w:rsidR="003B6732" w:rsidRPr="00797312" w:rsidRDefault="00200E0A" w:rsidP="00D003E6">
      <w:pPr>
        <w:pStyle w:val="NoSpacing"/>
        <w:spacing w:line="276" w:lineRule="auto"/>
        <w:ind w:left="720"/>
        <w:jc w:val="both"/>
        <w:rPr>
          <w:rFonts w:ascii="High Tower Text" w:hAnsi="High Tower Text" w:cs="Times New Roman"/>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3a</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 xml:space="preserve">The more tightly coupled intervention components are, the less discretion </w:t>
      </w:r>
      <w:r w:rsidR="00165FCC" w:rsidRPr="00797312">
        <w:rPr>
          <w:rFonts w:ascii="High Tower Text" w:hAnsi="High Tower Text" w:cs="Times New Roman"/>
          <w:i/>
          <w:lang w:eastAsia="zh-CN"/>
        </w:rPr>
        <w:t xml:space="preserve">participants have </w:t>
      </w:r>
      <w:r w:rsidR="003B6732" w:rsidRPr="00797312">
        <w:rPr>
          <w:rFonts w:ascii="High Tower Text" w:hAnsi="High Tower Text" w:cs="Times New Roman"/>
          <w:i/>
          <w:lang w:eastAsia="zh-CN"/>
        </w:rPr>
        <w:t xml:space="preserve">in resource mobilisation and </w:t>
      </w:r>
      <w:r w:rsidR="00165FCC" w:rsidRPr="00797312">
        <w:rPr>
          <w:rFonts w:ascii="High Tower Text" w:hAnsi="High Tower Text" w:cs="Times New Roman"/>
          <w:i/>
          <w:lang w:eastAsia="zh-CN"/>
        </w:rPr>
        <w:t>collective action</w:t>
      </w:r>
      <w:r w:rsidR="00611EB2" w:rsidRPr="00797312">
        <w:rPr>
          <w:rFonts w:ascii="High Tower Text" w:hAnsi="High Tower Text" w:cs="Times New Roman"/>
          <w:i/>
          <w:lang w:eastAsia="zh-CN"/>
        </w:rPr>
        <w:t>, and the more</w:t>
      </w:r>
      <w:r w:rsidR="00165FCC" w:rsidRPr="00797312">
        <w:rPr>
          <w:rFonts w:ascii="High Tower Text" w:hAnsi="High Tower Text" w:cs="Times New Roman"/>
          <w:i/>
          <w:lang w:eastAsia="zh-CN"/>
        </w:rPr>
        <w:t xml:space="preserve"> they must do</w:t>
      </w:r>
      <w:r w:rsidR="00611EB2" w:rsidRPr="00797312">
        <w:rPr>
          <w:rFonts w:ascii="High Tower Text" w:hAnsi="High Tower Text" w:cs="Times New Roman"/>
          <w:i/>
          <w:lang w:eastAsia="zh-CN"/>
        </w:rPr>
        <w:t xml:space="preserve"> adaptive work </w:t>
      </w:r>
      <w:r w:rsidR="00165FCC" w:rsidRPr="00797312">
        <w:rPr>
          <w:rFonts w:ascii="High Tower Text" w:hAnsi="High Tower Text" w:cs="Times New Roman"/>
          <w:i/>
          <w:lang w:eastAsia="zh-CN"/>
        </w:rPr>
        <w:t>t</w:t>
      </w:r>
      <w:r w:rsidR="00E3363E" w:rsidRPr="00797312">
        <w:rPr>
          <w:rFonts w:ascii="High Tower Text" w:hAnsi="High Tower Text" w:cs="Times New Roman"/>
          <w:i/>
          <w:lang w:eastAsia="zh-CN"/>
        </w:rPr>
        <w:t>o</w:t>
      </w:r>
      <w:r w:rsidR="00165FCC" w:rsidRPr="00797312">
        <w:rPr>
          <w:rFonts w:ascii="High Tower Text" w:hAnsi="High Tower Text" w:cs="Times New Roman"/>
          <w:i/>
          <w:lang w:eastAsia="zh-CN"/>
        </w:rPr>
        <w:t xml:space="preserve"> ensure </w:t>
      </w:r>
      <w:r w:rsidR="006370DE" w:rsidRPr="00797312">
        <w:rPr>
          <w:rFonts w:ascii="High Tower Text" w:hAnsi="High Tower Text" w:cs="Times New Roman"/>
          <w:i/>
          <w:lang w:eastAsia="zh-CN"/>
        </w:rPr>
        <w:t>intervention integration</w:t>
      </w:r>
      <w:r w:rsidR="003B6732" w:rsidRPr="00797312">
        <w:rPr>
          <w:rFonts w:ascii="High Tower Text" w:hAnsi="High Tower Text" w:cs="Times New Roman"/>
          <w:i/>
          <w:lang w:eastAsia="zh-CN"/>
        </w:rPr>
        <w:t>.</w:t>
      </w:r>
      <w:r w:rsidR="00124D54" w:rsidRPr="00797312">
        <w:rPr>
          <w:rFonts w:ascii="High Tower Text" w:hAnsi="High Tower Text" w:cs="Times New Roman"/>
          <w:i/>
          <w:lang w:eastAsia="zh-CN"/>
        </w:rPr>
        <w:t xml:space="preserve"> </w:t>
      </w:r>
      <w:r w:rsidR="003B6732" w:rsidRPr="00797312">
        <w:rPr>
          <w:rFonts w:ascii="High Tower Text" w:hAnsi="High Tower Text" w:cs="Times New Roman"/>
          <w:lang w:eastAsia="zh-CN"/>
        </w:rPr>
        <w:t xml:space="preserve"> </w:t>
      </w:r>
    </w:p>
    <w:p w:rsidR="003B6732" w:rsidRPr="00797312" w:rsidRDefault="003B6732" w:rsidP="00D003E6">
      <w:pPr>
        <w:pStyle w:val="NoSpacing"/>
        <w:spacing w:line="276" w:lineRule="auto"/>
        <w:ind w:left="1440"/>
        <w:jc w:val="both"/>
        <w:rPr>
          <w:rFonts w:ascii="High Tower Text" w:hAnsi="High Tower Text" w:cs="Times New Roman"/>
          <w:lang w:eastAsia="zh-CN"/>
        </w:rPr>
      </w:pPr>
    </w:p>
    <w:p w:rsidR="003B6732" w:rsidRPr="00797312" w:rsidRDefault="00200E0A" w:rsidP="00D003E6">
      <w:pPr>
        <w:pStyle w:val="NoSpacing"/>
        <w:spacing w:line="276" w:lineRule="auto"/>
        <w:ind w:left="720"/>
        <w:jc w:val="both"/>
        <w:rPr>
          <w:rFonts w:ascii="High Tower Text" w:hAnsi="High Tower Text" w:cs="Times New Roman"/>
          <w:b/>
          <w:lang w:eastAsia="zh-CN"/>
        </w:rPr>
      </w:pPr>
      <w:r w:rsidRPr="00797312">
        <w:rPr>
          <w:rFonts w:ascii="High Tower Text" w:hAnsi="High Tower Text" w:cs="Times New Roman"/>
          <w:b/>
          <w:lang w:eastAsia="zh-CN"/>
        </w:rPr>
        <w:t>Proposition</w:t>
      </w:r>
      <w:r w:rsidR="00A70123" w:rsidRPr="00797312">
        <w:rPr>
          <w:rFonts w:ascii="High Tower Text" w:hAnsi="High Tower Text" w:cs="Times New Roman"/>
          <w:b/>
          <w:lang w:eastAsia="zh-CN"/>
        </w:rPr>
        <w:t xml:space="preserve"> </w:t>
      </w:r>
      <w:r w:rsidR="003B6732" w:rsidRPr="00797312">
        <w:rPr>
          <w:rFonts w:ascii="High Tower Text" w:hAnsi="High Tower Text" w:cs="Times New Roman"/>
          <w:b/>
          <w:lang w:eastAsia="zh-CN"/>
        </w:rPr>
        <w:t>3b</w:t>
      </w:r>
      <w:r w:rsidR="003B6732" w:rsidRPr="00797312">
        <w:rPr>
          <w:rFonts w:ascii="High Tower Text" w:hAnsi="High Tower Text" w:cs="Times New Roman"/>
          <w:lang w:eastAsia="zh-CN"/>
        </w:rPr>
        <w:t xml:space="preserve">. </w:t>
      </w:r>
      <w:r w:rsidR="003B6732" w:rsidRPr="00797312">
        <w:rPr>
          <w:rFonts w:ascii="High Tower Text" w:hAnsi="High Tower Text" w:cs="Times New Roman"/>
          <w:i/>
          <w:lang w:eastAsia="zh-CN"/>
        </w:rPr>
        <w:t xml:space="preserve">The more loosely coupled intervention components are, the more discretion </w:t>
      </w:r>
      <w:r w:rsidR="00165FCC" w:rsidRPr="00797312">
        <w:rPr>
          <w:rFonts w:ascii="High Tower Text" w:hAnsi="High Tower Text" w:cs="Times New Roman"/>
          <w:i/>
          <w:lang w:eastAsia="zh-CN"/>
        </w:rPr>
        <w:t xml:space="preserve">participants have </w:t>
      </w:r>
      <w:r w:rsidR="003B6732" w:rsidRPr="00797312">
        <w:rPr>
          <w:rFonts w:ascii="High Tower Text" w:hAnsi="High Tower Text" w:cs="Times New Roman"/>
          <w:i/>
          <w:lang w:eastAsia="zh-CN"/>
        </w:rPr>
        <w:t xml:space="preserve">in resource mobilisation and </w:t>
      </w:r>
      <w:r w:rsidR="00165FCC" w:rsidRPr="00797312">
        <w:rPr>
          <w:rFonts w:ascii="High Tower Text" w:hAnsi="High Tower Text" w:cs="Times New Roman"/>
          <w:i/>
          <w:lang w:eastAsia="zh-CN"/>
        </w:rPr>
        <w:t>collective action</w:t>
      </w:r>
      <w:r w:rsidR="00611EB2" w:rsidRPr="00797312">
        <w:rPr>
          <w:rFonts w:ascii="High Tower Text" w:hAnsi="High Tower Text" w:cs="Times New Roman"/>
          <w:i/>
          <w:lang w:eastAsia="zh-CN"/>
        </w:rPr>
        <w:t xml:space="preserve">, </w:t>
      </w:r>
      <w:r w:rsidR="006370DE" w:rsidRPr="00797312">
        <w:rPr>
          <w:rFonts w:ascii="High Tower Text" w:hAnsi="High Tower Text" w:cs="Times New Roman"/>
          <w:i/>
          <w:lang w:eastAsia="zh-CN"/>
        </w:rPr>
        <w:t xml:space="preserve">and the </w:t>
      </w:r>
      <w:r w:rsidR="00165FCC" w:rsidRPr="00797312">
        <w:rPr>
          <w:rFonts w:ascii="High Tower Text" w:hAnsi="High Tower Text" w:cs="Times New Roman"/>
          <w:i/>
          <w:lang w:eastAsia="zh-CN"/>
        </w:rPr>
        <w:t xml:space="preserve">more they must do </w:t>
      </w:r>
      <w:r w:rsidR="006370DE" w:rsidRPr="00797312">
        <w:rPr>
          <w:rFonts w:ascii="High Tower Text" w:hAnsi="High Tower Text" w:cs="Times New Roman"/>
          <w:i/>
          <w:lang w:eastAsia="zh-CN"/>
        </w:rPr>
        <w:t xml:space="preserve">adaptive work </w:t>
      </w:r>
      <w:r w:rsidR="00165FCC" w:rsidRPr="00797312">
        <w:rPr>
          <w:rFonts w:ascii="High Tower Text" w:hAnsi="High Tower Text" w:cs="Times New Roman"/>
          <w:i/>
          <w:lang w:eastAsia="zh-CN"/>
        </w:rPr>
        <w:t>t</w:t>
      </w:r>
      <w:r w:rsidR="00E3363E" w:rsidRPr="00797312">
        <w:rPr>
          <w:rFonts w:ascii="High Tower Text" w:hAnsi="High Tower Text" w:cs="Times New Roman"/>
          <w:i/>
          <w:lang w:eastAsia="zh-CN"/>
        </w:rPr>
        <w:t>o</w:t>
      </w:r>
      <w:r w:rsidR="00165FCC" w:rsidRPr="00797312">
        <w:rPr>
          <w:rFonts w:ascii="High Tower Text" w:hAnsi="High Tower Text" w:cs="Times New Roman"/>
          <w:i/>
          <w:lang w:eastAsia="zh-CN"/>
        </w:rPr>
        <w:t xml:space="preserve"> ensure </w:t>
      </w:r>
      <w:r w:rsidR="006370DE" w:rsidRPr="00797312">
        <w:rPr>
          <w:rFonts w:ascii="High Tower Text" w:hAnsi="High Tower Text" w:cs="Times New Roman"/>
          <w:i/>
          <w:lang w:eastAsia="zh-CN"/>
        </w:rPr>
        <w:t>intervention workability</w:t>
      </w:r>
      <w:r w:rsidR="003B6732" w:rsidRPr="00797312">
        <w:rPr>
          <w:rFonts w:ascii="High Tower Text" w:hAnsi="High Tower Text" w:cs="Times New Roman"/>
          <w:i/>
          <w:lang w:eastAsia="zh-CN"/>
        </w:rPr>
        <w:t>.</w:t>
      </w:r>
    </w:p>
    <w:p w:rsidR="003B6732" w:rsidRPr="00797312" w:rsidRDefault="003B6732" w:rsidP="00D003E6">
      <w:pPr>
        <w:pStyle w:val="NoSpacing"/>
        <w:spacing w:line="276" w:lineRule="auto"/>
        <w:jc w:val="both"/>
        <w:rPr>
          <w:rFonts w:ascii="High Tower Text" w:hAnsi="High Tower Text" w:cs="Times New Roman"/>
          <w:lang w:eastAsia="zh-CN"/>
        </w:rPr>
      </w:pPr>
    </w:p>
    <w:p w:rsidR="00220611" w:rsidRPr="00797312" w:rsidRDefault="003B6732" w:rsidP="00D003E6">
      <w:pPr>
        <w:pStyle w:val="NoSpacing"/>
        <w:spacing w:line="276" w:lineRule="auto"/>
        <w:jc w:val="both"/>
        <w:rPr>
          <w:rFonts w:ascii="High Tower Text" w:hAnsi="High Tower Text"/>
        </w:rPr>
      </w:pPr>
      <w:r w:rsidRPr="00797312">
        <w:rPr>
          <w:rFonts w:ascii="High Tower Text" w:hAnsi="High Tower Text" w:cs="Times New Roman"/>
          <w:lang w:eastAsia="zh-CN"/>
        </w:rPr>
        <w:t xml:space="preserve">Here, the tight coupling of intervention components and limits on discretion about action leads to the minimisation of available space for discretion and negotiation. These </w:t>
      </w:r>
      <w:r w:rsidR="00200E0A" w:rsidRPr="00797312">
        <w:rPr>
          <w:rFonts w:ascii="High Tower Text" w:hAnsi="High Tower Text" w:cs="Times New Roman"/>
          <w:lang w:eastAsia="zh-CN"/>
        </w:rPr>
        <w:t>propositions</w:t>
      </w:r>
      <w:r w:rsidRPr="00797312">
        <w:rPr>
          <w:rFonts w:ascii="High Tower Text" w:hAnsi="High Tower Text" w:cs="Times New Roman"/>
          <w:lang w:eastAsia="zh-CN"/>
        </w:rPr>
        <w:t xml:space="preserve"> – and the theory that underpins them – help us to understand how participants’ agentic contributions to implementation processes</w:t>
      </w:r>
      <w:r w:rsidR="00C36341" w:rsidRPr="00797312">
        <w:rPr>
          <w:rFonts w:ascii="High Tower Text" w:hAnsi="High Tower Text" w:cs="Times New Roman"/>
          <w:lang w:eastAsia="zh-CN"/>
        </w:rPr>
        <w:t>, which is the main focus of NPT, interact with and are shaped by the contexts in which action takes place.</w:t>
      </w:r>
      <w:r w:rsidRPr="00797312">
        <w:rPr>
          <w:rFonts w:ascii="High Tower Text" w:hAnsi="High Tower Text" w:cs="Times New Roman"/>
          <w:lang w:eastAsia="zh-CN"/>
        </w:rPr>
        <w:t xml:space="preserve"> </w:t>
      </w:r>
    </w:p>
    <w:p w:rsidR="00220611" w:rsidRPr="00797312" w:rsidRDefault="00220611" w:rsidP="00D003E6">
      <w:pPr>
        <w:spacing w:line="276" w:lineRule="auto"/>
        <w:jc w:val="both"/>
        <w:rPr>
          <w:rFonts w:ascii="High Tower Text" w:hAnsi="High Tower Text"/>
        </w:rPr>
      </w:pPr>
    </w:p>
    <w:p w:rsidR="00A07D12" w:rsidRPr="00797312" w:rsidRDefault="00A07D12" w:rsidP="00D003E6">
      <w:pPr>
        <w:pStyle w:val="NoSpacing"/>
        <w:spacing w:line="276" w:lineRule="auto"/>
        <w:jc w:val="center"/>
        <w:rPr>
          <w:rFonts w:ascii="High Tower Text" w:hAnsi="High Tower Text" w:cs="Times New Roman"/>
          <w:b/>
          <w:bCs/>
          <w:lang w:eastAsia="zh-CN"/>
        </w:rPr>
      </w:pPr>
      <w:r w:rsidRPr="00797312">
        <w:rPr>
          <w:rFonts w:ascii="High Tower Text" w:hAnsi="High Tower Text" w:cs="Times New Roman"/>
          <w:b/>
          <w:bCs/>
          <w:lang w:eastAsia="zh-CN"/>
        </w:rPr>
        <w:t>CONCLUSION</w:t>
      </w:r>
    </w:p>
    <w:p w:rsidR="00A07D12" w:rsidRPr="00797312" w:rsidRDefault="00A07D12" w:rsidP="00D003E6">
      <w:pPr>
        <w:pStyle w:val="NoSpacing"/>
        <w:spacing w:line="276" w:lineRule="auto"/>
        <w:jc w:val="both"/>
        <w:rPr>
          <w:rFonts w:ascii="High Tower Text" w:hAnsi="High Tower Text" w:cs="Times New Roman"/>
          <w:b/>
          <w:bCs/>
          <w:lang w:eastAsia="zh-CN"/>
        </w:rPr>
      </w:pPr>
    </w:p>
    <w:p w:rsidR="00082475" w:rsidRPr="00797312" w:rsidRDefault="002475F9" w:rsidP="00D003E6">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Debates about the relationships between implementation processes and their contexts replicate in applied settings</w:t>
      </w:r>
      <w:r w:rsidR="00E60CE8" w:rsidRPr="00797312">
        <w:rPr>
          <w:rFonts w:ascii="High Tower Text" w:hAnsi="High Tower Text" w:cs="Times New Roman"/>
          <w:lang w:eastAsia="zh-CN"/>
        </w:rPr>
        <w:t>,</w:t>
      </w:r>
      <w:r w:rsidRPr="00797312">
        <w:rPr>
          <w:rFonts w:ascii="High Tower Text" w:hAnsi="High Tower Text" w:cs="Times New Roman"/>
          <w:lang w:eastAsia="zh-CN"/>
        </w:rPr>
        <w:t xml:space="preserve"> important</w:t>
      </w:r>
      <w:r w:rsidR="00082475" w:rsidRPr="00797312">
        <w:rPr>
          <w:rFonts w:ascii="High Tower Text" w:hAnsi="High Tower Text" w:cs="Times New Roman"/>
          <w:lang w:eastAsia="zh-CN"/>
        </w:rPr>
        <w:t>, longstanding and fundamental</w:t>
      </w:r>
      <w:r w:rsidRPr="00797312">
        <w:rPr>
          <w:rFonts w:ascii="High Tower Text" w:hAnsi="High Tower Text" w:cs="Times New Roman"/>
          <w:lang w:eastAsia="zh-CN"/>
        </w:rPr>
        <w:t xml:space="preserve"> problems in sociology</w:t>
      </w:r>
      <w:r w:rsidR="00082475" w:rsidRPr="00797312">
        <w:rPr>
          <w:rFonts w:ascii="High Tower Text" w:hAnsi="High Tower Text" w:cs="Times New Roman"/>
          <w:lang w:eastAsia="zh-CN"/>
        </w:rPr>
        <w:t>, psychology</w:t>
      </w:r>
      <w:r w:rsidRPr="00797312">
        <w:rPr>
          <w:rFonts w:ascii="High Tower Text" w:hAnsi="High Tower Text" w:cs="Times New Roman"/>
          <w:lang w:eastAsia="zh-CN"/>
        </w:rPr>
        <w:t xml:space="preserve"> and economics. In those disciplines, the central problem is the relationship between social and economic structures</w:t>
      </w:r>
      <w:r w:rsidR="00082475" w:rsidRPr="00797312">
        <w:rPr>
          <w:rFonts w:ascii="High Tower Text" w:hAnsi="High Tower Text" w:cs="Times New Roman"/>
          <w:lang w:eastAsia="zh-CN"/>
        </w:rPr>
        <w:t>,</w:t>
      </w:r>
      <w:r w:rsidRPr="00797312">
        <w:rPr>
          <w:rFonts w:ascii="High Tower Text" w:hAnsi="High Tower Text" w:cs="Times New Roman"/>
          <w:lang w:eastAsia="zh-CN"/>
        </w:rPr>
        <w:t xml:space="preserve"> and individual and collective agency </w:t>
      </w:r>
      <w:r w:rsidR="00E303AB">
        <w:rPr>
          <w:rFonts w:ascii="High Tower Text" w:hAnsi="High Tower Text" w:cs="Times New Roman"/>
          <w:lang w:eastAsia="zh-CN"/>
        </w:rPr>
        <w:fldChar w:fldCharType="begin"/>
      </w:r>
      <w:r w:rsidR="00E303AB">
        <w:rPr>
          <w:rFonts w:ascii="High Tower Text" w:hAnsi="High Tower Text" w:cs="Times New Roman"/>
          <w:lang w:eastAsia="zh-CN"/>
        </w:rPr>
        <w:instrText xml:space="preserve"> ADDIN EN.CITE &lt;EndNote&gt;&lt;Cite&gt;&lt;Author&gt;Giddens&lt;/Author&gt;&lt;Year&gt;1984&lt;/Year&gt;&lt;RecNum&gt;851&lt;/RecNum&gt;&lt;DisplayText&gt;[96, 97]&lt;/DisplayText&gt;&lt;record&gt;&lt;rec-number&gt;851&lt;/rec-number&gt;&lt;foreign-keys&gt;&lt;key app="EN" db-id="dvaxz5xz5wewwyed2pbpewxc9ev2r5aav9v0" timestamp="0"&gt;851&lt;/key&gt;&lt;/foreign-keys&gt;&lt;ref-type name="Book"&gt;6&lt;/ref-type&gt;&lt;contributors&gt;&lt;authors&gt;&lt;author&gt;Giddens,Anthony&lt;/author&gt;&lt;/authors&gt;&lt;/contributors&gt;&lt;titles&gt;&lt;title&gt;The constitution of society&lt;/title&gt;&lt;/titles&gt;&lt;keywords&gt;&lt;keyword&gt;Telemedicine Book&lt;/keyword&gt;&lt;keyword&gt;Carl&amp;apos;s Books&lt;/keyword&gt;&lt;keyword&gt;HTHR database&lt;/keyword&gt;&lt;keyword&gt;SOCIETY&lt;/keyword&gt;&lt;/keywords&gt;&lt;dates&gt;&lt;year&gt;1984&lt;/year&gt;&lt;pub-dates&gt;&lt;date&gt;1984///&lt;/date&gt;&lt;/pub-dates&gt;&lt;/dates&gt;&lt;pub-location&gt;Cambridge&lt;/pub-location&gt;&lt;publisher&gt;Polity&lt;/publisher&gt;&lt;label&gt;3362&lt;/label&gt;&lt;urls&gt;&lt;/urls&gt;&lt;/record&gt;&lt;/Cite&gt;&lt;Cite&gt;&lt;Author&gt;Weber&lt;/Author&gt;&lt;Year&gt;1947&lt;/Year&gt;&lt;RecNum&gt;401&lt;/RecNum&gt;&lt;record&gt;&lt;rec-number&gt;401&lt;/rec-number&gt;&lt;foreign-keys&gt;&lt;key app="EN" db-id="dvaxz5xz5wewwyed2pbpewxc9ev2r5aav9v0" timestamp="0"&gt;401&lt;/key&gt;&lt;/foreign-keys&gt;&lt;ref-type name="Book"&gt;6&lt;/ref-type&gt;&lt;contributors&gt;&lt;authors&gt;&lt;author&gt;Weber,Max&lt;/author&gt;&lt;/authors&gt;&lt;secondary-authors&gt;&lt;author&gt;Parsons,Talcott&lt;/author&gt;&lt;/secondary-authors&gt;&lt;/contributors&gt;&lt;titles&gt;&lt;title&gt;The theory of social and economic organization&lt;/title&gt;&lt;/titles&gt;&lt;keywords&gt;&lt;keyword&gt;Telemedicine Book&lt;/keyword&gt;&lt;keyword&gt;Carl&amp;apos;s Books&lt;/keyword&gt;&lt;keyword&gt;theory&lt;/keyword&gt;&lt;/keywords&gt;&lt;dates&gt;&lt;year&gt;1947&lt;/year&gt;&lt;pub-dates&gt;&lt;date&gt;1947///&lt;/date&gt;&lt;/pub-dates&gt;&lt;/dates&gt;&lt;pub-location&gt;New York&lt;/pub-location&gt;&lt;publisher&gt;Free Press.&lt;/publisher&gt;&lt;isbn&gt;93493&lt;/isbn&gt;&lt;label&gt;738&lt;/label&gt;&lt;urls&gt;&lt;/urls&gt;&lt;/record&gt;&lt;/Cite&gt;&lt;/EndNote&gt;</w:instrText>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96, 97]</w:t>
      </w:r>
      <w:r w:rsidR="00E303AB">
        <w:rPr>
          <w:rFonts w:ascii="High Tower Text" w:hAnsi="High Tower Text" w:cs="Times New Roman"/>
          <w:lang w:eastAsia="zh-CN"/>
        </w:rPr>
        <w:fldChar w:fldCharType="end"/>
      </w:r>
      <w:r w:rsidRPr="00797312">
        <w:rPr>
          <w:rFonts w:ascii="High Tower Text" w:hAnsi="High Tower Text" w:cs="Times New Roman"/>
          <w:lang w:eastAsia="zh-CN"/>
        </w:rPr>
        <w:t>. These higher order debates remain unresolved</w:t>
      </w:r>
      <w:r w:rsidR="00082475" w:rsidRPr="00797312">
        <w:rPr>
          <w:rFonts w:ascii="High Tower Text" w:hAnsi="High Tower Text" w:cs="Times New Roman"/>
          <w:lang w:eastAsia="zh-CN"/>
        </w:rPr>
        <w:t>,</w:t>
      </w:r>
      <w:r w:rsidR="000F73EF" w:rsidRPr="00797312">
        <w:rPr>
          <w:rFonts w:ascii="High Tower Text" w:hAnsi="High Tower Text" w:cs="Times New Roman"/>
          <w:lang w:eastAsia="zh-CN"/>
        </w:rPr>
        <w:t xml:space="preserve"> and are likely to remain so for</w:t>
      </w:r>
      <w:r w:rsidR="00082475" w:rsidRPr="00797312">
        <w:rPr>
          <w:rFonts w:ascii="High Tower Text" w:hAnsi="High Tower Text" w:cs="Times New Roman"/>
          <w:lang w:eastAsia="zh-CN"/>
        </w:rPr>
        <w:t xml:space="preserve"> the foreseeable future</w:t>
      </w:r>
      <w:r w:rsidRPr="00797312">
        <w:rPr>
          <w:rFonts w:ascii="High Tower Text" w:hAnsi="High Tower Text" w:cs="Times New Roman"/>
          <w:lang w:eastAsia="zh-CN"/>
        </w:rPr>
        <w:t xml:space="preserve">. </w:t>
      </w:r>
      <w:r w:rsidR="00082475" w:rsidRPr="00797312">
        <w:rPr>
          <w:rFonts w:ascii="High Tower Text" w:hAnsi="High Tower Text" w:cs="Times New Roman"/>
          <w:lang w:eastAsia="zh-CN"/>
        </w:rPr>
        <w:t>Even so, all theories, frameworks and models of implementation – irrespective of their disciplinary orientation – offer ways to reflect</w:t>
      </w:r>
      <w:r w:rsidR="00E9094C" w:rsidRPr="00797312">
        <w:rPr>
          <w:rFonts w:ascii="High Tower Text" w:hAnsi="High Tower Text" w:cs="Times New Roman"/>
          <w:lang w:eastAsia="zh-CN"/>
        </w:rPr>
        <w:t xml:space="preserve"> on the </w:t>
      </w:r>
      <w:r w:rsidR="00954685" w:rsidRPr="00797312">
        <w:rPr>
          <w:rFonts w:ascii="High Tower Text" w:hAnsi="High Tower Text" w:cs="Times New Roman"/>
          <w:lang w:eastAsia="zh-CN"/>
        </w:rPr>
        <w:t xml:space="preserve">relationship between </w:t>
      </w:r>
      <w:r w:rsidR="00E9094C" w:rsidRPr="00797312">
        <w:rPr>
          <w:rFonts w:ascii="High Tower Text" w:hAnsi="High Tower Text" w:cs="Times New Roman"/>
          <w:lang w:eastAsia="zh-CN"/>
        </w:rPr>
        <w:t xml:space="preserve">the things that individuals and groups do, and the social contexts in which these actions are embedded. </w:t>
      </w:r>
      <w:r w:rsidR="0070212E" w:rsidRPr="00797312">
        <w:rPr>
          <w:rFonts w:ascii="High Tower Text" w:hAnsi="High Tower Text" w:cs="Times New Roman"/>
          <w:lang w:eastAsia="zh-CN"/>
        </w:rPr>
        <w:t>This</w:t>
      </w:r>
      <w:r w:rsidR="00E9094C" w:rsidRPr="00797312">
        <w:rPr>
          <w:rFonts w:ascii="High Tower Text" w:hAnsi="High Tower Text" w:cs="Times New Roman"/>
          <w:lang w:eastAsia="zh-CN"/>
        </w:rPr>
        <w:t xml:space="preserve"> suggests that implementation research is an important laboratory for investigating</w:t>
      </w:r>
      <w:r w:rsidR="00790937" w:rsidRPr="00797312">
        <w:rPr>
          <w:rFonts w:ascii="High Tower Text" w:hAnsi="High Tower Text" w:cs="Times New Roman"/>
          <w:lang w:eastAsia="zh-CN"/>
        </w:rPr>
        <w:t xml:space="preserve"> actors’</w:t>
      </w:r>
      <w:r w:rsidR="00EF0B7D" w:rsidRPr="00797312">
        <w:rPr>
          <w:rFonts w:ascii="High Tower Text" w:hAnsi="High Tower Text" w:cs="Times New Roman"/>
          <w:lang w:eastAsia="zh-CN"/>
        </w:rPr>
        <w:t xml:space="preserve"> contributions, and dynamic features of context </w:t>
      </w:r>
      <w:r w:rsidR="00790937" w:rsidRPr="00797312">
        <w:rPr>
          <w:rFonts w:ascii="High Tower Text" w:hAnsi="High Tower Text" w:cs="Times New Roman"/>
          <w:lang w:eastAsia="zh-CN"/>
        </w:rPr>
        <w:t xml:space="preserve">that </w:t>
      </w:r>
      <w:r w:rsidR="00EF0B7D" w:rsidRPr="00797312">
        <w:rPr>
          <w:rFonts w:ascii="High Tower Text" w:hAnsi="High Tower Text" w:cs="Times New Roman"/>
          <w:lang w:eastAsia="zh-CN"/>
        </w:rPr>
        <w:t>shape self-organ</w:t>
      </w:r>
      <w:r w:rsidR="00673E0D" w:rsidRPr="00797312">
        <w:rPr>
          <w:rFonts w:ascii="High Tower Text" w:hAnsi="High Tower Text" w:cs="Times New Roman"/>
          <w:lang w:eastAsia="zh-CN"/>
        </w:rPr>
        <w:t>is</w:t>
      </w:r>
      <w:r w:rsidR="00551396" w:rsidRPr="00797312">
        <w:rPr>
          <w:rFonts w:ascii="High Tower Text" w:hAnsi="High Tower Text" w:cs="Times New Roman"/>
          <w:lang w:eastAsia="zh-CN"/>
        </w:rPr>
        <w:t>at</w:t>
      </w:r>
      <w:r w:rsidR="00EF0B7D" w:rsidRPr="00797312">
        <w:rPr>
          <w:rFonts w:ascii="High Tower Text" w:hAnsi="High Tower Text" w:cs="Times New Roman"/>
          <w:lang w:eastAsia="zh-CN"/>
        </w:rPr>
        <w:t xml:space="preserve">ion in complex adaptive social systems. </w:t>
      </w:r>
      <w:r w:rsidR="00E9094C" w:rsidRPr="00797312">
        <w:rPr>
          <w:rFonts w:ascii="High Tower Text" w:hAnsi="High Tower Text" w:cs="Times New Roman"/>
          <w:lang w:eastAsia="zh-CN"/>
        </w:rPr>
        <w:t xml:space="preserve"> </w:t>
      </w:r>
      <w:r w:rsidR="00314BE9" w:rsidRPr="00797312">
        <w:rPr>
          <w:rFonts w:ascii="High Tower Text" w:hAnsi="High Tower Text" w:cs="Times New Roman"/>
          <w:lang w:eastAsia="zh-CN"/>
        </w:rPr>
        <w:t xml:space="preserve">These problems lead to </w:t>
      </w:r>
      <w:r w:rsidR="00E9094C" w:rsidRPr="00797312">
        <w:rPr>
          <w:rFonts w:ascii="High Tower Text" w:hAnsi="High Tower Text" w:cs="Times New Roman"/>
          <w:lang w:eastAsia="zh-CN"/>
        </w:rPr>
        <w:t>fundamental question</w:t>
      </w:r>
      <w:r w:rsidR="0024639E" w:rsidRPr="00797312">
        <w:rPr>
          <w:rFonts w:ascii="High Tower Text" w:hAnsi="High Tower Text" w:cs="Times New Roman"/>
          <w:lang w:eastAsia="zh-CN"/>
        </w:rPr>
        <w:t>s in the social sciences. Indeed, the search for good theories of implementation represents just one</w:t>
      </w:r>
      <w:r w:rsidR="00790937" w:rsidRPr="00797312">
        <w:rPr>
          <w:rFonts w:ascii="High Tower Text" w:hAnsi="High Tower Text" w:cs="Times New Roman"/>
          <w:lang w:eastAsia="zh-CN"/>
        </w:rPr>
        <w:t xml:space="preserve"> of these fundamental questions which is,</w:t>
      </w:r>
      <w:r w:rsidR="00E9094C" w:rsidRPr="00797312">
        <w:rPr>
          <w:rFonts w:ascii="High Tower Text" w:hAnsi="High Tower Text" w:cs="Times New Roman"/>
          <w:lang w:eastAsia="zh-CN"/>
        </w:rPr>
        <w:t xml:space="preserve"> how can we best understand the dynamics of human agency under conditions of constraint?</w:t>
      </w:r>
    </w:p>
    <w:p w:rsidR="00E11DD1" w:rsidRPr="00797312" w:rsidRDefault="00314BE9" w:rsidP="00D003E6">
      <w:pPr>
        <w:pStyle w:val="NoSpacing"/>
        <w:spacing w:line="276" w:lineRule="auto"/>
        <w:ind w:firstLine="720"/>
        <w:jc w:val="both"/>
        <w:rPr>
          <w:rFonts w:ascii="High Tower Text" w:hAnsi="High Tower Text" w:cs="Times New Roman"/>
          <w:lang w:eastAsia="zh-CN"/>
        </w:rPr>
      </w:pPr>
      <w:r w:rsidRPr="00797312">
        <w:rPr>
          <w:rFonts w:ascii="High Tower Text" w:hAnsi="High Tower Text" w:cs="Times New Roman"/>
          <w:lang w:eastAsia="zh-CN"/>
        </w:rPr>
        <w:t>O</w:t>
      </w:r>
      <w:r w:rsidR="00A32F03" w:rsidRPr="00797312">
        <w:rPr>
          <w:rFonts w:ascii="High Tower Text" w:hAnsi="High Tower Text" w:cs="Times New Roman"/>
          <w:lang w:eastAsia="zh-CN"/>
        </w:rPr>
        <w:t xml:space="preserve">ur aim </w:t>
      </w:r>
      <w:r w:rsidRPr="00797312">
        <w:rPr>
          <w:rFonts w:ascii="High Tower Text" w:hAnsi="High Tower Text" w:cs="Times New Roman"/>
          <w:lang w:eastAsia="zh-CN"/>
        </w:rPr>
        <w:t xml:space="preserve">in this paper </w:t>
      </w:r>
      <w:r w:rsidR="00A32F03" w:rsidRPr="00797312">
        <w:rPr>
          <w:rFonts w:ascii="High Tower Text" w:hAnsi="High Tower Text" w:cs="Times New Roman"/>
          <w:lang w:eastAsia="zh-CN"/>
        </w:rPr>
        <w:t>ha</w:t>
      </w:r>
      <w:r w:rsidR="000E4E2E" w:rsidRPr="00797312">
        <w:rPr>
          <w:rFonts w:ascii="High Tower Text" w:hAnsi="High Tower Text" w:cs="Times New Roman"/>
          <w:lang w:eastAsia="zh-CN"/>
        </w:rPr>
        <w:t xml:space="preserve">s been to </w:t>
      </w:r>
      <w:r w:rsidR="002E5E66" w:rsidRPr="00797312">
        <w:rPr>
          <w:rFonts w:ascii="High Tower Text" w:hAnsi="High Tower Text" w:cs="Times New Roman"/>
          <w:lang w:eastAsia="zh-CN"/>
        </w:rPr>
        <w:t xml:space="preserve">advance </w:t>
      </w:r>
      <w:r w:rsidR="000E4E2E" w:rsidRPr="00797312">
        <w:rPr>
          <w:rFonts w:ascii="High Tower Text" w:hAnsi="High Tower Text" w:cs="Times New Roman"/>
          <w:lang w:eastAsia="zh-CN"/>
        </w:rPr>
        <w:t>understand</w:t>
      </w:r>
      <w:r w:rsidR="002E5E66" w:rsidRPr="00797312">
        <w:rPr>
          <w:rFonts w:ascii="High Tower Text" w:hAnsi="High Tower Text" w:cs="Times New Roman"/>
          <w:lang w:eastAsia="zh-CN"/>
        </w:rPr>
        <w:t>ing of</w:t>
      </w:r>
      <w:r w:rsidR="009004FC" w:rsidRPr="00797312">
        <w:rPr>
          <w:rFonts w:ascii="High Tower Text" w:hAnsi="High Tower Text" w:cs="Times New Roman"/>
          <w:lang w:eastAsia="zh-CN"/>
        </w:rPr>
        <w:t xml:space="preserve"> interactions</w:t>
      </w:r>
      <w:r w:rsidR="000E4E2E" w:rsidRPr="00797312">
        <w:rPr>
          <w:rFonts w:ascii="High Tower Text" w:hAnsi="High Tower Text" w:cs="Times New Roman"/>
          <w:lang w:eastAsia="zh-CN"/>
        </w:rPr>
        <w:t xml:space="preserve"> between implementation activities and their contexts. </w:t>
      </w:r>
      <w:r w:rsidRPr="00797312">
        <w:rPr>
          <w:rFonts w:ascii="High Tower Text" w:hAnsi="High Tower Text" w:cs="Times New Roman"/>
          <w:lang w:eastAsia="zh-CN"/>
        </w:rPr>
        <w:t>We have suggested that the</w:t>
      </w:r>
      <w:r w:rsidR="0031415A" w:rsidRPr="00797312">
        <w:rPr>
          <w:rFonts w:ascii="High Tower Text" w:hAnsi="High Tower Text" w:cs="Times New Roman"/>
          <w:lang w:eastAsia="zh-CN"/>
        </w:rPr>
        <w:t xml:space="preserve"> </w:t>
      </w:r>
      <w:r w:rsidRPr="00797312">
        <w:rPr>
          <w:rFonts w:ascii="High Tower Text" w:hAnsi="High Tower Text" w:cs="Times New Roman"/>
          <w:lang w:eastAsia="zh-CN"/>
        </w:rPr>
        <w:t xml:space="preserve">implementation </w:t>
      </w:r>
      <w:r w:rsidR="0031415A" w:rsidRPr="00797312">
        <w:rPr>
          <w:rFonts w:ascii="High Tower Text" w:hAnsi="High Tower Text" w:cs="Times New Roman"/>
          <w:lang w:eastAsia="zh-CN"/>
        </w:rPr>
        <w:t xml:space="preserve">mechanisms </w:t>
      </w:r>
      <w:r w:rsidRPr="00797312">
        <w:rPr>
          <w:rFonts w:ascii="High Tower Text" w:hAnsi="High Tower Text" w:cs="Times New Roman"/>
          <w:lang w:eastAsia="zh-CN"/>
        </w:rPr>
        <w:t xml:space="preserve">specified by NPT </w:t>
      </w:r>
      <w:r w:rsidR="00192BB7" w:rsidRPr="00797312">
        <w:rPr>
          <w:rFonts w:ascii="High Tower Text" w:hAnsi="High Tower Text" w:cs="Times New Roman"/>
          <w:lang w:eastAsia="zh-CN"/>
        </w:rPr>
        <w:t xml:space="preserve">are relevant </w:t>
      </w:r>
      <w:r w:rsidR="0031415A" w:rsidRPr="00797312">
        <w:rPr>
          <w:rFonts w:ascii="High Tower Text" w:hAnsi="High Tower Text" w:cs="Times New Roman"/>
          <w:lang w:eastAsia="zh-CN"/>
        </w:rPr>
        <w:t>to</w:t>
      </w:r>
      <w:r w:rsidR="00642BCA" w:rsidRPr="00797312">
        <w:rPr>
          <w:rFonts w:ascii="High Tower Text" w:hAnsi="High Tower Text" w:cs="Times New Roman"/>
          <w:lang w:eastAsia="zh-CN"/>
        </w:rPr>
        <w:t xml:space="preserve"> </w:t>
      </w:r>
      <w:r w:rsidR="00642BCA" w:rsidRPr="00797312">
        <w:rPr>
          <w:rFonts w:ascii="High Tower Text" w:hAnsi="High Tower Text" w:cs="Times New Roman"/>
          <w:i/>
          <w:lang w:eastAsia="zh-CN"/>
        </w:rPr>
        <w:t>adaptive self-organ</w:t>
      </w:r>
      <w:r w:rsidR="00673E0D" w:rsidRPr="00797312">
        <w:rPr>
          <w:rFonts w:ascii="High Tower Text" w:hAnsi="High Tower Text" w:cs="Times New Roman"/>
          <w:i/>
          <w:lang w:eastAsia="zh-CN"/>
        </w:rPr>
        <w:t>is</w:t>
      </w:r>
      <w:r w:rsidR="00642BCA" w:rsidRPr="00797312">
        <w:rPr>
          <w:rFonts w:ascii="High Tower Text" w:hAnsi="High Tower Text" w:cs="Times New Roman"/>
          <w:i/>
          <w:lang w:eastAsia="zh-CN"/>
        </w:rPr>
        <w:t>ation</w:t>
      </w:r>
      <w:r w:rsidR="00642BCA" w:rsidRPr="00797312">
        <w:rPr>
          <w:rFonts w:ascii="High Tower Text" w:hAnsi="High Tower Text" w:cs="Times New Roman"/>
          <w:lang w:eastAsia="zh-CN"/>
        </w:rPr>
        <w:t xml:space="preserve"> in </w:t>
      </w:r>
      <w:r w:rsidR="00790937" w:rsidRPr="00797312">
        <w:rPr>
          <w:rFonts w:ascii="High Tower Text" w:hAnsi="High Tower Text" w:cs="Times New Roman"/>
          <w:lang w:eastAsia="zh-CN"/>
        </w:rPr>
        <w:t xml:space="preserve">complex and emergent social </w:t>
      </w:r>
      <w:r w:rsidR="00642BCA" w:rsidRPr="00797312">
        <w:rPr>
          <w:rFonts w:ascii="High Tower Text" w:hAnsi="High Tower Text" w:cs="Times New Roman"/>
          <w:lang w:eastAsia="zh-CN"/>
        </w:rPr>
        <w:t>systems</w:t>
      </w:r>
      <w:r w:rsidR="0031415A" w:rsidRPr="00797312">
        <w:rPr>
          <w:rFonts w:ascii="High Tower Text" w:hAnsi="High Tower Text" w:cs="Times New Roman"/>
          <w:lang w:eastAsia="zh-CN"/>
        </w:rPr>
        <w:t xml:space="preserve">. </w:t>
      </w:r>
      <w:r w:rsidR="009D0494" w:rsidRPr="00797312">
        <w:rPr>
          <w:rFonts w:ascii="High Tower Text" w:hAnsi="High Tower Text" w:cs="Times New Roman"/>
          <w:lang w:eastAsia="zh-CN"/>
        </w:rPr>
        <w:t>T</w:t>
      </w:r>
      <w:r w:rsidR="000F353E" w:rsidRPr="00797312">
        <w:rPr>
          <w:rFonts w:ascii="High Tower Text" w:hAnsi="High Tower Text" w:cs="Times New Roman"/>
          <w:lang w:eastAsia="zh-CN"/>
        </w:rPr>
        <w:t>hese mechanisms are</w:t>
      </w:r>
      <w:r w:rsidR="0031415A" w:rsidRPr="00797312">
        <w:rPr>
          <w:rFonts w:ascii="High Tower Text" w:hAnsi="High Tower Text" w:cs="Times New Roman"/>
          <w:lang w:eastAsia="zh-CN"/>
        </w:rPr>
        <w:t xml:space="preserve"> important elements of </w:t>
      </w:r>
      <w:r w:rsidR="0001777E" w:rsidRPr="00797312">
        <w:rPr>
          <w:rFonts w:ascii="High Tower Text" w:hAnsi="High Tower Text" w:cs="Times New Roman"/>
          <w:lang w:eastAsia="zh-CN"/>
        </w:rPr>
        <w:t xml:space="preserve">implementation </w:t>
      </w:r>
      <w:r w:rsidR="003A36AD" w:rsidRPr="00797312">
        <w:rPr>
          <w:rFonts w:ascii="High Tower Text" w:hAnsi="High Tower Text" w:cs="Times New Roman"/>
          <w:lang w:eastAsia="zh-CN"/>
        </w:rPr>
        <w:t>processes.</w:t>
      </w:r>
      <w:r w:rsidRPr="00797312">
        <w:rPr>
          <w:rFonts w:ascii="High Tower Text" w:hAnsi="High Tower Text" w:cs="Times New Roman"/>
          <w:lang w:eastAsia="zh-CN"/>
        </w:rPr>
        <w:t xml:space="preserve"> </w:t>
      </w:r>
      <w:r w:rsidR="00B72B87" w:rsidRPr="00797312">
        <w:rPr>
          <w:rFonts w:ascii="High Tower Text" w:hAnsi="High Tower Text" w:cs="Times New Roman"/>
          <w:lang w:eastAsia="zh-CN"/>
        </w:rPr>
        <w:t>One</w:t>
      </w:r>
      <w:r w:rsidRPr="00797312">
        <w:rPr>
          <w:rFonts w:ascii="High Tower Text" w:hAnsi="High Tower Text" w:cs="Times New Roman"/>
          <w:lang w:eastAsia="zh-CN"/>
        </w:rPr>
        <w:t xml:space="preserve"> conclusion of our development of NPT in this paper is that the outcome of implementation processes may depend on the plasticity of </w:t>
      </w:r>
      <w:r w:rsidR="00551396" w:rsidRPr="00797312">
        <w:rPr>
          <w:rFonts w:ascii="High Tower Text" w:hAnsi="High Tower Text" w:cs="Times New Roman"/>
          <w:lang w:eastAsia="zh-CN"/>
        </w:rPr>
        <w:t>intervention components; the degree of participants’ discretion over resource mobil</w:t>
      </w:r>
      <w:r w:rsidR="00673E0D" w:rsidRPr="00797312">
        <w:rPr>
          <w:rFonts w:ascii="High Tower Text" w:hAnsi="High Tower Text" w:cs="Times New Roman"/>
          <w:lang w:eastAsia="zh-CN"/>
        </w:rPr>
        <w:t>is</w:t>
      </w:r>
      <w:r w:rsidR="00551396" w:rsidRPr="00797312">
        <w:rPr>
          <w:rFonts w:ascii="High Tower Text" w:hAnsi="High Tower Text" w:cs="Times New Roman"/>
          <w:lang w:eastAsia="zh-CN"/>
        </w:rPr>
        <w:t xml:space="preserve">ation and </w:t>
      </w:r>
      <w:r w:rsidR="004B3EC2" w:rsidRPr="00797312">
        <w:rPr>
          <w:rFonts w:ascii="High Tower Text" w:hAnsi="High Tower Text" w:cs="Times New Roman"/>
          <w:lang w:eastAsia="zh-CN"/>
        </w:rPr>
        <w:t>actors’</w:t>
      </w:r>
      <w:r w:rsidR="00551396" w:rsidRPr="00797312">
        <w:rPr>
          <w:rFonts w:ascii="High Tower Text" w:hAnsi="High Tower Text" w:cs="Times New Roman"/>
          <w:lang w:eastAsia="zh-CN"/>
        </w:rPr>
        <w:t xml:space="preserve"> contributions; the elasticity of </w:t>
      </w:r>
      <w:r w:rsidR="009668E9" w:rsidRPr="00797312">
        <w:rPr>
          <w:rFonts w:ascii="High Tower Text" w:hAnsi="High Tower Text" w:cs="Times New Roman"/>
          <w:lang w:eastAsia="zh-CN"/>
        </w:rPr>
        <w:t xml:space="preserve">contexts, and the extent of </w:t>
      </w:r>
      <w:r w:rsidR="00551396" w:rsidRPr="00797312">
        <w:rPr>
          <w:rFonts w:ascii="High Tower Text" w:hAnsi="High Tower Text" w:cs="Times New Roman"/>
          <w:lang w:eastAsia="zh-CN"/>
        </w:rPr>
        <w:t xml:space="preserve">normative and relational </w:t>
      </w:r>
      <w:r w:rsidR="009668E9" w:rsidRPr="00797312">
        <w:rPr>
          <w:rFonts w:ascii="High Tower Text" w:hAnsi="High Tower Text" w:cs="Times New Roman"/>
          <w:lang w:eastAsia="zh-CN"/>
        </w:rPr>
        <w:t>restructuring</w:t>
      </w:r>
      <w:r w:rsidR="000B1B1C" w:rsidRPr="00797312">
        <w:rPr>
          <w:rFonts w:ascii="High Tower Text" w:hAnsi="High Tower Text" w:cs="Times New Roman"/>
          <w:lang w:eastAsia="zh-CN"/>
        </w:rPr>
        <w:t>. These consequences of the negotiation of intervention components in practice have</w:t>
      </w:r>
      <w:r w:rsidR="00551396" w:rsidRPr="00797312">
        <w:rPr>
          <w:rFonts w:ascii="High Tower Text" w:hAnsi="High Tower Text" w:cs="Times New Roman"/>
          <w:lang w:eastAsia="zh-CN"/>
        </w:rPr>
        <w:t xml:space="preserve"> important implications for the design and conduct of randomised controlled clinical trials of complex healthcare interventions. </w:t>
      </w:r>
      <w:r w:rsidR="000B1B1C" w:rsidRPr="00797312">
        <w:rPr>
          <w:rFonts w:ascii="High Tower Text" w:hAnsi="High Tower Text" w:cs="Times New Roman"/>
          <w:lang w:eastAsia="zh-CN"/>
        </w:rPr>
        <w:t xml:space="preserve">They </w:t>
      </w:r>
      <w:r w:rsidR="000F61A0" w:rsidRPr="00797312">
        <w:rPr>
          <w:rFonts w:ascii="High Tower Text" w:hAnsi="High Tower Text" w:cs="Times New Roman"/>
          <w:lang w:eastAsia="zh-CN"/>
        </w:rPr>
        <w:t xml:space="preserve">also help us understand why such methods may not be best suited for evaluating complex interventions </w:t>
      </w:r>
      <w:r w:rsidR="0008777E" w:rsidRPr="00797312">
        <w:rPr>
          <w:rFonts w:ascii="High Tower Text" w:hAnsi="High Tower Text" w:cs="Times New Roman"/>
          <w:lang w:eastAsia="zh-CN"/>
        </w:rPr>
        <w:t>i</w:t>
      </w:r>
      <w:r w:rsidR="000F61A0" w:rsidRPr="00797312">
        <w:rPr>
          <w:rFonts w:ascii="High Tower Text" w:hAnsi="High Tower Text" w:cs="Times New Roman"/>
          <w:lang w:eastAsia="zh-CN"/>
        </w:rPr>
        <w:t>n dynamic environments.</w:t>
      </w:r>
      <w:r w:rsidR="00B72B87" w:rsidRPr="00797312">
        <w:rPr>
          <w:rFonts w:ascii="High Tower Text" w:hAnsi="High Tower Text" w:cs="Times New Roman"/>
          <w:lang w:eastAsia="zh-CN"/>
        </w:rPr>
        <w:t xml:space="preserve"> </w:t>
      </w:r>
    </w:p>
    <w:p w:rsidR="000B1B1C" w:rsidRPr="00797312" w:rsidRDefault="00E11DD1">
      <w:pPr>
        <w:pStyle w:val="NoSpacing"/>
        <w:spacing w:line="276" w:lineRule="auto"/>
        <w:ind w:firstLine="720"/>
        <w:jc w:val="both"/>
        <w:rPr>
          <w:rFonts w:ascii="High Tower Text" w:hAnsi="High Tower Text" w:cs="Times New Roman"/>
          <w:lang w:eastAsia="zh-CN"/>
        </w:rPr>
      </w:pPr>
      <w:r w:rsidRPr="00797312">
        <w:rPr>
          <w:rFonts w:ascii="High Tower Text" w:hAnsi="High Tower Text" w:cs="Times New Roman"/>
          <w:lang w:eastAsia="zh-CN"/>
        </w:rPr>
        <w:t>Future work will explore the methodological implications of NPT suggested by this paper. In particular, it will respond to the problems of study design, measurement and evaluation raised by understanding implementation processes as non-linear, emergent and dynamic events within systems. In theory development, we will explore ways to conceptualise the interactions between the micro and meso-level theoretical propositions on which NPT has been built, and macro-level models through which we can explore the workings of ‘whole systems’ and their effects.</w:t>
      </w:r>
    </w:p>
    <w:p w:rsidR="007D0667" w:rsidRPr="00797312" w:rsidRDefault="00E11DD1" w:rsidP="00E358B2">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ab/>
      </w:r>
      <w:r w:rsidR="000B1B1C" w:rsidRPr="00797312">
        <w:rPr>
          <w:rFonts w:ascii="High Tower Text" w:hAnsi="High Tower Text" w:cs="Times New Roman"/>
          <w:lang w:eastAsia="zh-CN"/>
        </w:rPr>
        <w:t>The</w:t>
      </w:r>
      <w:r w:rsidR="000F353E" w:rsidRPr="00797312">
        <w:rPr>
          <w:rFonts w:ascii="High Tower Text" w:hAnsi="High Tower Text" w:cs="Times New Roman"/>
          <w:lang w:eastAsia="zh-CN"/>
        </w:rPr>
        <w:t xml:space="preserve"> ecological perspective</w:t>
      </w:r>
      <w:r w:rsidR="000B1B1C" w:rsidRPr="00797312">
        <w:rPr>
          <w:rFonts w:ascii="High Tower Text" w:hAnsi="High Tower Text" w:cs="Times New Roman"/>
          <w:lang w:eastAsia="zh-CN"/>
        </w:rPr>
        <w:t xml:space="preserve"> offered by Normalization Process Theory </w:t>
      </w:r>
      <w:r w:rsidR="000F353E" w:rsidRPr="00797312">
        <w:rPr>
          <w:rFonts w:ascii="High Tower Text" w:hAnsi="High Tower Text" w:cs="Times New Roman"/>
          <w:lang w:eastAsia="zh-CN"/>
        </w:rPr>
        <w:t>has</w:t>
      </w:r>
      <w:r w:rsidR="009A1F8E" w:rsidRPr="00797312">
        <w:rPr>
          <w:rFonts w:ascii="High Tower Text" w:hAnsi="High Tower Text" w:cs="Times New Roman"/>
          <w:lang w:eastAsia="zh-CN"/>
        </w:rPr>
        <w:t xml:space="preserve"> implication</w:t>
      </w:r>
      <w:r w:rsidR="000F353E" w:rsidRPr="00797312">
        <w:rPr>
          <w:rFonts w:ascii="High Tower Text" w:hAnsi="High Tower Text" w:cs="Times New Roman"/>
          <w:lang w:eastAsia="zh-CN"/>
        </w:rPr>
        <w:t>s</w:t>
      </w:r>
      <w:r w:rsidR="009A1F8E" w:rsidRPr="00797312">
        <w:rPr>
          <w:rFonts w:ascii="High Tower Text" w:hAnsi="High Tower Text" w:cs="Times New Roman"/>
          <w:lang w:eastAsia="zh-CN"/>
        </w:rPr>
        <w:t xml:space="preserve"> for </w:t>
      </w:r>
      <w:r w:rsidR="00551396" w:rsidRPr="00797312">
        <w:rPr>
          <w:rFonts w:ascii="High Tower Text" w:hAnsi="High Tower Text" w:cs="Times New Roman"/>
          <w:lang w:eastAsia="zh-CN"/>
        </w:rPr>
        <w:t>understanding</w:t>
      </w:r>
      <w:r w:rsidR="006766FE" w:rsidRPr="00797312">
        <w:rPr>
          <w:rFonts w:ascii="High Tower Text" w:hAnsi="High Tower Text" w:cs="Times New Roman"/>
          <w:lang w:eastAsia="zh-CN"/>
        </w:rPr>
        <w:t xml:space="preserve"> broader proc</w:t>
      </w:r>
      <w:r w:rsidR="001E48AF" w:rsidRPr="00797312">
        <w:rPr>
          <w:rFonts w:ascii="High Tower Text" w:hAnsi="High Tower Text" w:cs="Times New Roman"/>
          <w:lang w:eastAsia="zh-CN"/>
        </w:rPr>
        <w:t>esses of socio-technical change.</w:t>
      </w:r>
      <w:r w:rsidR="006766FE" w:rsidRPr="00797312">
        <w:rPr>
          <w:rFonts w:ascii="High Tower Text" w:hAnsi="High Tower Text" w:cs="Times New Roman"/>
          <w:lang w:eastAsia="zh-CN"/>
        </w:rPr>
        <w:t xml:space="preserve"> </w:t>
      </w:r>
      <w:r w:rsidR="001E48AF" w:rsidRPr="00797312">
        <w:rPr>
          <w:rFonts w:ascii="High Tower Text" w:hAnsi="High Tower Text" w:cs="Times New Roman"/>
          <w:lang w:eastAsia="zh-CN"/>
        </w:rPr>
        <w:t>It raises questions about</w:t>
      </w:r>
      <w:r w:rsidR="009A1F8E" w:rsidRPr="00797312">
        <w:rPr>
          <w:rFonts w:ascii="High Tower Text" w:hAnsi="High Tower Text" w:cs="Times New Roman"/>
          <w:lang w:eastAsia="zh-CN"/>
        </w:rPr>
        <w:t xml:space="preserve"> the common definition of i</w:t>
      </w:r>
      <w:r w:rsidR="00A07D12" w:rsidRPr="00797312">
        <w:rPr>
          <w:rFonts w:ascii="High Tower Text" w:hAnsi="High Tower Text" w:cs="Times New Roman"/>
          <w:lang w:eastAsia="zh-CN"/>
        </w:rPr>
        <w:t xml:space="preserve">mplementation processes as clearly defined, linear, finite projects. Scaling up </w:t>
      </w:r>
      <w:r w:rsidR="00EF116F" w:rsidRPr="00797312">
        <w:rPr>
          <w:rFonts w:ascii="High Tower Text" w:hAnsi="High Tower Text" w:cs="Times New Roman"/>
          <w:lang w:eastAsia="zh-CN"/>
        </w:rPr>
        <w:t>and</w:t>
      </w:r>
      <w:r w:rsidR="00A07D12" w:rsidRPr="00797312">
        <w:rPr>
          <w:rFonts w:ascii="High Tower Text" w:hAnsi="High Tower Text" w:cs="Times New Roman"/>
          <w:lang w:eastAsia="zh-CN"/>
        </w:rPr>
        <w:t xml:space="preserve"> </w:t>
      </w:r>
      <w:r w:rsidR="00A07D12" w:rsidRPr="00797312">
        <w:rPr>
          <w:rFonts w:ascii="High Tower Text" w:hAnsi="High Tower Text" w:cs="Times New Roman"/>
          <w:iCs/>
          <w:lang w:eastAsia="zh-CN"/>
        </w:rPr>
        <w:t>scaling out</w:t>
      </w:r>
      <w:r w:rsidR="00A07D12" w:rsidRPr="00797312">
        <w:rPr>
          <w:rFonts w:ascii="High Tower Text" w:hAnsi="High Tower Text" w:cs="Times New Roman"/>
          <w:lang w:eastAsia="zh-CN"/>
        </w:rPr>
        <w:t xml:space="preserve"> </w:t>
      </w:r>
      <w:r w:rsidR="000C68BE" w:rsidRPr="00797312">
        <w:rPr>
          <w:rFonts w:ascii="High Tower Text" w:hAnsi="High Tower Text" w:cs="Times New Roman"/>
          <w:lang w:eastAsia="zh-CN"/>
        </w:rPr>
        <w:t xml:space="preserve">are </w:t>
      </w:r>
      <w:r w:rsidR="00EF0B7D" w:rsidRPr="00797312">
        <w:rPr>
          <w:rFonts w:ascii="High Tower Text" w:hAnsi="High Tower Text" w:cs="Times New Roman"/>
          <w:lang w:eastAsia="zh-CN"/>
        </w:rPr>
        <w:t xml:space="preserve">the </w:t>
      </w:r>
      <w:r w:rsidR="009A1F8E" w:rsidRPr="00797312">
        <w:rPr>
          <w:rFonts w:ascii="High Tower Text" w:hAnsi="High Tower Text" w:cs="Times New Roman"/>
          <w:lang w:eastAsia="zh-CN"/>
        </w:rPr>
        <w:t>translation</w:t>
      </w:r>
      <w:r w:rsidR="00EF0B7D" w:rsidRPr="00797312">
        <w:rPr>
          <w:rFonts w:ascii="High Tower Text" w:hAnsi="High Tower Text" w:cs="Times New Roman"/>
          <w:lang w:eastAsia="zh-CN"/>
        </w:rPr>
        <w:t>al effort</w:t>
      </w:r>
      <w:r w:rsidR="000C68BE" w:rsidRPr="00797312">
        <w:rPr>
          <w:rFonts w:ascii="High Tower Text" w:hAnsi="High Tower Text" w:cs="Times New Roman"/>
          <w:lang w:eastAsia="zh-CN"/>
        </w:rPr>
        <w:t>s</w:t>
      </w:r>
      <w:r w:rsidR="00EF0B7D" w:rsidRPr="00797312">
        <w:rPr>
          <w:rFonts w:ascii="High Tower Text" w:hAnsi="High Tower Text" w:cs="Times New Roman"/>
          <w:lang w:eastAsia="zh-CN"/>
        </w:rPr>
        <w:t xml:space="preserve"> that take healthcare interventions</w:t>
      </w:r>
      <w:r w:rsidR="009A1F8E" w:rsidRPr="00797312">
        <w:rPr>
          <w:rFonts w:ascii="High Tower Text" w:hAnsi="High Tower Text" w:cs="Times New Roman"/>
          <w:lang w:eastAsia="zh-CN"/>
        </w:rPr>
        <w:t xml:space="preserve"> beyond the closed system of the evaluation study into ‘real world’ contexts</w:t>
      </w:r>
      <w:r w:rsidR="000C68BE" w:rsidRPr="00797312">
        <w:rPr>
          <w:rFonts w:ascii="High Tower Text" w:hAnsi="High Tower Text" w:cs="Times New Roman"/>
          <w:lang w:eastAsia="zh-CN"/>
        </w:rPr>
        <w:t>. Understanding these processes</w:t>
      </w:r>
      <w:r w:rsidR="009A1F8E" w:rsidRPr="00797312">
        <w:rPr>
          <w:rFonts w:ascii="High Tower Text" w:hAnsi="High Tower Text" w:cs="Times New Roman"/>
          <w:lang w:eastAsia="zh-CN"/>
        </w:rPr>
        <w:t xml:space="preserve"> in terms of feedback loops, adaptation mechanisms, and the normative and relational compromises that s</w:t>
      </w:r>
      <w:r w:rsidR="00F645E6" w:rsidRPr="00797312">
        <w:rPr>
          <w:rFonts w:ascii="High Tower Text" w:hAnsi="High Tower Text" w:cs="Times New Roman"/>
          <w:lang w:eastAsia="zh-CN"/>
        </w:rPr>
        <w:t>tem from them,</w:t>
      </w:r>
      <w:r w:rsidR="00EF0B7D" w:rsidRPr="00797312">
        <w:rPr>
          <w:rFonts w:ascii="High Tower Text" w:hAnsi="High Tower Text" w:cs="Times New Roman"/>
          <w:lang w:eastAsia="zh-CN"/>
        </w:rPr>
        <w:t xml:space="preserve"> enables us to see the generative mechanisms of NPT as core elements of self-organ</w:t>
      </w:r>
      <w:r w:rsidR="00673E0D" w:rsidRPr="00797312">
        <w:rPr>
          <w:rFonts w:ascii="High Tower Text" w:hAnsi="High Tower Text" w:cs="Times New Roman"/>
          <w:lang w:eastAsia="zh-CN"/>
        </w:rPr>
        <w:t>is</w:t>
      </w:r>
      <w:r w:rsidR="00551396" w:rsidRPr="00797312">
        <w:rPr>
          <w:rFonts w:ascii="High Tower Text" w:hAnsi="High Tower Text" w:cs="Times New Roman"/>
          <w:lang w:eastAsia="zh-CN"/>
        </w:rPr>
        <w:t>at</w:t>
      </w:r>
      <w:r w:rsidR="00EF0B7D" w:rsidRPr="00797312">
        <w:rPr>
          <w:rFonts w:ascii="High Tower Text" w:hAnsi="High Tower Text" w:cs="Times New Roman"/>
          <w:lang w:eastAsia="zh-CN"/>
        </w:rPr>
        <w:t>ion in complex systems</w:t>
      </w:r>
      <w:r w:rsidR="00A60743" w:rsidRPr="00797312">
        <w:rPr>
          <w:rFonts w:ascii="High Tower Text" w:hAnsi="High Tower Text" w:cs="Times New Roman"/>
          <w:lang w:eastAsia="zh-CN"/>
        </w:rPr>
        <w:t xml:space="preserve"> and to understand implementation processes as non-linear, emergent and dynamic</w:t>
      </w:r>
      <w:r w:rsidR="009A1F8E" w:rsidRPr="00797312">
        <w:rPr>
          <w:rFonts w:ascii="High Tower Text" w:hAnsi="High Tower Text" w:cs="Times New Roman"/>
          <w:lang w:eastAsia="zh-CN"/>
        </w:rPr>
        <w:t>.</w:t>
      </w:r>
    </w:p>
    <w:p w:rsidR="003045BB" w:rsidRPr="00797312" w:rsidRDefault="00790937" w:rsidP="003045BB">
      <w:pPr>
        <w:pStyle w:val="NoSpacing"/>
        <w:spacing w:line="276" w:lineRule="auto"/>
        <w:jc w:val="center"/>
        <w:rPr>
          <w:rFonts w:ascii="High Tower Text" w:hAnsi="High Tower Text" w:cs="Times New Roman"/>
          <w:b/>
          <w:lang w:eastAsia="zh-CN"/>
        </w:rPr>
      </w:pPr>
      <w:r w:rsidRPr="00797312">
        <w:rPr>
          <w:rFonts w:ascii="High Tower Text" w:hAnsi="High Tower Text" w:cs="Times New Roman"/>
          <w:lang w:eastAsia="zh-CN"/>
        </w:rPr>
        <w:br w:type="page"/>
      </w:r>
      <w:r w:rsidR="003045BB" w:rsidRPr="00797312">
        <w:rPr>
          <w:rFonts w:ascii="High Tower Text" w:hAnsi="High Tower Text" w:cs="Times New Roman"/>
          <w:b/>
          <w:lang w:eastAsia="zh-CN"/>
        </w:rPr>
        <w:t>CONTRIBUTORS</w:t>
      </w:r>
    </w:p>
    <w:p w:rsidR="003045BB" w:rsidRPr="00797312" w:rsidRDefault="003045BB" w:rsidP="003045BB">
      <w:pPr>
        <w:pStyle w:val="NoSpacing"/>
        <w:spacing w:line="276" w:lineRule="auto"/>
        <w:jc w:val="both"/>
        <w:rPr>
          <w:rFonts w:ascii="High Tower Text" w:hAnsi="High Tower Text" w:cs="Times New Roman"/>
          <w:lang w:eastAsia="zh-CN"/>
        </w:rPr>
      </w:pPr>
    </w:p>
    <w:p w:rsidR="003045BB" w:rsidRPr="00797312" w:rsidRDefault="003045BB" w:rsidP="003045BB">
      <w:pPr>
        <w:pStyle w:val="NoSpacing"/>
        <w:spacing w:line="276" w:lineRule="auto"/>
        <w:jc w:val="both"/>
        <w:rPr>
          <w:rFonts w:ascii="High Tower Text" w:hAnsi="High Tower Text" w:cs="Times New Roman"/>
          <w:lang w:eastAsia="zh-CN"/>
        </w:rPr>
      </w:pPr>
      <w:r w:rsidRPr="00797312">
        <w:rPr>
          <w:rFonts w:ascii="High Tower Text" w:hAnsi="High Tower Text" w:cs="Times New Roman"/>
          <w:lang w:eastAsia="zh-CN"/>
        </w:rPr>
        <w:t>CRM drafted this paper, which reflects detailed discussions with MJ and TF over many months. All authors approved the final version of the paper. CRM is guarantor of the paper.</w:t>
      </w:r>
    </w:p>
    <w:p w:rsidR="003045BB" w:rsidRPr="00797312" w:rsidRDefault="003045BB" w:rsidP="003045BB">
      <w:pPr>
        <w:pStyle w:val="NoSpacing"/>
        <w:spacing w:line="276" w:lineRule="auto"/>
        <w:jc w:val="both"/>
        <w:rPr>
          <w:rFonts w:ascii="High Tower Text" w:hAnsi="High Tower Text" w:cs="Times New Roman"/>
          <w:lang w:eastAsia="zh-CN"/>
        </w:rPr>
      </w:pPr>
    </w:p>
    <w:p w:rsidR="003045BB" w:rsidRPr="00797312" w:rsidRDefault="003045BB" w:rsidP="003045BB">
      <w:pPr>
        <w:pStyle w:val="NoSpacing"/>
        <w:spacing w:line="276" w:lineRule="auto"/>
        <w:jc w:val="center"/>
        <w:rPr>
          <w:rFonts w:ascii="High Tower Text" w:hAnsi="High Tower Text" w:cs="Times New Roman"/>
          <w:b/>
          <w:lang w:eastAsia="zh-CN"/>
        </w:rPr>
      </w:pPr>
      <w:r w:rsidRPr="00797312">
        <w:rPr>
          <w:rFonts w:ascii="High Tower Text" w:hAnsi="High Tower Text" w:cs="Times New Roman"/>
          <w:b/>
          <w:lang w:eastAsia="zh-CN"/>
        </w:rPr>
        <w:t>ACKNOWLEDGEMENTS</w:t>
      </w:r>
    </w:p>
    <w:p w:rsidR="003045BB" w:rsidRPr="00797312" w:rsidRDefault="003045BB" w:rsidP="003045BB">
      <w:pPr>
        <w:pStyle w:val="NoSpacing"/>
        <w:spacing w:line="276" w:lineRule="auto"/>
        <w:jc w:val="both"/>
        <w:rPr>
          <w:rFonts w:ascii="High Tower Text" w:hAnsi="High Tower Text" w:cs="Times New Roman"/>
          <w:lang w:eastAsia="zh-CN"/>
        </w:rPr>
      </w:pPr>
    </w:p>
    <w:p w:rsidR="003045BB" w:rsidRPr="00797312" w:rsidRDefault="003045BB" w:rsidP="003045BB">
      <w:pPr>
        <w:pStyle w:val="NoSpacing"/>
        <w:spacing w:line="276" w:lineRule="auto"/>
        <w:jc w:val="both"/>
        <w:rPr>
          <w:rFonts w:ascii="High Tower Text" w:hAnsi="High Tower Text" w:cs="Times New Roman"/>
          <w:bCs/>
        </w:rPr>
      </w:pPr>
      <w:r w:rsidRPr="00797312">
        <w:rPr>
          <w:rFonts w:ascii="High Tower Text" w:hAnsi="High Tower Text" w:cs="Times New Roman"/>
        </w:rPr>
        <w:t xml:space="preserve">We discussed earlier versions of the ideas presented here at seminars of the Norwegian National Centre for Telemedicine and Integrated Care. University of Tromso, Norway, (April 2015); the </w:t>
      </w:r>
      <w:r w:rsidRPr="00797312">
        <w:rPr>
          <w:rFonts w:ascii="High Tower Text" w:eastAsia="Times New Roman" w:hAnsi="High Tower Text" w:cs="Times New Roman"/>
          <w:bCs/>
          <w:kern w:val="36"/>
          <w:lang w:eastAsia="zh-CN"/>
        </w:rPr>
        <w:t>Institut de recherche santé et société, Universite Catholique du Louvain, Brussels, (May, 2015); the Complex Healthcare Processes Research Group, University of Southampton (February, 2016); and the PUMA Consortium, Cardiff University, (March</w:t>
      </w:r>
      <w:r w:rsidRPr="00797312">
        <w:rPr>
          <w:rFonts w:ascii="High Tower Text" w:hAnsi="High Tower Text" w:cs="Times New Roman"/>
          <w:lang w:eastAsia="zh-CN"/>
        </w:rPr>
        <w:t>, 2016). We thank participants at these meetings for their helpful comments.</w:t>
      </w:r>
      <w:r w:rsidR="006E7823" w:rsidRPr="00797312">
        <w:rPr>
          <w:rFonts w:ascii="High Tower Text" w:hAnsi="High Tower Text" w:cs="Times New Roman"/>
          <w:lang w:eastAsia="zh-CN"/>
        </w:rPr>
        <w:t xml:space="preserve"> Davina Allen, </w:t>
      </w:r>
      <w:r w:rsidR="003500C1" w:rsidRPr="00797312">
        <w:rPr>
          <w:rFonts w:ascii="High Tower Text" w:hAnsi="High Tower Text" w:cs="Times New Roman"/>
          <w:lang w:eastAsia="zh-CN"/>
        </w:rPr>
        <w:t xml:space="preserve">Jackie Bridges, Christine May and </w:t>
      </w:r>
      <w:r w:rsidR="006E7823" w:rsidRPr="00797312">
        <w:rPr>
          <w:rFonts w:ascii="High Tower Text" w:hAnsi="High Tower Text" w:cs="Times New Roman"/>
          <w:lang w:eastAsia="zh-CN"/>
        </w:rPr>
        <w:t>Ivo Vassilev made valuable comments on drafts of the manuscript.</w:t>
      </w:r>
    </w:p>
    <w:p w:rsidR="003045BB" w:rsidRPr="00797312" w:rsidRDefault="003045BB" w:rsidP="003045BB">
      <w:pPr>
        <w:pStyle w:val="NoSpacing"/>
        <w:spacing w:line="276" w:lineRule="auto"/>
        <w:jc w:val="both"/>
        <w:rPr>
          <w:rFonts w:ascii="High Tower Text" w:hAnsi="High Tower Text" w:cs="Times New Roman"/>
          <w:lang w:eastAsia="zh-CN"/>
        </w:rPr>
      </w:pPr>
    </w:p>
    <w:p w:rsidR="003045BB" w:rsidRPr="00797312" w:rsidRDefault="003045BB" w:rsidP="003045BB">
      <w:pPr>
        <w:pStyle w:val="NoSpacing"/>
        <w:spacing w:line="276" w:lineRule="auto"/>
        <w:jc w:val="center"/>
        <w:rPr>
          <w:rFonts w:ascii="High Tower Text" w:eastAsia="Times New Roman" w:hAnsi="High Tower Text"/>
        </w:rPr>
      </w:pPr>
      <w:r w:rsidRPr="00797312">
        <w:rPr>
          <w:rFonts w:ascii="High Tower Text" w:eastAsia="Times New Roman" w:hAnsi="High Tower Text"/>
          <w:b/>
        </w:rPr>
        <w:t>COMPETING INTERESTS</w:t>
      </w:r>
    </w:p>
    <w:p w:rsidR="003045BB" w:rsidRPr="00797312" w:rsidRDefault="003045BB" w:rsidP="003045BB">
      <w:pPr>
        <w:pStyle w:val="NoSpacing"/>
        <w:spacing w:line="276" w:lineRule="auto"/>
        <w:jc w:val="both"/>
        <w:rPr>
          <w:rFonts w:ascii="High Tower Text" w:eastAsia="Times New Roman" w:hAnsi="High Tower Text"/>
        </w:rPr>
      </w:pPr>
    </w:p>
    <w:p w:rsidR="003045BB" w:rsidRPr="00797312" w:rsidRDefault="003045BB" w:rsidP="003045BB">
      <w:pPr>
        <w:pStyle w:val="NoSpacing"/>
        <w:spacing w:line="276" w:lineRule="auto"/>
        <w:jc w:val="both"/>
        <w:rPr>
          <w:rFonts w:ascii="High Tower Text" w:eastAsia="Times New Roman" w:hAnsi="High Tower Text"/>
        </w:rPr>
      </w:pPr>
      <w:r w:rsidRPr="00797312">
        <w:rPr>
          <w:rFonts w:ascii="High Tower Text" w:eastAsia="Times New Roman" w:hAnsi="High Tower Text"/>
        </w:rPr>
        <w:t>The authors declare that they have no competing interests.</w:t>
      </w:r>
    </w:p>
    <w:p w:rsidR="003045BB" w:rsidRPr="00797312" w:rsidRDefault="003045BB" w:rsidP="003045BB">
      <w:pPr>
        <w:pStyle w:val="NoSpacing"/>
        <w:spacing w:line="276" w:lineRule="auto"/>
        <w:jc w:val="center"/>
        <w:rPr>
          <w:rFonts w:ascii="High Tower Text" w:eastAsia="Times New Roman" w:hAnsi="High Tower Text"/>
        </w:rPr>
      </w:pPr>
      <w:r w:rsidRPr="00797312">
        <w:rPr>
          <w:rFonts w:ascii="High Tower Text" w:eastAsia="Times New Roman" w:hAnsi="High Tower Text"/>
        </w:rPr>
        <w:br/>
      </w:r>
      <w:r w:rsidRPr="00797312">
        <w:rPr>
          <w:rFonts w:ascii="High Tower Text" w:eastAsia="Times New Roman" w:hAnsi="High Tower Text"/>
          <w:b/>
        </w:rPr>
        <w:t>ETHICS APPROVAL AND CONSENT TO PARTICIPATE</w:t>
      </w:r>
    </w:p>
    <w:p w:rsidR="003045BB" w:rsidRPr="00797312" w:rsidRDefault="003045BB" w:rsidP="003045BB">
      <w:pPr>
        <w:pStyle w:val="NoSpacing"/>
        <w:spacing w:line="276" w:lineRule="auto"/>
        <w:jc w:val="both"/>
        <w:rPr>
          <w:rFonts w:ascii="High Tower Text" w:eastAsia="Times New Roman" w:hAnsi="High Tower Text"/>
        </w:rPr>
      </w:pPr>
    </w:p>
    <w:p w:rsidR="003045BB" w:rsidRPr="00797312" w:rsidRDefault="003045BB" w:rsidP="003045BB">
      <w:pPr>
        <w:pStyle w:val="NoSpacing"/>
        <w:spacing w:line="276" w:lineRule="auto"/>
        <w:jc w:val="both"/>
        <w:rPr>
          <w:rFonts w:ascii="High Tower Text" w:eastAsia="Times New Roman" w:hAnsi="High Tower Text"/>
        </w:rPr>
      </w:pPr>
      <w:r w:rsidRPr="00797312">
        <w:rPr>
          <w:rFonts w:ascii="High Tower Text" w:eastAsia="Times New Roman" w:hAnsi="High Tower Text"/>
        </w:rPr>
        <w:t>Not applicable.</w:t>
      </w:r>
    </w:p>
    <w:p w:rsidR="003045BB" w:rsidRPr="00797312" w:rsidRDefault="003045BB" w:rsidP="003045BB">
      <w:pPr>
        <w:pStyle w:val="NoSpacing"/>
        <w:spacing w:line="276" w:lineRule="auto"/>
        <w:jc w:val="center"/>
        <w:rPr>
          <w:rFonts w:ascii="High Tower Text" w:eastAsia="Times New Roman" w:hAnsi="High Tower Text"/>
        </w:rPr>
      </w:pPr>
      <w:r w:rsidRPr="00797312">
        <w:rPr>
          <w:rFonts w:ascii="High Tower Text" w:eastAsia="Times New Roman" w:hAnsi="High Tower Text"/>
        </w:rPr>
        <w:br/>
      </w:r>
      <w:r w:rsidRPr="00797312">
        <w:rPr>
          <w:rFonts w:ascii="High Tower Text" w:eastAsia="Times New Roman" w:hAnsi="High Tower Text"/>
          <w:b/>
        </w:rPr>
        <w:t>CONSENT FOR PUBLICATION</w:t>
      </w:r>
      <w:r w:rsidRPr="00797312">
        <w:rPr>
          <w:rFonts w:ascii="High Tower Text" w:eastAsia="Times New Roman" w:hAnsi="High Tower Text"/>
        </w:rPr>
        <w:t>.</w:t>
      </w:r>
    </w:p>
    <w:p w:rsidR="003045BB" w:rsidRPr="00797312" w:rsidRDefault="003045BB" w:rsidP="003045BB">
      <w:pPr>
        <w:pStyle w:val="NoSpacing"/>
        <w:spacing w:line="276" w:lineRule="auto"/>
        <w:jc w:val="both"/>
        <w:rPr>
          <w:rFonts w:ascii="High Tower Text" w:eastAsia="Times New Roman" w:hAnsi="High Tower Text"/>
        </w:rPr>
      </w:pPr>
    </w:p>
    <w:p w:rsidR="003045BB" w:rsidRPr="00797312" w:rsidRDefault="003045BB" w:rsidP="003045BB">
      <w:pPr>
        <w:pStyle w:val="NoSpacing"/>
        <w:spacing w:line="276" w:lineRule="auto"/>
        <w:jc w:val="both"/>
        <w:rPr>
          <w:rFonts w:ascii="High Tower Text" w:eastAsia="Times New Roman" w:hAnsi="High Tower Text"/>
        </w:rPr>
      </w:pPr>
      <w:r w:rsidRPr="00797312">
        <w:rPr>
          <w:rFonts w:ascii="High Tower Text" w:eastAsia="Times New Roman" w:hAnsi="High Tower Text"/>
        </w:rPr>
        <w:t>Not applicable.</w:t>
      </w:r>
    </w:p>
    <w:p w:rsidR="003045BB" w:rsidRPr="00797312" w:rsidRDefault="003045BB" w:rsidP="003045BB">
      <w:pPr>
        <w:pStyle w:val="NoSpacing"/>
        <w:spacing w:line="276" w:lineRule="auto"/>
        <w:jc w:val="center"/>
        <w:rPr>
          <w:rFonts w:ascii="High Tower Text" w:eastAsia="Times New Roman" w:hAnsi="High Tower Text"/>
          <w:b/>
        </w:rPr>
      </w:pPr>
      <w:r w:rsidRPr="00797312">
        <w:rPr>
          <w:rFonts w:ascii="High Tower Text" w:eastAsia="Times New Roman" w:hAnsi="High Tower Text"/>
        </w:rPr>
        <w:br/>
      </w:r>
      <w:r w:rsidRPr="00797312">
        <w:rPr>
          <w:rFonts w:ascii="High Tower Text" w:eastAsia="Times New Roman" w:hAnsi="High Tower Text"/>
          <w:b/>
        </w:rPr>
        <w:t>FUNDING</w:t>
      </w:r>
    </w:p>
    <w:p w:rsidR="003045BB" w:rsidRPr="00797312" w:rsidRDefault="003045BB" w:rsidP="003045BB">
      <w:pPr>
        <w:pStyle w:val="NoSpacing"/>
        <w:spacing w:line="276" w:lineRule="auto"/>
        <w:jc w:val="both"/>
        <w:rPr>
          <w:rFonts w:ascii="High Tower Text" w:hAnsi="High Tower Text" w:cs="Times New Roman"/>
        </w:rPr>
      </w:pPr>
    </w:p>
    <w:p w:rsidR="003045BB" w:rsidRPr="00797312" w:rsidRDefault="003045BB" w:rsidP="003045BB">
      <w:pPr>
        <w:pStyle w:val="NoSpacing"/>
        <w:spacing w:line="276" w:lineRule="auto"/>
        <w:jc w:val="both"/>
        <w:rPr>
          <w:rFonts w:ascii="High Tower Text" w:eastAsia="Times New Roman" w:hAnsi="High Tower Text"/>
        </w:rPr>
      </w:pPr>
      <w:r w:rsidRPr="00797312">
        <w:rPr>
          <w:rFonts w:ascii="High Tower Text" w:hAnsi="High Tower Text" w:cs="Times New Roman"/>
        </w:rPr>
        <w:t>Work leading to this paper was funded by ESRC Grant ES-062-23-3274. MJ’s contribution was partly supported by an NIHR Doctoral Research Fellowship, and CRM</w:t>
      </w:r>
      <w:r w:rsidR="00897CE4" w:rsidRPr="00797312">
        <w:rPr>
          <w:rFonts w:ascii="High Tower Text" w:hAnsi="High Tower Text" w:cs="Times New Roman"/>
        </w:rPr>
        <w:t>’</w:t>
      </w:r>
      <w:r w:rsidRPr="00797312">
        <w:rPr>
          <w:rFonts w:ascii="High Tower Text" w:hAnsi="High Tower Text" w:cs="Times New Roman"/>
        </w:rPr>
        <w:t>s contribution was partly supported by NIHR CLAHRC Wessex</w:t>
      </w:r>
      <w:r w:rsidR="006E7823" w:rsidRPr="00797312">
        <w:rPr>
          <w:rFonts w:ascii="High Tower Text" w:hAnsi="High Tower Text" w:cs="Times New Roman"/>
        </w:rPr>
        <w:t>. We gratefully acknowledge financial s</w:t>
      </w:r>
      <w:r w:rsidRPr="00797312">
        <w:rPr>
          <w:rFonts w:ascii="High Tower Text" w:hAnsi="High Tower Text" w:cs="Times New Roman"/>
        </w:rPr>
        <w:t xml:space="preserve">upport </w:t>
      </w:r>
      <w:r w:rsidR="006E7823" w:rsidRPr="00797312">
        <w:rPr>
          <w:rFonts w:ascii="High Tower Text" w:hAnsi="High Tower Text" w:cs="Times New Roman"/>
        </w:rPr>
        <w:t>from</w:t>
      </w:r>
      <w:r w:rsidRPr="00797312">
        <w:rPr>
          <w:rFonts w:ascii="High Tower Text" w:hAnsi="High Tower Text" w:cs="Times New Roman"/>
        </w:rPr>
        <w:t xml:space="preserve"> these agencies. </w:t>
      </w:r>
      <w:r w:rsidRPr="00797312">
        <w:rPr>
          <w:rFonts w:ascii="High Tower Text" w:eastAsia="Times New Roman" w:hAnsi="High Tower Text"/>
        </w:rPr>
        <w:t>Funders had no role in the design of the study and collection, analysis, and interpretation of dat</w:t>
      </w:r>
      <w:r w:rsidR="006E7823" w:rsidRPr="00797312">
        <w:rPr>
          <w:rFonts w:ascii="High Tower Text" w:eastAsia="Times New Roman" w:hAnsi="High Tower Text"/>
        </w:rPr>
        <w:t>a or in writing the manuscript, and the</w:t>
      </w:r>
      <w:r w:rsidRPr="00797312">
        <w:rPr>
          <w:rFonts w:ascii="High Tower Text" w:eastAsia="Times New Roman" w:hAnsi="High Tower Text"/>
        </w:rPr>
        <w:t xml:space="preserve"> paper does not </w:t>
      </w:r>
      <w:r w:rsidR="006E7823" w:rsidRPr="00797312">
        <w:rPr>
          <w:rFonts w:ascii="High Tower Text" w:eastAsia="Times New Roman" w:hAnsi="High Tower Text"/>
        </w:rPr>
        <w:t xml:space="preserve">necessarily </w:t>
      </w:r>
      <w:r w:rsidRPr="00797312">
        <w:rPr>
          <w:rFonts w:ascii="High Tower Text" w:eastAsia="Times New Roman" w:hAnsi="High Tower Text"/>
        </w:rPr>
        <w:t>represent the</w:t>
      </w:r>
      <w:r w:rsidR="006E7823" w:rsidRPr="00797312">
        <w:rPr>
          <w:rFonts w:ascii="High Tower Text" w:eastAsia="Times New Roman" w:hAnsi="High Tower Text"/>
        </w:rPr>
        <w:t>ir</w:t>
      </w:r>
      <w:r w:rsidRPr="00797312">
        <w:rPr>
          <w:rFonts w:ascii="High Tower Text" w:eastAsia="Times New Roman" w:hAnsi="High Tower Text"/>
        </w:rPr>
        <w:t xml:space="preserve"> views.</w:t>
      </w:r>
    </w:p>
    <w:p w:rsidR="003045BB" w:rsidRPr="00797312" w:rsidRDefault="003045BB" w:rsidP="003045BB">
      <w:pPr>
        <w:pStyle w:val="NoSpacing"/>
        <w:spacing w:line="276" w:lineRule="auto"/>
        <w:jc w:val="center"/>
        <w:rPr>
          <w:rFonts w:ascii="High Tower Text" w:eastAsia="Times New Roman" w:hAnsi="High Tower Text"/>
          <w:b/>
        </w:rPr>
      </w:pPr>
      <w:r w:rsidRPr="00797312">
        <w:rPr>
          <w:rFonts w:ascii="High Tower Text" w:eastAsia="Times New Roman" w:hAnsi="High Tower Text"/>
        </w:rPr>
        <w:br/>
      </w:r>
      <w:r w:rsidRPr="00797312">
        <w:rPr>
          <w:rFonts w:ascii="High Tower Text" w:eastAsia="Times New Roman" w:hAnsi="High Tower Text"/>
          <w:b/>
        </w:rPr>
        <w:t>AVAILABILITY OF DATA AND SUPPORTING MATERIALS</w:t>
      </w:r>
    </w:p>
    <w:p w:rsidR="003045BB" w:rsidRPr="00797312" w:rsidRDefault="003045BB" w:rsidP="003045BB">
      <w:pPr>
        <w:pStyle w:val="NoSpacing"/>
        <w:spacing w:line="276" w:lineRule="auto"/>
        <w:jc w:val="both"/>
        <w:rPr>
          <w:rFonts w:ascii="High Tower Text" w:eastAsia="Times New Roman" w:hAnsi="High Tower Text"/>
          <w:b/>
        </w:rPr>
      </w:pPr>
    </w:p>
    <w:p w:rsidR="003045BB" w:rsidRPr="00797312" w:rsidRDefault="003045BB" w:rsidP="003045BB">
      <w:pPr>
        <w:pStyle w:val="NoSpacing"/>
        <w:spacing w:line="276" w:lineRule="auto"/>
        <w:jc w:val="both"/>
        <w:rPr>
          <w:rFonts w:ascii="High Tower Text" w:eastAsia="Times New Roman" w:hAnsi="High Tower Text"/>
        </w:rPr>
      </w:pPr>
      <w:r w:rsidRPr="00797312">
        <w:rPr>
          <w:rFonts w:ascii="High Tower Text" w:eastAsia="Times New Roman" w:hAnsi="High Tower Text"/>
        </w:rPr>
        <w:t>An implementation toolkit and a validated instrument to measure</w:t>
      </w:r>
      <w:r w:rsidR="00B30496" w:rsidRPr="00797312">
        <w:rPr>
          <w:rFonts w:ascii="High Tower Text" w:eastAsia="Times New Roman" w:hAnsi="High Tower Text"/>
        </w:rPr>
        <w:t xml:space="preserve"> implementation processes using</w:t>
      </w:r>
      <w:r w:rsidRPr="00797312">
        <w:rPr>
          <w:rFonts w:ascii="High Tower Text" w:eastAsia="Times New Roman" w:hAnsi="High Tower Text"/>
        </w:rPr>
        <w:t xml:space="preserve"> Normalisation Process Theory are available at </w:t>
      </w:r>
      <w:hyperlink r:id="rId9" w:history="1">
        <w:r w:rsidRPr="00797312">
          <w:rPr>
            <w:rStyle w:val="Hyperlink"/>
            <w:rFonts w:ascii="High Tower Text" w:eastAsia="Times New Roman" w:hAnsi="High Tower Text"/>
          </w:rPr>
          <w:t>www.normalizationprocess.org</w:t>
        </w:r>
      </w:hyperlink>
      <w:r w:rsidRPr="00797312">
        <w:rPr>
          <w:rFonts w:ascii="High Tower Text" w:eastAsia="Times New Roman" w:hAnsi="High Tower Text"/>
        </w:rPr>
        <w:t>.</w:t>
      </w:r>
    </w:p>
    <w:p w:rsidR="002B13E7" w:rsidRPr="00797312" w:rsidRDefault="002B13E7">
      <w:pPr>
        <w:rPr>
          <w:rFonts w:ascii="High Tower Text" w:eastAsia="Times New Roman" w:hAnsi="High Tower Text"/>
        </w:rPr>
      </w:pPr>
      <w:r w:rsidRPr="00797312">
        <w:rPr>
          <w:rFonts w:ascii="High Tower Text" w:eastAsia="Times New Roman" w:hAnsi="High Tower Text"/>
        </w:rPr>
        <w:br w:type="page"/>
      </w:r>
    </w:p>
    <w:p w:rsidR="003045BB" w:rsidRPr="00797312" w:rsidRDefault="003045BB" w:rsidP="003045BB">
      <w:pPr>
        <w:pStyle w:val="NoSpacing"/>
        <w:spacing w:line="276" w:lineRule="auto"/>
        <w:jc w:val="center"/>
        <w:rPr>
          <w:rFonts w:ascii="High Tower Text" w:eastAsia="Times New Roman" w:hAnsi="High Tower Text"/>
          <w:b/>
        </w:rPr>
      </w:pPr>
      <w:r w:rsidRPr="00797312">
        <w:rPr>
          <w:rFonts w:ascii="High Tower Text" w:eastAsia="Times New Roman" w:hAnsi="High Tower Text"/>
        </w:rPr>
        <w:br/>
      </w:r>
      <w:r w:rsidRPr="00797312">
        <w:rPr>
          <w:rFonts w:ascii="High Tower Text" w:eastAsia="Times New Roman" w:hAnsi="High Tower Text"/>
          <w:b/>
        </w:rPr>
        <w:t>ABBREVIATIONS</w:t>
      </w:r>
    </w:p>
    <w:p w:rsidR="003045BB" w:rsidRPr="00797312" w:rsidRDefault="003045BB" w:rsidP="006C4E85">
      <w:pPr>
        <w:pStyle w:val="NoSpacing"/>
        <w:rPr>
          <w:rFonts w:ascii="High Tower Text" w:hAnsi="High Tower Text"/>
          <w:lang w:eastAsia="zh-CN"/>
        </w:rPr>
      </w:pPr>
    </w:p>
    <w:p w:rsidR="002B13E7" w:rsidRPr="00204512" w:rsidRDefault="002B13E7" w:rsidP="006C4E85">
      <w:pPr>
        <w:pStyle w:val="NoSpacing"/>
        <w:rPr>
          <w:rFonts w:ascii="High Tower Text" w:hAnsi="High Tower Text"/>
          <w:lang w:eastAsia="zh-CN"/>
        </w:rPr>
      </w:pPr>
    </w:p>
    <w:p w:rsidR="006C4E85" w:rsidRPr="00204512" w:rsidRDefault="006C4E85" w:rsidP="006C4E85">
      <w:pPr>
        <w:pStyle w:val="NoSpacing"/>
        <w:rPr>
          <w:rFonts w:ascii="High Tower Text" w:hAnsi="High Tower Text" w:cs="Arial"/>
        </w:rPr>
      </w:pPr>
      <w:r w:rsidRPr="00204512">
        <w:rPr>
          <w:rFonts w:ascii="High Tower Text" w:hAnsi="High Tower Text"/>
          <w:lang w:eastAsia="zh-CN"/>
        </w:rPr>
        <w:t>CAREDEM</w:t>
      </w:r>
      <w:r w:rsidRPr="00204512">
        <w:rPr>
          <w:rFonts w:ascii="High Tower Text" w:hAnsi="High Tower Text"/>
          <w:lang w:eastAsia="zh-CN"/>
        </w:rPr>
        <w:tab/>
      </w:r>
      <w:r w:rsidRPr="00204512">
        <w:rPr>
          <w:rFonts w:ascii="High Tower Text" w:hAnsi="High Tower Text" w:cs="Arial"/>
        </w:rPr>
        <w:t>Collaborative cARE for people with DEMentia in primary care (Trial Acronym)</w:t>
      </w:r>
    </w:p>
    <w:p w:rsidR="006C4E85" w:rsidRPr="00204512" w:rsidRDefault="006C4E85" w:rsidP="006C4E85">
      <w:pPr>
        <w:pStyle w:val="NoSpacing"/>
        <w:rPr>
          <w:rFonts w:ascii="High Tower Text" w:hAnsi="High Tower Text"/>
          <w:lang w:eastAsia="zh-CN"/>
        </w:rPr>
      </w:pPr>
    </w:p>
    <w:p w:rsidR="006C4E85" w:rsidRPr="00204512" w:rsidRDefault="006C4E85" w:rsidP="006C4E85">
      <w:pPr>
        <w:pStyle w:val="NoSpacing"/>
        <w:rPr>
          <w:rFonts w:ascii="High Tower Text" w:hAnsi="High Tower Text" w:cs="Arial"/>
        </w:rPr>
      </w:pPr>
      <w:r w:rsidRPr="00204512">
        <w:rPr>
          <w:rFonts w:ascii="High Tower Text" w:hAnsi="High Tower Text"/>
          <w:lang w:eastAsia="zh-CN"/>
        </w:rPr>
        <w:t>CAS</w:t>
      </w:r>
      <w:r w:rsidRPr="00204512">
        <w:rPr>
          <w:rFonts w:ascii="High Tower Text" w:hAnsi="High Tower Text"/>
          <w:lang w:eastAsia="zh-CN"/>
        </w:rPr>
        <w:tab/>
      </w:r>
      <w:r w:rsidRPr="00204512">
        <w:rPr>
          <w:rFonts w:ascii="High Tower Text" w:hAnsi="High Tower Text"/>
          <w:lang w:eastAsia="zh-CN"/>
        </w:rPr>
        <w:tab/>
      </w:r>
      <w:r w:rsidRPr="00204512">
        <w:rPr>
          <w:rFonts w:ascii="High Tower Text" w:hAnsi="High Tower Text" w:cs="Arial"/>
        </w:rPr>
        <w:t>Complex Adaptive System</w:t>
      </w:r>
    </w:p>
    <w:p w:rsidR="00204512" w:rsidRPr="00204512" w:rsidRDefault="00204512" w:rsidP="006C4E85">
      <w:pPr>
        <w:pStyle w:val="NoSpacing"/>
        <w:rPr>
          <w:rFonts w:ascii="High Tower Text" w:hAnsi="High Tower Text" w:cs="Arial"/>
        </w:rPr>
      </w:pPr>
    </w:p>
    <w:p w:rsidR="00204512" w:rsidRPr="00204512" w:rsidRDefault="00204512" w:rsidP="006C4E85">
      <w:pPr>
        <w:pStyle w:val="NoSpacing"/>
        <w:rPr>
          <w:rFonts w:ascii="High Tower Text" w:hAnsi="High Tower Text" w:cs="Arial"/>
        </w:rPr>
      </w:pPr>
      <w:r w:rsidRPr="00204512">
        <w:rPr>
          <w:rFonts w:ascii="High Tower Text" w:hAnsi="High Tower Text" w:cs="Arial"/>
        </w:rPr>
        <w:t>FV</w:t>
      </w:r>
      <w:r w:rsidRPr="00204512">
        <w:rPr>
          <w:rFonts w:ascii="High Tower Text" w:hAnsi="High Tower Text" w:cs="Arial"/>
        </w:rPr>
        <w:tab/>
      </w:r>
      <w:r w:rsidRPr="00204512">
        <w:rPr>
          <w:rFonts w:ascii="High Tower Text" w:hAnsi="High Tower Text" w:cs="Arial"/>
        </w:rPr>
        <w:tab/>
        <w:t>Family Violence</w:t>
      </w:r>
    </w:p>
    <w:p w:rsidR="00E303AB" w:rsidRPr="00204512" w:rsidRDefault="00E303AB" w:rsidP="006C4E85">
      <w:pPr>
        <w:pStyle w:val="NoSpacing"/>
        <w:rPr>
          <w:rFonts w:ascii="High Tower Text" w:hAnsi="High Tower Text" w:cs="Arial"/>
        </w:rPr>
      </w:pPr>
    </w:p>
    <w:p w:rsidR="006C4E85" w:rsidRPr="00204512" w:rsidRDefault="006C4E85" w:rsidP="006C4E85">
      <w:pPr>
        <w:pStyle w:val="NoSpacing"/>
        <w:ind w:left="1440" w:hanging="1440"/>
        <w:rPr>
          <w:rFonts w:ascii="High Tower Text" w:hAnsi="High Tower Text"/>
          <w:lang w:val="en" w:eastAsia="en-GB"/>
        </w:rPr>
      </w:pPr>
      <w:r w:rsidRPr="00204512">
        <w:rPr>
          <w:rFonts w:ascii="High Tower Text" w:hAnsi="High Tower Text"/>
          <w:lang w:eastAsia="zh-CN"/>
        </w:rPr>
        <w:t>MOVE</w:t>
      </w:r>
      <w:r w:rsidRPr="00204512">
        <w:rPr>
          <w:rFonts w:ascii="High Tower Text" w:hAnsi="High Tower Text"/>
          <w:lang w:eastAsia="zh-CN"/>
        </w:rPr>
        <w:tab/>
      </w:r>
      <w:r w:rsidRPr="00204512">
        <w:rPr>
          <w:rFonts w:ascii="High Tower Text" w:hAnsi="High Tower Text"/>
          <w:lang w:val="en" w:eastAsia="en-GB"/>
        </w:rPr>
        <w:t xml:space="preserve">Improving maternal and child health nurse care for vulnerable mothers </w:t>
      </w:r>
      <w:r w:rsidRPr="00204512">
        <w:rPr>
          <w:rFonts w:ascii="High Tower Text" w:hAnsi="High Tower Text" w:cs="Arial"/>
        </w:rPr>
        <w:t>(Trial Acronym)</w:t>
      </w:r>
    </w:p>
    <w:p w:rsidR="006C4E85" w:rsidRPr="00204512" w:rsidRDefault="006C4E85" w:rsidP="006C4E85">
      <w:pPr>
        <w:pStyle w:val="NoSpacing"/>
        <w:rPr>
          <w:rFonts w:ascii="High Tower Text" w:hAnsi="High Tower Text"/>
          <w:lang w:eastAsia="zh-CN"/>
        </w:rPr>
      </w:pPr>
    </w:p>
    <w:p w:rsidR="006C4E85" w:rsidRPr="00204512" w:rsidRDefault="006C4E85" w:rsidP="006C4E85">
      <w:pPr>
        <w:pStyle w:val="NoSpacing"/>
        <w:rPr>
          <w:rFonts w:ascii="High Tower Text" w:hAnsi="High Tower Text"/>
          <w:bCs/>
        </w:rPr>
      </w:pPr>
      <w:r w:rsidRPr="00204512">
        <w:rPr>
          <w:rFonts w:ascii="High Tower Text" w:hAnsi="High Tower Text"/>
          <w:lang w:eastAsia="zh-CN"/>
        </w:rPr>
        <w:t>NPT</w:t>
      </w:r>
      <w:r w:rsidRPr="00204512">
        <w:rPr>
          <w:rFonts w:ascii="High Tower Text" w:hAnsi="High Tower Text"/>
          <w:lang w:eastAsia="zh-CN"/>
        </w:rPr>
        <w:tab/>
      </w:r>
      <w:r w:rsidRPr="00204512">
        <w:rPr>
          <w:rFonts w:ascii="High Tower Text" w:hAnsi="High Tower Text"/>
          <w:lang w:eastAsia="zh-CN"/>
        </w:rPr>
        <w:tab/>
      </w:r>
      <w:r w:rsidRPr="00204512">
        <w:rPr>
          <w:rFonts w:ascii="High Tower Text" w:hAnsi="High Tower Text"/>
          <w:bCs/>
        </w:rPr>
        <w:t>Normalisation Process Theory</w:t>
      </w:r>
    </w:p>
    <w:p w:rsidR="006C4E85" w:rsidRPr="00204512" w:rsidRDefault="006C4E85" w:rsidP="006C4E85">
      <w:pPr>
        <w:pStyle w:val="NoSpacing"/>
        <w:rPr>
          <w:rFonts w:ascii="High Tower Text" w:hAnsi="High Tower Text"/>
          <w:lang w:eastAsia="zh-CN"/>
        </w:rPr>
      </w:pPr>
    </w:p>
    <w:p w:rsidR="006C4E85" w:rsidRPr="00204512" w:rsidRDefault="00E303AB" w:rsidP="006C4E85">
      <w:pPr>
        <w:pStyle w:val="NoSpacing"/>
        <w:rPr>
          <w:rFonts w:ascii="High Tower Text" w:hAnsi="High Tower Text" w:cs="Arial"/>
        </w:rPr>
      </w:pPr>
      <w:r w:rsidRPr="00204512">
        <w:rPr>
          <w:rFonts w:ascii="High Tower Text" w:hAnsi="High Tower Text"/>
          <w:lang w:eastAsia="zh-CN"/>
        </w:rPr>
        <w:t>TRACS</w:t>
      </w:r>
      <w:r w:rsidRPr="00204512">
        <w:rPr>
          <w:rFonts w:ascii="High Tower Text" w:hAnsi="High Tower Text"/>
          <w:lang w:eastAsia="zh-CN"/>
        </w:rPr>
        <w:tab/>
      </w:r>
      <w:r w:rsidR="006C4E85" w:rsidRPr="00204512">
        <w:rPr>
          <w:rFonts w:ascii="High Tower Text" w:hAnsi="High Tower Text" w:cs="Arial"/>
          <w:lang w:val="en"/>
        </w:rPr>
        <w:t xml:space="preserve">Randomized Controlled Trial of Caregiver Training after </w:t>
      </w:r>
      <w:r w:rsidR="006C4E85" w:rsidRPr="00204512">
        <w:rPr>
          <w:rStyle w:val="Strong"/>
          <w:rFonts w:ascii="High Tower Text" w:hAnsi="High Tower Text" w:cs="Arial"/>
          <w:b w:val="0"/>
          <w:lang w:val="en"/>
        </w:rPr>
        <w:t>Stroke</w:t>
      </w:r>
      <w:r w:rsidR="006C4E85" w:rsidRPr="00204512">
        <w:rPr>
          <w:rFonts w:ascii="High Tower Text" w:hAnsi="High Tower Text" w:cs="Arial"/>
          <w:lang w:val="en"/>
        </w:rPr>
        <w:t xml:space="preserve"> </w:t>
      </w:r>
      <w:r w:rsidR="006C4E85" w:rsidRPr="00204512">
        <w:rPr>
          <w:rFonts w:ascii="High Tower Text" w:hAnsi="High Tower Text" w:cs="Arial"/>
        </w:rPr>
        <w:t>(Trial Acronym)</w:t>
      </w:r>
    </w:p>
    <w:p w:rsidR="006C4E85" w:rsidRPr="00204512" w:rsidRDefault="006C4E85" w:rsidP="006C4E85">
      <w:pPr>
        <w:pStyle w:val="NoSpacing"/>
        <w:rPr>
          <w:rFonts w:ascii="High Tower Text" w:hAnsi="High Tower Text"/>
          <w:lang w:eastAsia="zh-CN"/>
        </w:rPr>
      </w:pPr>
    </w:p>
    <w:p w:rsidR="006C4E85" w:rsidRPr="00204512" w:rsidRDefault="006C4E85" w:rsidP="006C4E85">
      <w:pPr>
        <w:pStyle w:val="NoSpacing"/>
        <w:rPr>
          <w:rFonts w:ascii="High Tower Text" w:hAnsi="High Tower Text"/>
        </w:rPr>
      </w:pPr>
      <w:r w:rsidRPr="00204512">
        <w:rPr>
          <w:rFonts w:ascii="High Tower Text" w:hAnsi="High Tower Text"/>
          <w:lang w:eastAsia="zh-CN"/>
        </w:rPr>
        <w:t>WISE</w:t>
      </w:r>
      <w:r w:rsidRPr="00204512">
        <w:rPr>
          <w:rFonts w:ascii="High Tower Text" w:hAnsi="High Tower Text"/>
          <w:lang w:eastAsia="zh-CN"/>
        </w:rPr>
        <w:tab/>
      </w:r>
      <w:r w:rsidRPr="00204512">
        <w:rPr>
          <w:rFonts w:ascii="High Tower Text" w:hAnsi="High Tower Text"/>
          <w:lang w:eastAsia="zh-CN"/>
        </w:rPr>
        <w:tab/>
      </w:r>
      <w:r w:rsidRPr="00204512">
        <w:rPr>
          <w:rFonts w:ascii="High Tower Text" w:hAnsi="High Tower Text"/>
        </w:rPr>
        <w:t xml:space="preserve">Whole System Informing Self-management Engagement </w:t>
      </w:r>
      <w:r w:rsidRPr="00204512">
        <w:rPr>
          <w:rFonts w:ascii="High Tower Text" w:hAnsi="High Tower Text" w:cs="Arial"/>
        </w:rPr>
        <w:t>(Trial Acronym)</w:t>
      </w:r>
    </w:p>
    <w:p w:rsidR="002B13E7" w:rsidRPr="00204512" w:rsidRDefault="002B13E7" w:rsidP="006C4E85">
      <w:pPr>
        <w:pStyle w:val="NoSpacing"/>
        <w:rPr>
          <w:rFonts w:ascii="High Tower Text" w:hAnsi="High Tower Text"/>
          <w:lang w:eastAsia="zh-CN"/>
        </w:rPr>
      </w:pPr>
    </w:p>
    <w:p w:rsidR="002B13E7" w:rsidRPr="00204512" w:rsidRDefault="002B13E7" w:rsidP="006C4E85">
      <w:pPr>
        <w:pStyle w:val="NoSpacing"/>
        <w:rPr>
          <w:rFonts w:ascii="High Tower Text" w:hAnsi="High Tower Text"/>
          <w:lang w:eastAsia="zh-CN"/>
        </w:rPr>
      </w:pPr>
    </w:p>
    <w:p w:rsidR="003045BB" w:rsidRPr="00797312" w:rsidRDefault="002B13E7" w:rsidP="006C4E85">
      <w:pPr>
        <w:pStyle w:val="NoSpacing"/>
        <w:rPr>
          <w:rFonts w:ascii="High Tower Text" w:hAnsi="High Tower Text"/>
          <w:bCs/>
          <w:i/>
        </w:rPr>
      </w:pPr>
      <w:r w:rsidRPr="00797312">
        <w:rPr>
          <w:rFonts w:ascii="High Tower Text" w:hAnsi="High Tower Text"/>
          <w:bCs/>
        </w:rPr>
        <w:tab/>
      </w:r>
    </w:p>
    <w:p w:rsidR="00790937" w:rsidRPr="00797312" w:rsidRDefault="00790937" w:rsidP="006C4E85">
      <w:pPr>
        <w:pStyle w:val="NoSpacing"/>
        <w:rPr>
          <w:rFonts w:ascii="High Tower Text" w:hAnsi="High Tower Text"/>
          <w:lang w:eastAsia="zh-CN"/>
        </w:rPr>
      </w:pPr>
    </w:p>
    <w:p w:rsidR="0070713B" w:rsidRPr="00797312" w:rsidRDefault="0070713B">
      <w:pPr>
        <w:rPr>
          <w:rFonts w:ascii="High Tower Text" w:hAnsi="High Tower Text" w:cs="Times New Roman"/>
          <w:lang w:eastAsia="zh-CN"/>
        </w:rPr>
        <w:sectPr w:rsidR="0070713B" w:rsidRPr="00797312" w:rsidSect="008409F7">
          <w:type w:val="continuous"/>
          <w:pgSz w:w="11906" w:h="16838"/>
          <w:pgMar w:top="1440" w:right="1440" w:bottom="1440" w:left="1440" w:header="708" w:footer="708" w:gutter="0"/>
          <w:cols w:space="708"/>
          <w:docGrid w:linePitch="360"/>
        </w:sectPr>
      </w:pPr>
    </w:p>
    <w:p w:rsidR="00A90312" w:rsidRPr="00797312" w:rsidRDefault="00A90312" w:rsidP="00D003E6">
      <w:pPr>
        <w:pStyle w:val="NoSpacing"/>
        <w:spacing w:line="276" w:lineRule="auto"/>
        <w:jc w:val="both"/>
        <w:rPr>
          <w:rFonts w:ascii="High Tower Text" w:hAnsi="High Tower Text" w:cs="Times New Roman"/>
          <w:lang w:eastAsia="zh-CN"/>
        </w:rPr>
      </w:pPr>
    </w:p>
    <w:p w:rsidR="00A90312" w:rsidRPr="00797312" w:rsidRDefault="00A90312" w:rsidP="00D003E6">
      <w:pPr>
        <w:pStyle w:val="NoSpacing"/>
        <w:spacing w:line="276" w:lineRule="auto"/>
        <w:jc w:val="both"/>
        <w:rPr>
          <w:rFonts w:ascii="High Tower Text" w:hAnsi="High Tower Text" w:cs="Times New Roman"/>
          <w:b/>
          <w:lang w:eastAsia="zh-CN"/>
        </w:rPr>
      </w:pPr>
      <w:r w:rsidRPr="00797312">
        <w:rPr>
          <w:rFonts w:ascii="High Tower Text" w:hAnsi="High Tower Text" w:cs="Times New Roman"/>
          <w:b/>
          <w:lang w:eastAsia="zh-CN"/>
        </w:rPr>
        <w:t>Table 1. Development of Normalization Process Theory</w:t>
      </w:r>
    </w:p>
    <w:p w:rsidR="00A90312" w:rsidRPr="00797312" w:rsidRDefault="00A90312" w:rsidP="00D003E6">
      <w:pPr>
        <w:pStyle w:val="NoSpacing"/>
        <w:spacing w:line="276" w:lineRule="auto"/>
        <w:jc w:val="both"/>
        <w:rPr>
          <w:rFonts w:ascii="High Tower Text" w:hAnsi="High Tower Text" w:cs="Times New Roman"/>
          <w:lang w:eastAsia="zh-CN"/>
        </w:rPr>
      </w:pPr>
    </w:p>
    <w:tbl>
      <w:tblPr>
        <w:tblStyle w:val="PlainTable2"/>
        <w:tblW w:w="0" w:type="auto"/>
        <w:tblLook w:val="04A0" w:firstRow="1" w:lastRow="0" w:firstColumn="1" w:lastColumn="0" w:noHBand="0" w:noVBand="1"/>
      </w:tblPr>
      <w:tblGrid>
        <w:gridCol w:w="3486"/>
        <w:gridCol w:w="3488"/>
        <w:gridCol w:w="3487"/>
        <w:gridCol w:w="3426"/>
        <w:gridCol w:w="61"/>
      </w:tblGrid>
      <w:tr w:rsidR="0070713B" w:rsidRPr="00797312" w:rsidTr="00BD4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6" w:type="dxa"/>
          </w:tcPr>
          <w:p w:rsidR="0070713B" w:rsidRPr="00797312" w:rsidRDefault="0070713B" w:rsidP="00BC6681">
            <w:pPr>
              <w:contextualSpacing/>
              <w:rPr>
                <w:rFonts w:ascii="High Tower Text" w:eastAsia="+mn-ea" w:hAnsi="High Tower Text" w:cs="+mn-cs"/>
                <w:sz w:val="20"/>
                <w:szCs w:val="20"/>
                <w:lang w:eastAsia="en-GB"/>
              </w:rPr>
            </w:pPr>
            <w:r w:rsidRPr="00797312">
              <w:rPr>
                <w:rFonts w:ascii="High Tower Text" w:eastAsia="+mn-ea" w:hAnsi="High Tower Text" w:cs="+mn-cs"/>
                <w:sz w:val="20"/>
                <w:szCs w:val="20"/>
                <w:lang w:eastAsia="en-GB"/>
              </w:rPr>
              <w:t>Theoretical focus</w:t>
            </w:r>
          </w:p>
          <w:p w:rsidR="0070713B" w:rsidRPr="00797312" w:rsidRDefault="0070713B" w:rsidP="00BC6681">
            <w:pPr>
              <w:contextualSpacing/>
              <w:rPr>
                <w:rFonts w:ascii="High Tower Text" w:eastAsia="+mn-ea" w:hAnsi="High Tower Text" w:cs="+mn-cs"/>
                <w:sz w:val="20"/>
                <w:szCs w:val="20"/>
                <w:lang w:eastAsia="en-GB"/>
              </w:rPr>
            </w:pPr>
          </w:p>
        </w:tc>
        <w:tc>
          <w:tcPr>
            <w:tcW w:w="3488" w:type="dxa"/>
          </w:tcPr>
          <w:p w:rsidR="0070713B" w:rsidRPr="00797312" w:rsidRDefault="00204512" w:rsidP="00BC6681">
            <w:pPr>
              <w:contextualSpacing/>
              <w:cnfStyle w:val="100000000000" w:firstRow="1" w:lastRow="0" w:firstColumn="0" w:lastColumn="0" w:oddVBand="0" w:evenVBand="0" w:oddHBand="0" w:evenHBand="0" w:firstRowFirstColumn="0" w:firstRowLastColumn="0" w:lastRowFirstColumn="0" w:lastRowLastColumn="0"/>
              <w:rPr>
                <w:rFonts w:ascii="High Tower Text" w:eastAsia="+mn-ea" w:hAnsi="High Tower Text" w:cs="+mn-cs"/>
                <w:sz w:val="20"/>
                <w:szCs w:val="20"/>
                <w:lang w:eastAsia="en-GB"/>
              </w:rPr>
            </w:pPr>
            <w:r>
              <w:rPr>
                <w:rFonts w:ascii="High Tower Text" w:eastAsia="+mn-ea" w:hAnsi="High Tower Text" w:cs="+mn-cs"/>
                <w:sz w:val="20"/>
                <w:szCs w:val="20"/>
                <w:lang w:eastAsia="en-GB"/>
              </w:rPr>
              <w:t xml:space="preserve">Theoretical </w:t>
            </w:r>
            <w:r w:rsidR="0070713B" w:rsidRPr="00797312">
              <w:rPr>
                <w:rFonts w:ascii="High Tower Text" w:eastAsia="+mn-ea" w:hAnsi="High Tower Text" w:cs="+mn-cs"/>
                <w:sz w:val="20"/>
                <w:szCs w:val="20"/>
                <w:lang w:eastAsia="en-GB"/>
              </w:rPr>
              <w:t>content</w:t>
            </w:r>
          </w:p>
        </w:tc>
        <w:tc>
          <w:tcPr>
            <w:tcW w:w="3487" w:type="dxa"/>
          </w:tcPr>
          <w:p w:rsidR="0070713B" w:rsidRPr="00797312" w:rsidRDefault="0070713B" w:rsidP="00D003E6">
            <w:pPr>
              <w:pStyle w:val="NoSpacing"/>
              <w:spacing w:line="276" w:lineRule="auto"/>
              <w:jc w:val="both"/>
              <w:cnfStyle w:val="100000000000" w:firstRow="1"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Research Questions</w:t>
            </w:r>
          </w:p>
        </w:tc>
        <w:tc>
          <w:tcPr>
            <w:tcW w:w="3487" w:type="dxa"/>
            <w:gridSpan w:val="2"/>
          </w:tcPr>
          <w:p w:rsidR="0070713B" w:rsidRPr="00797312" w:rsidRDefault="0070713B" w:rsidP="00D003E6">
            <w:pPr>
              <w:pStyle w:val="NoSpacing"/>
              <w:spacing w:line="276" w:lineRule="auto"/>
              <w:jc w:val="both"/>
              <w:cnfStyle w:val="100000000000" w:firstRow="1"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Empirical focus</w:t>
            </w:r>
          </w:p>
        </w:tc>
      </w:tr>
      <w:tr w:rsidR="0070713B" w:rsidRPr="00797312" w:rsidTr="00BD4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6" w:type="dxa"/>
          </w:tcPr>
          <w:p w:rsidR="0070713B" w:rsidRPr="00797312" w:rsidRDefault="0070713B" w:rsidP="00BC6681">
            <w:pPr>
              <w:contextualSpacing/>
              <w:rPr>
                <w:rFonts w:ascii="High Tower Text" w:eastAsia="Times New Roman" w:hAnsi="High Tower Text" w:cs="Times New Roman"/>
                <w:b w:val="0"/>
                <w:sz w:val="20"/>
                <w:szCs w:val="20"/>
                <w:lang w:eastAsia="en-GB"/>
              </w:rPr>
            </w:pPr>
            <w:r w:rsidRPr="00797312">
              <w:rPr>
                <w:rFonts w:ascii="High Tower Text" w:eastAsia="+mn-ea" w:hAnsi="High Tower Text" w:cs="+mn-cs"/>
                <w:sz w:val="20"/>
                <w:szCs w:val="20"/>
                <w:lang w:eastAsia="en-GB"/>
              </w:rPr>
              <w:t xml:space="preserve">1 </w:t>
            </w:r>
            <w:r w:rsidRPr="00797312">
              <w:rPr>
                <w:rFonts w:ascii="High Tower Text" w:eastAsia="+mn-ea" w:hAnsi="High Tower Text" w:cs="+mn-cs"/>
                <w:b w:val="0"/>
                <w:sz w:val="20"/>
                <w:szCs w:val="20"/>
                <w:lang w:eastAsia="en-GB"/>
              </w:rPr>
              <w:t>Users' interactions with objects in implementation processes (2006)</w:t>
            </w:r>
          </w:p>
          <w:p w:rsidR="0070713B" w:rsidRPr="00797312" w:rsidRDefault="0070713B" w:rsidP="00D003E6">
            <w:pPr>
              <w:pStyle w:val="NoSpacing"/>
              <w:spacing w:line="276" w:lineRule="auto"/>
              <w:jc w:val="both"/>
              <w:rPr>
                <w:rFonts w:ascii="High Tower Text" w:hAnsi="High Tower Text" w:cs="Times New Roman"/>
                <w:sz w:val="20"/>
                <w:szCs w:val="20"/>
                <w:lang w:eastAsia="zh-CN"/>
              </w:rPr>
            </w:pPr>
          </w:p>
        </w:tc>
        <w:tc>
          <w:tcPr>
            <w:tcW w:w="3488" w:type="dxa"/>
          </w:tcPr>
          <w:p w:rsidR="0070713B" w:rsidRPr="00797312" w:rsidRDefault="0070713B" w:rsidP="00BC6681">
            <w:pPr>
              <w:contextualSpacing/>
              <w:cnfStyle w:val="000000100000" w:firstRow="0" w:lastRow="0" w:firstColumn="0" w:lastColumn="0" w:oddVBand="0" w:evenVBand="0" w:oddHBand="1" w:evenHBand="0" w:firstRowFirstColumn="0" w:firstRowLastColumn="0" w:lastRowFirstColumn="0" w:lastRowLastColumn="0"/>
              <w:rPr>
                <w:rFonts w:ascii="High Tower Text" w:eastAsia="Times New Roman" w:hAnsi="High Tower Text" w:cs="Times New Roman"/>
                <w:sz w:val="20"/>
                <w:szCs w:val="20"/>
                <w:lang w:eastAsia="en-GB"/>
              </w:rPr>
            </w:pPr>
            <w:r w:rsidRPr="00797312">
              <w:rPr>
                <w:rFonts w:ascii="High Tower Text" w:eastAsia="+mn-ea" w:hAnsi="High Tower Text" w:cs="+mn-cs"/>
                <w:sz w:val="20"/>
                <w:szCs w:val="20"/>
                <w:lang w:eastAsia="en-GB"/>
              </w:rPr>
              <w:t>Analysis of mechanisms of collective action (interactional workability, relational integration, skill set workability, contextual integration) [22,23].</w:t>
            </w:r>
            <w:r w:rsidRPr="00797312">
              <w:rPr>
                <w:rFonts w:ascii="High Tower Text" w:eastAsia="+mn-ea" w:hAnsi="High Tower Text" w:cs="+mn-cs"/>
                <w:color w:val="FFFFFF"/>
                <w:sz w:val="20"/>
                <w:szCs w:val="20"/>
                <w:lang w:eastAsia="en-GB"/>
              </w:rPr>
              <w:t>).</w:t>
            </w:r>
          </w:p>
          <w:p w:rsidR="0070713B" w:rsidRPr="00797312" w:rsidRDefault="0070713B" w:rsidP="00D003E6">
            <w:pPr>
              <w:pStyle w:val="NoSpacing"/>
              <w:spacing w:line="276" w:lineRule="auto"/>
              <w:jc w:val="both"/>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p>
        </w:tc>
        <w:tc>
          <w:tcPr>
            <w:tcW w:w="3487" w:type="dxa"/>
          </w:tcPr>
          <w:p w:rsidR="0070713B" w:rsidRPr="00797312" w:rsidRDefault="0070713B" w:rsidP="00BC6681">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What factors promote or inhibit the routine incorporation of complex interventions in practice? How do they affect implementation processes and outcomes?</w:t>
            </w:r>
          </w:p>
        </w:tc>
        <w:tc>
          <w:tcPr>
            <w:tcW w:w="3487" w:type="dxa"/>
            <w:gridSpan w:val="2"/>
          </w:tcPr>
          <w:p w:rsidR="0070713B" w:rsidRPr="00797312" w:rsidRDefault="0070713B" w:rsidP="00016EDF">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 xml:space="preserve">How complex interventions </w:t>
            </w:r>
            <w:r w:rsidR="00016EDF" w:rsidRPr="00797312">
              <w:rPr>
                <w:rFonts w:ascii="High Tower Text" w:hAnsi="High Tower Text" w:cs="Times New Roman"/>
                <w:sz w:val="20"/>
                <w:szCs w:val="20"/>
                <w:lang w:eastAsia="zh-CN"/>
              </w:rPr>
              <w:t xml:space="preserve">are </w:t>
            </w:r>
            <w:r w:rsidRPr="00797312">
              <w:rPr>
                <w:rFonts w:ascii="High Tower Text" w:hAnsi="High Tower Text" w:cs="Times New Roman"/>
                <w:sz w:val="20"/>
                <w:szCs w:val="20"/>
                <w:lang w:eastAsia="zh-CN"/>
              </w:rPr>
              <w:t>operationalised by their use</w:t>
            </w:r>
            <w:r w:rsidR="00016EDF">
              <w:rPr>
                <w:rFonts w:ascii="High Tower Text" w:hAnsi="High Tower Text" w:cs="Times New Roman"/>
                <w:sz w:val="20"/>
                <w:szCs w:val="20"/>
                <w:lang w:eastAsia="zh-CN"/>
              </w:rPr>
              <w:t>rs.</w:t>
            </w:r>
          </w:p>
        </w:tc>
      </w:tr>
      <w:tr w:rsidR="0070713B" w:rsidRPr="00797312" w:rsidTr="00BD49C7">
        <w:tc>
          <w:tcPr>
            <w:cnfStyle w:val="001000000000" w:firstRow="0" w:lastRow="0" w:firstColumn="1" w:lastColumn="0" w:oddVBand="0" w:evenVBand="0" w:oddHBand="0" w:evenHBand="0" w:firstRowFirstColumn="0" w:firstRowLastColumn="0" w:lastRowFirstColumn="0" w:lastRowLastColumn="0"/>
            <w:tcW w:w="3486" w:type="dxa"/>
          </w:tcPr>
          <w:p w:rsidR="0070713B" w:rsidRPr="00797312" w:rsidRDefault="0070713B" w:rsidP="002A6DA4">
            <w:pPr>
              <w:contextualSpacing/>
              <w:rPr>
                <w:rFonts w:ascii="High Tower Text" w:eastAsia="Times New Roman" w:hAnsi="High Tower Text" w:cs="Times New Roman"/>
                <w:b w:val="0"/>
                <w:sz w:val="20"/>
                <w:szCs w:val="20"/>
                <w:lang w:eastAsia="en-GB"/>
              </w:rPr>
            </w:pPr>
            <w:r w:rsidRPr="00797312">
              <w:rPr>
                <w:rFonts w:ascii="High Tower Text" w:eastAsia="+mn-ea" w:hAnsi="High Tower Text" w:cs="+mn-cs"/>
                <w:color w:val="000000"/>
                <w:sz w:val="20"/>
                <w:szCs w:val="20"/>
                <w:lang w:eastAsia="en-GB"/>
              </w:rPr>
              <w:t xml:space="preserve">2 </w:t>
            </w:r>
            <w:r w:rsidRPr="00797312">
              <w:rPr>
                <w:rFonts w:ascii="High Tower Text" w:eastAsia="+mn-ea" w:hAnsi="High Tower Text" w:cs="+mn-cs"/>
                <w:b w:val="0"/>
                <w:color w:val="000000"/>
                <w:sz w:val="20"/>
                <w:szCs w:val="20"/>
                <w:lang w:eastAsia="en-GB"/>
              </w:rPr>
              <w:t>Agency within implementation processes (2009)</w:t>
            </w:r>
          </w:p>
          <w:p w:rsidR="0070713B" w:rsidRPr="00797312" w:rsidRDefault="0070713B" w:rsidP="002A6DA4">
            <w:pPr>
              <w:pStyle w:val="NoSpacing"/>
              <w:spacing w:line="276" w:lineRule="auto"/>
              <w:rPr>
                <w:rFonts w:ascii="High Tower Text" w:hAnsi="High Tower Text" w:cs="Times New Roman"/>
                <w:b w:val="0"/>
                <w:sz w:val="20"/>
                <w:szCs w:val="20"/>
                <w:lang w:eastAsia="zh-CN"/>
              </w:rPr>
            </w:pPr>
          </w:p>
          <w:p w:rsidR="0070713B" w:rsidRPr="00797312" w:rsidRDefault="0070713B" w:rsidP="002A6DA4">
            <w:pPr>
              <w:pStyle w:val="NoSpacing"/>
              <w:spacing w:line="276" w:lineRule="auto"/>
              <w:rPr>
                <w:rFonts w:ascii="High Tower Text" w:hAnsi="High Tower Text" w:cs="Times New Roman"/>
                <w:b w:val="0"/>
                <w:sz w:val="20"/>
                <w:szCs w:val="20"/>
                <w:lang w:eastAsia="zh-CN"/>
              </w:rPr>
            </w:pPr>
          </w:p>
        </w:tc>
        <w:tc>
          <w:tcPr>
            <w:tcW w:w="3488" w:type="dxa"/>
          </w:tcPr>
          <w:p w:rsidR="0070713B" w:rsidRPr="00797312" w:rsidRDefault="0070713B" w:rsidP="002A6DA4">
            <w:pPr>
              <w:contextualSpacing/>
              <w:cnfStyle w:val="000000000000" w:firstRow="0" w:lastRow="0" w:firstColumn="0" w:lastColumn="0" w:oddVBand="0" w:evenVBand="0" w:oddHBand="0" w:evenHBand="0" w:firstRowFirstColumn="0" w:firstRowLastColumn="0" w:lastRowFirstColumn="0" w:lastRowLastColumn="0"/>
              <w:rPr>
                <w:rFonts w:ascii="High Tower Text" w:eastAsia="Times New Roman" w:hAnsi="High Tower Text" w:cs="Times New Roman"/>
                <w:sz w:val="20"/>
                <w:szCs w:val="20"/>
                <w:lang w:eastAsia="en-GB"/>
              </w:rPr>
            </w:pPr>
            <w:r w:rsidRPr="00797312">
              <w:rPr>
                <w:rFonts w:ascii="High Tower Text" w:eastAsia="+mn-ea" w:hAnsi="High Tower Text" w:cs="+mn-cs"/>
                <w:color w:val="000000"/>
                <w:sz w:val="20"/>
                <w:szCs w:val="20"/>
                <w:lang w:eastAsia="en-GB"/>
              </w:rPr>
              <w:t>Analysis of mechanisms of agents' contributions to implementation processes (sense-making, cognitive participation, collective action, reflexive monitoring) [24,25].</w:t>
            </w:r>
          </w:p>
          <w:p w:rsidR="0070713B" w:rsidRPr="00797312" w:rsidRDefault="0070713B" w:rsidP="002A6DA4">
            <w:pPr>
              <w:contextualSpacing/>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p>
        </w:tc>
        <w:tc>
          <w:tcPr>
            <w:tcW w:w="3487" w:type="dxa"/>
          </w:tcPr>
          <w:p w:rsidR="0070713B" w:rsidRPr="00797312" w:rsidRDefault="0070713B" w:rsidP="002A6DA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What factors promote or inhibit the implementation, embedding, and integration of practices? How do they affect implementation processes and outcomes?</w:t>
            </w:r>
          </w:p>
        </w:tc>
        <w:tc>
          <w:tcPr>
            <w:tcW w:w="3487" w:type="dxa"/>
            <w:gridSpan w:val="2"/>
          </w:tcPr>
          <w:p w:rsidR="0070713B" w:rsidRPr="00797312" w:rsidRDefault="00016EDF" w:rsidP="002A6DA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Pr>
                <w:rFonts w:ascii="High Tower Text" w:hAnsi="High Tower Text" w:cs="Times New Roman"/>
                <w:sz w:val="20"/>
                <w:szCs w:val="20"/>
                <w:lang w:eastAsia="zh-CN"/>
              </w:rPr>
              <w:t xml:space="preserve">The work </w:t>
            </w:r>
            <w:r w:rsidR="0070713B" w:rsidRPr="00797312">
              <w:rPr>
                <w:rFonts w:ascii="High Tower Text" w:hAnsi="High Tower Text" w:cs="Times New Roman"/>
                <w:sz w:val="20"/>
                <w:szCs w:val="20"/>
                <w:lang w:eastAsia="zh-CN"/>
              </w:rPr>
              <w:t>people do when they implement a new technique, technology or organisational interve</w:t>
            </w:r>
            <w:r>
              <w:rPr>
                <w:rFonts w:ascii="High Tower Text" w:hAnsi="High Tower Text" w:cs="Times New Roman"/>
                <w:sz w:val="20"/>
                <w:szCs w:val="20"/>
                <w:lang w:eastAsia="zh-CN"/>
              </w:rPr>
              <w:t>ntion.</w:t>
            </w:r>
          </w:p>
        </w:tc>
      </w:tr>
      <w:tr w:rsidR="0070713B" w:rsidRPr="00797312" w:rsidTr="00BD49C7">
        <w:trPr>
          <w:gridAfter w:val="1"/>
          <w:cnfStyle w:val="000000100000" w:firstRow="0" w:lastRow="0" w:firstColumn="0" w:lastColumn="0" w:oddVBand="0" w:evenVBand="0" w:oddHBand="1" w:evenHBand="0" w:firstRowFirstColumn="0" w:firstRowLastColumn="0" w:lastRowFirstColumn="0" w:lastRowLastColumn="0"/>
          <w:wAfter w:w="61" w:type="dxa"/>
        </w:trPr>
        <w:tc>
          <w:tcPr>
            <w:cnfStyle w:val="001000000000" w:firstRow="0" w:lastRow="0" w:firstColumn="1" w:lastColumn="0" w:oddVBand="0" w:evenVBand="0" w:oddHBand="0" w:evenHBand="0" w:firstRowFirstColumn="0" w:firstRowLastColumn="0" w:lastRowFirstColumn="0" w:lastRowLastColumn="0"/>
            <w:tcW w:w="3486" w:type="dxa"/>
          </w:tcPr>
          <w:p w:rsidR="0070713B" w:rsidRPr="00797312" w:rsidRDefault="0070713B" w:rsidP="002A6DA4">
            <w:pPr>
              <w:contextualSpacing/>
              <w:rPr>
                <w:rFonts w:ascii="High Tower Text" w:eastAsia="Times New Roman" w:hAnsi="High Tower Text" w:cs="Times New Roman"/>
                <w:b w:val="0"/>
                <w:sz w:val="20"/>
                <w:szCs w:val="20"/>
                <w:lang w:eastAsia="en-GB"/>
              </w:rPr>
            </w:pPr>
            <w:r w:rsidRPr="00797312">
              <w:rPr>
                <w:rFonts w:ascii="High Tower Text" w:eastAsia="+mn-ea" w:hAnsi="High Tower Text" w:cs="+mn-cs"/>
                <w:color w:val="000000"/>
                <w:sz w:val="20"/>
                <w:szCs w:val="20"/>
                <w:lang w:eastAsia="en-GB"/>
              </w:rPr>
              <w:t>3</w:t>
            </w:r>
            <w:r w:rsidRPr="00797312">
              <w:rPr>
                <w:rFonts w:ascii="High Tower Text" w:eastAsia="+mn-ea" w:hAnsi="High Tower Text" w:cs="+mn-cs"/>
                <w:b w:val="0"/>
                <w:color w:val="000000"/>
                <w:sz w:val="20"/>
                <w:szCs w:val="20"/>
                <w:lang w:eastAsia="en-GB"/>
              </w:rPr>
              <w:t xml:space="preserve"> Resource mobilization in implementation processes (2013)</w:t>
            </w:r>
          </w:p>
          <w:p w:rsidR="0070713B" w:rsidRPr="00797312" w:rsidRDefault="0070713B" w:rsidP="00D003E6">
            <w:pPr>
              <w:pStyle w:val="NoSpacing"/>
              <w:spacing w:line="276" w:lineRule="auto"/>
              <w:jc w:val="both"/>
              <w:rPr>
                <w:rFonts w:ascii="High Tower Text" w:hAnsi="High Tower Text" w:cs="Times New Roman"/>
                <w:b w:val="0"/>
                <w:sz w:val="20"/>
                <w:szCs w:val="20"/>
                <w:lang w:eastAsia="zh-CN"/>
              </w:rPr>
            </w:pPr>
          </w:p>
          <w:p w:rsidR="0070713B" w:rsidRPr="00797312" w:rsidRDefault="0070713B" w:rsidP="00D003E6">
            <w:pPr>
              <w:pStyle w:val="NoSpacing"/>
              <w:spacing w:line="276" w:lineRule="auto"/>
              <w:jc w:val="both"/>
              <w:rPr>
                <w:rFonts w:ascii="High Tower Text" w:hAnsi="High Tower Text" w:cs="Times New Roman"/>
                <w:b w:val="0"/>
                <w:sz w:val="20"/>
                <w:szCs w:val="20"/>
                <w:lang w:eastAsia="zh-CN"/>
              </w:rPr>
            </w:pPr>
          </w:p>
        </w:tc>
        <w:tc>
          <w:tcPr>
            <w:tcW w:w="3488" w:type="dxa"/>
          </w:tcPr>
          <w:p w:rsidR="0070713B" w:rsidRPr="00797312" w:rsidRDefault="0070713B" w:rsidP="002A6DA4">
            <w:pPr>
              <w:contextualSpacing/>
              <w:cnfStyle w:val="000000100000" w:firstRow="0" w:lastRow="0" w:firstColumn="0" w:lastColumn="0" w:oddVBand="0" w:evenVBand="0" w:oddHBand="1" w:evenHBand="0" w:firstRowFirstColumn="0" w:firstRowLastColumn="0" w:lastRowFirstColumn="0" w:lastRowLastColumn="0"/>
              <w:rPr>
                <w:rFonts w:ascii="High Tower Text" w:eastAsia="Times New Roman" w:hAnsi="High Tower Text" w:cs="Times New Roman"/>
                <w:sz w:val="20"/>
                <w:szCs w:val="20"/>
                <w:lang w:eastAsia="en-GB"/>
              </w:rPr>
            </w:pPr>
            <w:r w:rsidRPr="00797312">
              <w:rPr>
                <w:rFonts w:ascii="High Tower Text" w:eastAsia="+mn-ea" w:hAnsi="High Tower Text" w:cs="+mn-cs"/>
                <w:color w:val="000000"/>
                <w:sz w:val="20"/>
                <w:szCs w:val="20"/>
                <w:lang w:eastAsia="en-GB"/>
              </w:rPr>
              <w:t>Analysis of social structural resources (roles, rules, norms and material resources) and social cognitive resources (potential and commitment) available to agents as they invest in implementation [26,27].</w:t>
            </w:r>
          </w:p>
          <w:p w:rsidR="0070713B" w:rsidRPr="00797312" w:rsidRDefault="0070713B" w:rsidP="002A6DA4">
            <w:pPr>
              <w:pStyle w:val="NoSpacing"/>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p>
        </w:tc>
        <w:tc>
          <w:tcPr>
            <w:tcW w:w="3487" w:type="dxa"/>
          </w:tcPr>
          <w:p w:rsidR="0070713B" w:rsidRPr="00797312" w:rsidRDefault="0070713B" w:rsidP="00D85F6B">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What factors promote or inhibit the mobilisation of structural and cognitive resources for implementation? How do they affect implementation processes and outcomes?</w:t>
            </w:r>
          </w:p>
        </w:tc>
        <w:tc>
          <w:tcPr>
            <w:tcW w:w="3426" w:type="dxa"/>
          </w:tcPr>
          <w:p w:rsidR="0070713B" w:rsidRPr="00797312" w:rsidRDefault="0070713B" w:rsidP="00016EDF">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How implemen</w:t>
            </w:r>
            <w:r w:rsidR="00016EDF">
              <w:rPr>
                <w:rFonts w:ascii="High Tower Text" w:hAnsi="High Tower Text" w:cs="Times New Roman"/>
                <w:sz w:val="20"/>
                <w:szCs w:val="20"/>
                <w:lang w:eastAsia="zh-CN"/>
              </w:rPr>
              <w:t>tation processes work over time.</w:t>
            </w:r>
          </w:p>
        </w:tc>
      </w:tr>
      <w:tr w:rsidR="0070713B" w:rsidRPr="00797312" w:rsidTr="00BD49C7">
        <w:trPr>
          <w:gridAfter w:val="1"/>
          <w:wAfter w:w="61" w:type="dxa"/>
        </w:trPr>
        <w:tc>
          <w:tcPr>
            <w:cnfStyle w:val="001000000000" w:firstRow="0" w:lastRow="0" w:firstColumn="1" w:lastColumn="0" w:oddVBand="0" w:evenVBand="0" w:oddHBand="0" w:evenHBand="0" w:firstRowFirstColumn="0" w:firstRowLastColumn="0" w:lastRowFirstColumn="0" w:lastRowLastColumn="0"/>
            <w:tcW w:w="3486" w:type="dxa"/>
          </w:tcPr>
          <w:p w:rsidR="0070713B" w:rsidRPr="00797312" w:rsidRDefault="0070713B" w:rsidP="00897CE4">
            <w:pPr>
              <w:contextualSpacing/>
              <w:rPr>
                <w:rFonts w:ascii="High Tower Text" w:hAnsi="High Tower Text" w:cs="Times New Roman"/>
                <w:b w:val="0"/>
                <w:sz w:val="20"/>
                <w:szCs w:val="20"/>
                <w:lang w:eastAsia="zh-CN"/>
              </w:rPr>
            </w:pPr>
            <w:r w:rsidRPr="00797312">
              <w:rPr>
                <w:rFonts w:ascii="High Tower Text" w:eastAsia="+mn-ea" w:hAnsi="High Tower Text" w:cs="+mn-cs"/>
                <w:color w:val="000000"/>
                <w:sz w:val="20"/>
                <w:szCs w:val="20"/>
                <w:lang w:eastAsia="en-GB"/>
              </w:rPr>
              <w:t>4</w:t>
            </w:r>
            <w:r w:rsidRPr="00797312">
              <w:rPr>
                <w:rFonts w:ascii="High Tower Text" w:eastAsia="+mn-ea" w:hAnsi="High Tower Text" w:cs="+mn-cs"/>
                <w:b w:val="0"/>
                <w:color w:val="000000"/>
                <w:sz w:val="20"/>
                <w:szCs w:val="20"/>
                <w:lang w:eastAsia="en-GB"/>
              </w:rPr>
              <w:t xml:space="preserve"> Implementation as adaptive self-organising in complex systems (this paper)</w:t>
            </w:r>
          </w:p>
        </w:tc>
        <w:tc>
          <w:tcPr>
            <w:tcW w:w="3488" w:type="dxa"/>
          </w:tcPr>
          <w:p w:rsidR="0070713B" w:rsidRPr="00797312" w:rsidRDefault="0070713B" w:rsidP="002A6DA4">
            <w:pPr>
              <w:contextualSpacing/>
              <w:cnfStyle w:val="000000000000" w:firstRow="0" w:lastRow="0" w:firstColumn="0" w:lastColumn="0" w:oddVBand="0" w:evenVBand="0" w:oddHBand="0" w:evenHBand="0" w:firstRowFirstColumn="0" w:firstRowLastColumn="0" w:lastRowFirstColumn="0" w:lastRowLastColumn="0"/>
              <w:rPr>
                <w:rFonts w:ascii="High Tower Text" w:eastAsia="Times New Roman" w:hAnsi="High Tower Text" w:cs="Times New Roman"/>
                <w:sz w:val="20"/>
                <w:szCs w:val="20"/>
                <w:lang w:eastAsia="en-GB"/>
              </w:rPr>
            </w:pPr>
            <w:r w:rsidRPr="00797312">
              <w:rPr>
                <w:rFonts w:ascii="High Tower Text" w:eastAsia="+mn-ea" w:hAnsi="High Tower Text" w:cs="+mn-cs"/>
                <w:color w:val="000000"/>
                <w:sz w:val="20"/>
                <w:szCs w:val="20"/>
                <w:lang w:eastAsia="en-GB"/>
              </w:rPr>
              <w:t xml:space="preserve">Analysis of properties of interventions as events in systems (plasticity and elasticity) and adaptive responses to emergence (normative and relational restructuring). </w:t>
            </w:r>
          </w:p>
          <w:p w:rsidR="0070713B" w:rsidRPr="00797312" w:rsidRDefault="0070713B" w:rsidP="002A6DA4">
            <w:pPr>
              <w:pStyle w:val="NoSpacing"/>
              <w:spacing w:line="276" w:lineRule="auto"/>
              <w:jc w:val="both"/>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p>
        </w:tc>
        <w:tc>
          <w:tcPr>
            <w:tcW w:w="3487" w:type="dxa"/>
          </w:tcPr>
          <w:p w:rsidR="0070713B" w:rsidRPr="00797312" w:rsidRDefault="0070713B" w:rsidP="00897CE4">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What factors promote or inhibit adaptation and self-organisation in complex systems? How do they affect implementation processes and outcomes?</w:t>
            </w:r>
          </w:p>
        </w:tc>
        <w:tc>
          <w:tcPr>
            <w:tcW w:w="3426" w:type="dxa"/>
          </w:tcPr>
          <w:p w:rsidR="0070713B" w:rsidRPr="00797312" w:rsidRDefault="0070713B" w:rsidP="00016ED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sz w:val="20"/>
                <w:szCs w:val="20"/>
                <w:lang w:eastAsia="zh-CN"/>
              </w:rPr>
            </w:pPr>
            <w:r w:rsidRPr="00797312">
              <w:rPr>
                <w:rFonts w:ascii="High Tower Text" w:hAnsi="High Tower Text" w:cs="Times New Roman"/>
                <w:sz w:val="20"/>
                <w:szCs w:val="20"/>
                <w:lang w:eastAsia="zh-CN"/>
              </w:rPr>
              <w:t>How implementation pr</w:t>
            </w:r>
            <w:r w:rsidR="00016EDF">
              <w:rPr>
                <w:rFonts w:ascii="High Tower Text" w:hAnsi="High Tower Text" w:cs="Times New Roman"/>
                <w:sz w:val="20"/>
                <w:szCs w:val="20"/>
                <w:lang w:eastAsia="zh-CN"/>
              </w:rPr>
              <w:t>ocesses differ between settings.</w:t>
            </w:r>
          </w:p>
        </w:tc>
      </w:tr>
    </w:tbl>
    <w:p w:rsidR="00A90312" w:rsidRPr="00797312" w:rsidRDefault="00A90312" w:rsidP="00D003E6">
      <w:pPr>
        <w:pStyle w:val="NoSpacing"/>
        <w:spacing w:line="276" w:lineRule="auto"/>
        <w:jc w:val="both"/>
        <w:rPr>
          <w:rFonts w:ascii="High Tower Text" w:hAnsi="High Tower Text" w:cs="Times New Roman"/>
          <w:lang w:eastAsia="zh-CN"/>
        </w:rPr>
      </w:pPr>
    </w:p>
    <w:p w:rsidR="0070713B" w:rsidRPr="00797312" w:rsidRDefault="0070713B" w:rsidP="00D003E6">
      <w:pPr>
        <w:pStyle w:val="NoSpacing"/>
        <w:spacing w:line="276" w:lineRule="auto"/>
        <w:jc w:val="both"/>
        <w:rPr>
          <w:rFonts w:ascii="High Tower Text" w:hAnsi="High Tower Text" w:cs="Times New Roman"/>
          <w:lang w:eastAsia="zh-CN"/>
        </w:rPr>
        <w:sectPr w:rsidR="0070713B" w:rsidRPr="00797312" w:rsidSect="0070713B">
          <w:pgSz w:w="16838" w:h="11906" w:orient="landscape"/>
          <w:pgMar w:top="1440" w:right="1440" w:bottom="1440" w:left="1440" w:header="708" w:footer="708" w:gutter="0"/>
          <w:cols w:space="708"/>
          <w:docGrid w:linePitch="360"/>
        </w:sectPr>
      </w:pPr>
    </w:p>
    <w:p w:rsidR="00A90312" w:rsidRPr="00797312" w:rsidRDefault="00A90312" w:rsidP="00D003E6">
      <w:pPr>
        <w:pStyle w:val="NoSpacing"/>
        <w:spacing w:line="276" w:lineRule="auto"/>
        <w:jc w:val="both"/>
        <w:rPr>
          <w:rFonts w:ascii="High Tower Text" w:hAnsi="High Tower Text" w:cs="Times New Roman"/>
          <w:lang w:eastAsia="zh-CN"/>
        </w:rPr>
      </w:pPr>
    </w:p>
    <w:p w:rsidR="00A90312" w:rsidRPr="00797312" w:rsidRDefault="00A90312" w:rsidP="00D003E6">
      <w:pPr>
        <w:pStyle w:val="NoSpacing"/>
        <w:spacing w:line="276" w:lineRule="auto"/>
        <w:jc w:val="both"/>
        <w:rPr>
          <w:rFonts w:ascii="High Tower Text" w:hAnsi="High Tower Text" w:cs="Times New Roman"/>
          <w:lang w:eastAsia="zh-CN"/>
        </w:rPr>
      </w:pPr>
    </w:p>
    <w:p w:rsidR="00424CAE" w:rsidRPr="00797312" w:rsidRDefault="00A90312" w:rsidP="00D003E6">
      <w:pPr>
        <w:spacing w:line="276" w:lineRule="auto"/>
        <w:rPr>
          <w:rFonts w:ascii="High Tower Text" w:hAnsi="High Tower Text" w:cs="Times New Roman"/>
          <w:b/>
          <w:lang w:eastAsia="zh-CN"/>
        </w:rPr>
      </w:pPr>
      <w:r w:rsidRPr="00797312">
        <w:rPr>
          <w:rFonts w:ascii="High Tower Text" w:hAnsi="High Tower Text" w:cs="Times New Roman"/>
          <w:b/>
          <w:lang w:eastAsia="zh-CN"/>
        </w:rPr>
        <w:t>Table 2</w:t>
      </w:r>
      <w:r w:rsidR="00424CAE" w:rsidRPr="00797312">
        <w:rPr>
          <w:rFonts w:ascii="High Tower Text" w:hAnsi="High Tower Text" w:cs="Times New Roman"/>
          <w:b/>
          <w:lang w:eastAsia="zh-CN"/>
        </w:rPr>
        <w:t>. Definition of concepts</w:t>
      </w:r>
    </w:p>
    <w:tbl>
      <w:tblPr>
        <w:tblStyle w:val="PlainTable2"/>
        <w:tblW w:w="5000" w:type="pct"/>
        <w:tblLook w:val="04A0" w:firstRow="1" w:lastRow="0" w:firstColumn="1" w:lastColumn="0" w:noHBand="0" w:noVBand="1"/>
      </w:tblPr>
      <w:tblGrid>
        <w:gridCol w:w="3260"/>
        <w:gridCol w:w="5766"/>
      </w:tblGrid>
      <w:tr w:rsidR="00424CAE" w:rsidRPr="00797312" w:rsidTr="00732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tcPr>
          <w:p w:rsidR="00424CAE" w:rsidRPr="00797312" w:rsidRDefault="00424CAE" w:rsidP="00D003E6">
            <w:pPr>
              <w:spacing w:line="276" w:lineRule="auto"/>
              <w:rPr>
                <w:rFonts w:ascii="High Tower Text" w:hAnsi="High Tower Text" w:cs="Times New Roman"/>
                <w:lang w:eastAsia="zh-CN"/>
              </w:rPr>
            </w:pPr>
            <w:r w:rsidRPr="00797312">
              <w:rPr>
                <w:rFonts w:ascii="High Tower Text" w:hAnsi="High Tower Text" w:cs="Times New Roman"/>
                <w:lang w:eastAsia="zh-CN"/>
              </w:rPr>
              <w:t>Concept</w:t>
            </w:r>
          </w:p>
          <w:p w:rsidR="00424CAE" w:rsidRPr="00797312" w:rsidRDefault="00424CAE" w:rsidP="00D003E6">
            <w:pPr>
              <w:spacing w:line="276" w:lineRule="auto"/>
              <w:rPr>
                <w:rFonts w:ascii="High Tower Text" w:hAnsi="High Tower Text" w:cs="Times New Roman"/>
                <w:lang w:eastAsia="zh-CN"/>
              </w:rPr>
            </w:pPr>
          </w:p>
        </w:tc>
        <w:tc>
          <w:tcPr>
            <w:tcW w:w="3194" w:type="pct"/>
          </w:tcPr>
          <w:p w:rsidR="00424CAE" w:rsidRPr="00797312" w:rsidRDefault="008409F7" w:rsidP="00D003E6">
            <w:pPr>
              <w:spacing w:line="276" w:lineRule="auto"/>
              <w:cnfStyle w:val="100000000000" w:firstRow="1" w:lastRow="0" w:firstColumn="0" w:lastColumn="0" w:oddVBand="0" w:evenVBand="0" w:oddHBand="0"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Definition</w:t>
            </w:r>
          </w:p>
        </w:tc>
      </w:tr>
      <w:tr w:rsidR="0070713B" w:rsidRPr="00797312" w:rsidTr="007071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E303AB">
            <w:pPr>
              <w:spacing w:line="276" w:lineRule="auto"/>
              <w:rPr>
                <w:rFonts w:ascii="High Tower Text" w:hAnsi="High Tower Text" w:cs="Times New Roman"/>
                <w:lang w:eastAsia="zh-CN"/>
              </w:rPr>
            </w:pPr>
            <w:r w:rsidRPr="00797312">
              <w:rPr>
                <w:rFonts w:ascii="High Tower Text" w:hAnsi="High Tower Text" w:cs="Times New Roman"/>
                <w:lang w:eastAsia="zh-CN"/>
              </w:rPr>
              <w:t>Collective action</w:t>
            </w:r>
          </w:p>
        </w:tc>
        <w:tc>
          <w:tcPr>
            <w:tcW w:w="3194" w:type="pct"/>
          </w:tcPr>
          <w:p w:rsidR="0070713B" w:rsidRPr="00797312" w:rsidRDefault="0070713B" w:rsidP="00E303AB">
            <w:pPr>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 xml:space="preserve">Participants in implementation contribute to their progress through work that achieves intervention coherence, cognitive participation, collective action, and reflexive monitoring </w:t>
            </w:r>
            <w:r w:rsidR="00E303AB">
              <w:rPr>
                <w:rFonts w:ascii="High Tower Text" w:hAnsi="High Tower Text" w:cs="Times New Roman"/>
                <w:lang w:eastAsia="zh-CN"/>
              </w:rPr>
              <w:fldChar w:fldCharType="begin"/>
            </w:r>
            <w:r w:rsidR="00E303AB">
              <w:rPr>
                <w:rFonts w:ascii="High Tower Text" w:hAnsi="High Tower Text" w:cs="Times New Roman"/>
                <w:lang w:eastAsia="zh-CN"/>
              </w:rPr>
              <w:instrText xml:space="preserve"> ADDIN EN.CITE &lt;EndNote&gt;&lt;Cite&gt;&lt;Author&gt;May&lt;/Author&gt;&lt;Year&gt;2009&lt;/Year&gt;&lt;RecNum&gt;6223&lt;/RecNum&gt;&lt;DisplayText&gt;[23]&lt;/DisplayText&gt;&lt;record&gt;&lt;rec-number&gt;6223&lt;/rec-number&gt;&lt;foreign-keys&gt;&lt;key app="EN" db-id="dvaxz5xz5wewwyed2pbpewxc9ev2r5aav9v0" timestamp="0"&gt;6223&lt;/key&gt;&lt;/foreign-keys&gt;&lt;ref-type name="Journal Article"&gt;17&lt;/ref-type&gt;&lt;contributors&gt;&lt;authors&gt;&lt;author&gt;May, Carl&lt;/author&gt;&lt;author&gt;Finch, Tracy&lt;/author&gt;&lt;/authors&gt;&lt;/contributors&gt;&lt;titles&gt;&lt;title&gt;Implementation, embedding, and integration: an outline of Normalization Process Theory&lt;/title&gt;&lt;secondary-title&gt;Sociology&lt;/secondary-title&gt;&lt;/titles&gt;&lt;periodical&gt;&lt;full-title&gt;Sociology-the Journal of the British Sociological Association&lt;/full-title&gt;&lt;abbr-1&gt;Sociology&lt;/abbr-1&gt;&lt;/periodical&gt;&lt;pages&gt;535-554&lt;/pages&gt;&lt;volume&gt;43&lt;/volume&gt;&lt;number&gt;3&lt;/number&gt;&lt;dates&gt;&lt;year&gt;2009&lt;/year&gt;&lt;/dates&gt;&lt;urls&gt;&lt;/urls&gt;&lt;/record&gt;&lt;/Cite&gt;&lt;/EndNote&gt;</w:instrText>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23]</w:t>
            </w:r>
            <w:r w:rsidR="00E303AB">
              <w:rPr>
                <w:rFonts w:ascii="High Tower Text" w:hAnsi="High Tower Text" w:cs="Times New Roman"/>
                <w:lang w:eastAsia="zh-CN"/>
              </w:rPr>
              <w:fldChar w:fldCharType="end"/>
            </w:r>
            <w:r w:rsidRPr="00797312">
              <w:rPr>
                <w:rFonts w:ascii="High Tower Text" w:hAnsi="High Tower Text" w:cs="Times New Roman"/>
                <w:lang w:eastAsia="zh-CN"/>
              </w:rPr>
              <w:t>.</w:t>
            </w:r>
          </w:p>
        </w:tc>
      </w:tr>
      <w:tr w:rsidR="00424CAE" w:rsidRPr="00797312" w:rsidTr="00732616">
        <w:tc>
          <w:tcPr>
            <w:cnfStyle w:val="001000000000" w:firstRow="0" w:lastRow="0" w:firstColumn="1" w:lastColumn="0" w:oddVBand="0" w:evenVBand="0" w:oddHBand="0" w:evenHBand="0" w:firstRowFirstColumn="0" w:firstRowLastColumn="0" w:lastRowFirstColumn="0" w:lastRowLastColumn="0"/>
            <w:tcW w:w="1806" w:type="pct"/>
          </w:tcPr>
          <w:p w:rsidR="00424CAE" w:rsidRPr="00797312" w:rsidRDefault="00790937" w:rsidP="00D003E6">
            <w:pPr>
              <w:spacing w:line="276" w:lineRule="auto"/>
              <w:rPr>
                <w:rFonts w:ascii="High Tower Text" w:hAnsi="High Tower Text" w:cs="Times New Roman"/>
                <w:lang w:eastAsia="zh-CN"/>
              </w:rPr>
            </w:pPr>
            <w:r w:rsidRPr="00797312">
              <w:rPr>
                <w:rFonts w:ascii="High Tower Text" w:hAnsi="High Tower Text" w:cs="Times New Roman"/>
                <w:lang w:eastAsia="zh-CN"/>
              </w:rPr>
              <w:t>Context</w:t>
            </w:r>
          </w:p>
        </w:tc>
        <w:tc>
          <w:tcPr>
            <w:tcW w:w="3194" w:type="pct"/>
          </w:tcPr>
          <w:p w:rsidR="00A746C6" w:rsidRPr="00797312" w:rsidRDefault="007960DA" w:rsidP="00E303AB">
            <w:pPr>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Complex adaptive systems that form t</w:t>
            </w:r>
            <w:r w:rsidR="00A746C6" w:rsidRPr="00797312">
              <w:rPr>
                <w:rFonts w:ascii="High Tower Text" w:hAnsi="High Tower Text" w:cs="Times New Roman"/>
                <w:lang w:eastAsia="zh-CN"/>
              </w:rPr>
              <w:t xml:space="preserve">he dynamic environment(s) in </w:t>
            </w:r>
            <w:r w:rsidR="00790937" w:rsidRPr="00797312">
              <w:rPr>
                <w:rFonts w:ascii="High Tower Text" w:hAnsi="High Tower Text" w:cs="Times New Roman"/>
                <w:lang w:eastAsia="zh-CN"/>
              </w:rPr>
              <w:t>which implementation processes are situated</w:t>
            </w:r>
            <w:r w:rsidR="00A746C6" w:rsidRPr="00797312">
              <w:rPr>
                <w:rFonts w:ascii="High Tower Text" w:hAnsi="High Tower Text" w:cs="Times New Roman"/>
                <w:lang w:eastAsia="zh-CN"/>
              </w:rPr>
              <w:t xml:space="preserve"> </w:t>
            </w:r>
            <w:r w:rsidR="00E303AB">
              <w:rPr>
                <w:rFonts w:ascii="High Tower Text" w:hAnsi="High Tower Text" w:cs="Times New Roman"/>
                <w:lang w:eastAsia="zh-CN"/>
              </w:rPr>
              <w:fldChar w:fldCharType="begin"/>
            </w:r>
            <w:r w:rsidR="00E303AB">
              <w:rPr>
                <w:rFonts w:ascii="High Tower Text" w:hAnsi="High Tower Text" w:cs="Times New Roman"/>
                <w:lang w:eastAsia="zh-CN"/>
              </w:rPr>
              <w:instrText xml:space="preserve"> ADDIN EN.CITE &lt;EndNote&gt;&lt;Cite&gt;&lt;Author&gt;May&lt;/Author&gt;&lt;Year&gt;2013&lt;/Year&gt;&lt;RecNum&gt;13556&lt;/RecNum&gt;&lt;DisplayText&gt;[25]&lt;/DisplayText&gt;&lt;record&gt;&lt;rec-number&gt;13556&lt;/rec-number&gt;&lt;foreign-keys&gt;&lt;key app="EN" db-id="dvaxz5xz5wewwyed2pbpewxc9ev2r5aav9v0" timestamp="1362059801"&gt;13556&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abbr-1&gt;Implement Sci&lt;/abbr-1&gt;&lt;/periodical&gt;&lt;pages&gt;18&lt;/pages&gt;&lt;volume&gt;8&lt;/volume&gt;&lt;number&gt;1&lt;/number&gt;&lt;dates&gt;&lt;year&gt;2013&lt;/year&gt;&lt;/dates&gt;&lt;isbn&gt;1748-5908&lt;/isbn&gt;&lt;accession-num&gt;doi:10.1186/1748-5908-8-18&lt;/accession-num&gt;&lt;urls&gt;&lt;related-urls&gt;&lt;url&gt;http://www.implementationscience.com/content/8/1/18&lt;/url&gt;&lt;/related-urls&gt;&lt;/urls&gt;&lt;/record&gt;&lt;/Cite&gt;&lt;/EndNote&gt;</w:instrText>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25]</w:t>
            </w:r>
            <w:r w:rsidR="00E303AB">
              <w:rPr>
                <w:rFonts w:ascii="High Tower Text" w:hAnsi="High Tower Text" w:cs="Times New Roman"/>
                <w:lang w:eastAsia="zh-CN"/>
              </w:rPr>
              <w:fldChar w:fldCharType="end"/>
            </w:r>
            <w:r w:rsidR="00A746C6" w:rsidRPr="00797312">
              <w:rPr>
                <w:rFonts w:ascii="High Tower Text" w:hAnsi="High Tower Text" w:cs="Times New Roman"/>
                <w:lang w:eastAsia="zh-CN"/>
              </w:rPr>
              <w:t xml:space="preserve">. </w:t>
            </w:r>
          </w:p>
        </w:tc>
      </w:tr>
      <w:tr w:rsidR="0070713B" w:rsidRPr="00797312" w:rsidTr="007071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E303AB">
            <w:pPr>
              <w:spacing w:line="276" w:lineRule="auto"/>
              <w:rPr>
                <w:rFonts w:ascii="High Tower Text" w:hAnsi="High Tower Text" w:cs="Times New Roman"/>
                <w:lang w:eastAsia="zh-CN"/>
              </w:rPr>
            </w:pPr>
            <w:r w:rsidRPr="00797312">
              <w:rPr>
                <w:rFonts w:ascii="High Tower Text" w:hAnsi="High Tower Text" w:cs="Times New Roman"/>
                <w:lang w:eastAsia="zh-CN"/>
              </w:rPr>
              <w:t>Coupling</w:t>
            </w:r>
          </w:p>
        </w:tc>
        <w:tc>
          <w:tcPr>
            <w:tcW w:w="3194" w:type="pct"/>
          </w:tcPr>
          <w:p w:rsidR="0070713B" w:rsidRPr="00797312" w:rsidRDefault="0070713B" w:rsidP="008A75C5">
            <w:pPr>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Relations of dependence between actors, intervention components, and dynamic elements of contexts.</w:t>
            </w:r>
            <w:r w:rsidR="008A75C5" w:rsidRPr="00797312">
              <w:rPr>
                <w:rFonts w:ascii="High Tower Text" w:hAnsi="High Tower Text" w:cs="Times New Roman"/>
                <w:lang w:eastAsia="zh-CN"/>
              </w:rPr>
              <w:t xml:space="preserve"> </w:t>
            </w:r>
          </w:p>
        </w:tc>
      </w:tr>
      <w:tr w:rsidR="0070713B" w:rsidRPr="00797312" w:rsidTr="0070713B">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E303AB">
            <w:pPr>
              <w:spacing w:line="276" w:lineRule="auto"/>
              <w:rPr>
                <w:rFonts w:ascii="High Tower Text" w:hAnsi="High Tower Text" w:cs="Times New Roman"/>
                <w:lang w:eastAsia="zh-CN"/>
              </w:rPr>
            </w:pPr>
            <w:r w:rsidRPr="00797312">
              <w:rPr>
                <w:rFonts w:ascii="High Tower Text" w:hAnsi="High Tower Text" w:cs="Times New Roman"/>
                <w:lang w:eastAsia="zh-CN"/>
              </w:rPr>
              <w:t>Elasticity</w:t>
            </w:r>
          </w:p>
        </w:tc>
        <w:tc>
          <w:tcPr>
            <w:tcW w:w="3194" w:type="pct"/>
          </w:tcPr>
          <w:p w:rsidR="0070713B" w:rsidRPr="00797312" w:rsidRDefault="0070713B" w:rsidP="00E303AB">
            <w:pPr>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 xml:space="preserve">The extent to which contexts can be stretched or compressed in ways that make space for intervention components and allow them to fit </w:t>
            </w:r>
            <w:r w:rsidR="00E303AB">
              <w:rPr>
                <w:rFonts w:ascii="High Tower Text" w:hAnsi="High Tower Text" w:cs="Times New Roman"/>
                <w:lang w:eastAsia="zh-CN"/>
              </w:rPr>
              <w:fldChar w:fldCharType="begin">
                <w:fldData xml:space="preserve">PEVuZE5vdGU+PENpdGU+PEF1dGhvcj5DaGFtYmVyczwvQXV0aG9yPjxZZWFyPjIwMTM8L1llYXI+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g8L3ZvbHVtZT48a2V5d29yZHM+PGtl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</w:fldData>
              </w:fldChar>
            </w:r>
            <w:r w:rsidR="00E303AB">
              <w:rPr>
                <w:rFonts w:ascii="High Tower Text" w:hAnsi="High Tower Text" w:cs="Times New Roman"/>
                <w:lang w:eastAsia="zh-CN"/>
              </w:rPr>
              <w:instrText xml:space="preserve"> ADDIN EN.CITE </w:instrText>
            </w:r>
            <w:r w:rsidR="00E303AB">
              <w:rPr>
                <w:rFonts w:ascii="High Tower Text" w:hAnsi="High Tower Text" w:cs="Times New Roman"/>
                <w:lang w:eastAsia="zh-CN"/>
              </w:rPr>
              <w:fldChar w:fldCharType="begin">
                <w:fldData xml:space="preserve">PEVuZE5vdGU+PENpdGU+PEF1dGhvcj5DaGFtYmVyczwvQXV0aG9yPjxZZWFyPjIwMTM8L1llYXI+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</w:fldData>
              </w:fldChar>
            </w:r>
            <w:r w:rsidR="00E303AB">
              <w:rPr>
                <w:rFonts w:ascii="High Tower Text" w:hAnsi="High Tower Text" w:cs="Times New Roman"/>
                <w:lang w:eastAsia="zh-CN"/>
              </w:rPr>
              <w:instrText xml:space="preserve"> ADDIN EN.CITE.DATA </w:instrText>
            </w:r>
            <w:r w:rsidR="00E303AB">
              <w:rPr>
                <w:rFonts w:ascii="High Tower Text" w:hAnsi="High Tower Text" w:cs="Times New Roman"/>
                <w:lang w:eastAsia="zh-CN"/>
              </w:rPr>
            </w:r>
            <w:r w:rsidR="00E303AB">
              <w:rPr>
                <w:rFonts w:ascii="High Tower Text" w:hAnsi="High Tower Text" w:cs="Times New Roman"/>
                <w:lang w:eastAsia="zh-CN"/>
              </w:rPr>
              <w:fldChar w:fldCharType="end"/>
            </w:r>
            <w:r w:rsidR="00E303AB">
              <w:rPr>
                <w:rFonts w:ascii="High Tower Text" w:hAnsi="High Tower Text" w:cs="Times New Roman"/>
                <w:lang w:eastAsia="zh-CN"/>
              </w:rPr>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92]</w:t>
            </w:r>
            <w:r w:rsidR="00E303AB">
              <w:rPr>
                <w:rFonts w:ascii="High Tower Text" w:hAnsi="High Tower Text" w:cs="Times New Roman"/>
                <w:lang w:eastAsia="zh-CN"/>
              </w:rPr>
              <w:fldChar w:fldCharType="end"/>
            </w:r>
            <w:r w:rsidRPr="00797312">
              <w:rPr>
                <w:rFonts w:ascii="High Tower Text" w:hAnsi="High Tower Text" w:cs="Times New Roman"/>
                <w:lang w:eastAsia="zh-CN"/>
              </w:rPr>
              <w:t>.</w:t>
            </w:r>
          </w:p>
        </w:tc>
      </w:tr>
      <w:tr w:rsidR="00424CAE" w:rsidRPr="00797312" w:rsidTr="00732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tcPr>
          <w:p w:rsidR="00424CAE" w:rsidRPr="00797312" w:rsidRDefault="00A746C6" w:rsidP="00D003E6">
            <w:pPr>
              <w:spacing w:line="276" w:lineRule="auto"/>
              <w:rPr>
                <w:rFonts w:ascii="High Tower Text" w:hAnsi="High Tower Text" w:cs="Times New Roman"/>
                <w:lang w:eastAsia="zh-CN"/>
              </w:rPr>
            </w:pPr>
            <w:r w:rsidRPr="00797312">
              <w:rPr>
                <w:rFonts w:ascii="High Tower Text" w:hAnsi="High Tower Text" w:cs="Times New Roman"/>
                <w:lang w:eastAsia="zh-CN"/>
              </w:rPr>
              <w:t>Emergence</w:t>
            </w:r>
          </w:p>
        </w:tc>
        <w:tc>
          <w:tcPr>
            <w:tcW w:w="3194" w:type="pct"/>
          </w:tcPr>
          <w:p w:rsidR="00A746C6" w:rsidRPr="00797312" w:rsidRDefault="007960DA" w:rsidP="00E303AB">
            <w:pPr>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The way in which the ‘global behaviour of a system results from the actions and interactions of agents’</w:t>
            </w:r>
            <w:r w:rsidR="00E303AB">
              <w:rPr>
                <w:rFonts w:ascii="High Tower Text" w:hAnsi="High Tower Text" w:cs="Times New Roman"/>
                <w:lang w:eastAsia="zh-CN"/>
              </w:rPr>
              <w:fldChar w:fldCharType="begin"/>
            </w:r>
            <w:r w:rsidR="00E303AB">
              <w:rPr>
                <w:rFonts w:ascii="High Tower Text" w:hAnsi="High Tower Text" w:cs="Times New Roman"/>
                <w:lang w:eastAsia="zh-CN"/>
              </w:rPr>
              <w:instrText xml:space="preserve"> ADDIN EN.CITE &lt;EndNote&gt;&lt;Cite&gt;&lt;Author&gt;Sawyer&lt;/Author&gt;&lt;Year&gt;2005&lt;/Year&gt;&lt;RecNum&gt;5291&lt;/RecNum&gt;&lt;DisplayText&gt;[98]&lt;/DisplayText&gt;&lt;record&gt;&lt;rec-number&gt;5291&lt;/rec-number&gt;&lt;foreign-keys&gt;&lt;key app="EN" db-id="dvaxz5xz5wewwyed2pbpewxc9ev2r5aav9v0" timestamp="0"&gt;5291&lt;/key&gt;&lt;/foreign-keys&gt;&lt;ref-type name="Book"&gt;6&lt;/ref-type&gt;&lt;contributors&gt;&lt;authors&gt;&lt;author&gt;Sawyer,R. Keith&lt;/author&gt;&lt;/authors&gt;&lt;/contributors&gt;&lt;titles&gt;&lt;title&gt;Social Emergence: Societies as Complex Systems&lt;/title&gt;&lt;/titles&gt;&lt;keywords&gt;&lt;keyword&gt;Telemedicine Book&lt;/keyword&gt;&lt;keyword&gt;Carl&amp;apos;s Books&lt;/keyword&gt;&lt;/keywords&gt;&lt;dates&gt;&lt;year&gt;2005&lt;/year&gt;&lt;/dates&gt;&lt;pub-location&gt;Cambridge&lt;/pub-location&gt;&lt;publisher&gt;Cambridge University Press&lt;/publisher&gt;&lt;urls&gt;&lt;/urls&gt;&lt;/record&gt;&lt;/Cite&gt;&lt;/EndNote&gt;</w:instrText>
            </w:r>
            <w:r w:rsidR="00E303AB">
              <w:rPr>
                <w:rFonts w:ascii="High Tower Text" w:hAnsi="High Tower Text" w:cs="Times New Roman"/>
                <w:lang w:eastAsia="zh-CN"/>
              </w:rPr>
              <w:fldChar w:fldCharType="separate"/>
            </w:r>
            <w:r w:rsidR="00E303AB">
              <w:rPr>
                <w:rFonts w:ascii="High Tower Text" w:hAnsi="High Tower Text" w:cs="Times New Roman"/>
                <w:noProof/>
                <w:lang w:eastAsia="zh-CN"/>
              </w:rPr>
              <w:t>[98]</w:t>
            </w:r>
            <w:r w:rsidR="00E303AB">
              <w:rPr>
                <w:rFonts w:ascii="High Tower Text" w:hAnsi="High Tower Text" w:cs="Times New Roman"/>
                <w:lang w:eastAsia="zh-CN"/>
              </w:rPr>
              <w:fldChar w:fldCharType="end"/>
            </w:r>
            <w:r w:rsidR="00790937" w:rsidRPr="00797312">
              <w:rPr>
                <w:rFonts w:ascii="High Tower Text" w:hAnsi="High Tower Text" w:cs="Times New Roman"/>
                <w:lang w:eastAsia="zh-CN"/>
              </w:rPr>
              <w:t>, and unfolds unpredictably over time and across space.</w:t>
            </w:r>
          </w:p>
        </w:tc>
      </w:tr>
      <w:tr w:rsidR="0070713B" w:rsidRPr="00797312" w:rsidTr="0070713B">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E303AB">
            <w:pPr>
              <w:spacing w:line="276" w:lineRule="auto"/>
              <w:rPr>
                <w:rFonts w:ascii="High Tower Text" w:hAnsi="High Tower Text" w:cs="Times New Roman"/>
                <w:lang w:eastAsia="zh-CN"/>
              </w:rPr>
            </w:pPr>
            <w:r w:rsidRPr="00797312">
              <w:rPr>
                <w:rFonts w:ascii="High Tower Text" w:hAnsi="High Tower Text" w:cs="Times New Roman"/>
                <w:lang w:eastAsia="zh-CN"/>
              </w:rPr>
              <w:t xml:space="preserve">Normative restructuring </w:t>
            </w:r>
          </w:p>
        </w:tc>
        <w:tc>
          <w:tcPr>
            <w:tcW w:w="3194" w:type="pct"/>
          </w:tcPr>
          <w:p w:rsidR="0070713B" w:rsidRPr="00797312" w:rsidRDefault="0070713B" w:rsidP="00E303AB">
            <w:pPr>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Changes to the norms, rules and resources through which participation in implementation processes is structured.</w:t>
            </w:r>
          </w:p>
        </w:tc>
      </w:tr>
      <w:tr w:rsidR="0070713B" w:rsidRPr="00797312" w:rsidTr="007071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E303AB">
            <w:pPr>
              <w:spacing w:line="276" w:lineRule="auto"/>
              <w:rPr>
                <w:rFonts w:ascii="High Tower Text" w:hAnsi="High Tower Text" w:cs="Times New Roman"/>
                <w:lang w:eastAsia="zh-CN"/>
              </w:rPr>
            </w:pPr>
            <w:r w:rsidRPr="00797312">
              <w:rPr>
                <w:rFonts w:ascii="High Tower Text" w:hAnsi="High Tower Text" w:cs="Times New Roman"/>
                <w:lang w:eastAsia="zh-CN"/>
              </w:rPr>
              <w:t>Plasticity</w:t>
            </w:r>
          </w:p>
        </w:tc>
        <w:tc>
          <w:tcPr>
            <w:tcW w:w="3194" w:type="pct"/>
          </w:tcPr>
          <w:p w:rsidR="0070713B" w:rsidRPr="00797312" w:rsidRDefault="0070713B" w:rsidP="00E303AB">
            <w:pPr>
              <w:spacing w:line="276" w:lineRule="auto"/>
              <w:cnfStyle w:val="000000100000" w:firstRow="0" w:lastRow="0" w:firstColumn="0" w:lastColumn="0" w:oddVBand="0" w:evenVBand="0" w:oddHBand="1"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The extent to which interventions and their components are malleable and can be moulded to fit their contexts.</w:t>
            </w:r>
          </w:p>
        </w:tc>
      </w:tr>
      <w:tr w:rsidR="0070713B" w:rsidRPr="00797312" w:rsidTr="00732616">
        <w:tc>
          <w:tcPr>
            <w:cnfStyle w:val="001000000000" w:firstRow="0" w:lastRow="0" w:firstColumn="1" w:lastColumn="0" w:oddVBand="0" w:evenVBand="0" w:oddHBand="0" w:evenHBand="0" w:firstRowFirstColumn="0" w:firstRowLastColumn="0" w:lastRowFirstColumn="0" w:lastRowLastColumn="0"/>
            <w:tcW w:w="1806" w:type="pct"/>
          </w:tcPr>
          <w:p w:rsidR="0070713B" w:rsidRPr="00797312" w:rsidRDefault="0070713B" w:rsidP="0070713B">
            <w:pPr>
              <w:spacing w:line="276" w:lineRule="auto"/>
              <w:rPr>
                <w:rFonts w:ascii="High Tower Text" w:hAnsi="High Tower Text" w:cs="Times New Roman"/>
                <w:lang w:eastAsia="zh-CN"/>
              </w:rPr>
            </w:pPr>
            <w:r w:rsidRPr="00797312">
              <w:rPr>
                <w:rFonts w:ascii="High Tower Text" w:hAnsi="High Tower Text" w:cs="Times New Roman"/>
                <w:lang w:eastAsia="zh-CN"/>
              </w:rPr>
              <w:t>Relational restructuring</w:t>
            </w:r>
          </w:p>
        </w:tc>
        <w:tc>
          <w:tcPr>
            <w:tcW w:w="3194" w:type="pct"/>
          </w:tcPr>
          <w:p w:rsidR="0070713B" w:rsidRPr="00797312" w:rsidRDefault="0070713B" w:rsidP="0070713B">
            <w:pPr>
              <w:spacing w:line="276" w:lineRule="auto"/>
              <w:cnfStyle w:val="000000000000" w:firstRow="0" w:lastRow="0" w:firstColumn="0" w:lastColumn="0" w:oddVBand="0" w:evenVBand="0" w:oddHBand="0" w:evenHBand="0" w:firstRowFirstColumn="0" w:firstRowLastColumn="0" w:lastRowFirstColumn="0" w:lastRowLastColumn="0"/>
              <w:rPr>
                <w:rFonts w:ascii="High Tower Text" w:hAnsi="High Tower Text" w:cs="Times New Roman"/>
                <w:lang w:eastAsia="zh-CN"/>
              </w:rPr>
            </w:pPr>
            <w:r w:rsidRPr="00797312">
              <w:rPr>
                <w:rFonts w:ascii="High Tower Text" w:hAnsi="High Tower Text" w:cs="Times New Roman"/>
                <w:lang w:eastAsia="zh-CN"/>
              </w:rPr>
              <w:t>Changes to the ways that participants in implementation processes are organised and relate to each other.</w:t>
            </w:r>
          </w:p>
        </w:tc>
      </w:tr>
    </w:tbl>
    <w:p w:rsidR="00995C0A" w:rsidRPr="00797312" w:rsidRDefault="00995C0A" w:rsidP="00D003E6">
      <w:pPr>
        <w:spacing w:line="276" w:lineRule="auto"/>
        <w:rPr>
          <w:rFonts w:ascii="High Tower Text" w:hAnsi="High Tower Text" w:cs="Times New Roman"/>
          <w:b/>
          <w:lang w:eastAsia="zh-CN"/>
        </w:rPr>
      </w:pPr>
    </w:p>
    <w:p w:rsidR="003D52EE" w:rsidRPr="00797312" w:rsidRDefault="003D52EE" w:rsidP="00D003E6">
      <w:pPr>
        <w:spacing w:line="276" w:lineRule="auto"/>
        <w:rPr>
          <w:rFonts w:ascii="High Tower Text" w:hAnsi="High Tower Text" w:cs="Times New Roman"/>
          <w:b/>
          <w:lang w:eastAsia="zh-CN"/>
        </w:rPr>
        <w:sectPr w:rsidR="003D52EE" w:rsidRPr="00797312" w:rsidSect="0070713B">
          <w:pgSz w:w="11906" w:h="16838"/>
          <w:pgMar w:top="1440" w:right="1440" w:bottom="1440" w:left="1440" w:header="708" w:footer="708" w:gutter="0"/>
          <w:cols w:space="708"/>
          <w:docGrid w:linePitch="360"/>
        </w:sectPr>
      </w:pPr>
    </w:p>
    <w:p w:rsidR="00995C0A" w:rsidRPr="00797312" w:rsidRDefault="00512555" w:rsidP="00D003E6">
      <w:pPr>
        <w:spacing w:line="276" w:lineRule="auto"/>
        <w:rPr>
          <w:rFonts w:ascii="High Tower Text" w:eastAsia="SimSun" w:hAnsi="High Tower Text"/>
          <w:lang w:val="en-US" w:eastAsia="zh-CN"/>
        </w:rPr>
      </w:pPr>
      <w:r w:rsidRPr="00797312">
        <w:rPr>
          <w:rFonts w:ascii="High Tower Text" w:hAnsi="High Tower Text"/>
          <w:b/>
          <w:bCs/>
        </w:rPr>
        <w:t xml:space="preserve">Figure 2. </w:t>
      </w:r>
      <w:r w:rsidR="00D85F6B" w:rsidRPr="00797312">
        <w:rPr>
          <w:rFonts w:ascii="High Tower Text" w:hAnsi="High Tower Text"/>
          <w:b/>
          <w:bCs/>
        </w:rPr>
        <w:t xml:space="preserve">Implementation is a set of feedback loops, not a finite linear process </w:t>
      </w:r>
      <w:r w:rsidR="00995C0A" w:rsidRPr="00797312">
        <w:rPr>
          <w:rFonts w:ascii="High Tower Text" w:eastAsia="SimSun" w:hAnsi="High Tower Text"/>
          <w:noProof/>
          <w:lang w:eastAsia="en-GB"/>
        </w:rPr>
        <mc:AlternateContent>
          <mc:Choice Requires="wpc">
            <w:drawing>
              <wp:inline distT="0" distB="0" distL="0" distR="0" wp14:anchorId="722FD974" wp14:editId="42DE71B0">
                <wp:extent cx="8851252" cy="5162226"/>
                <wp:effectExtent l="38100" t="0" r="26670" b="19685"/>
                <wp:docPr id="50" name="Canvas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schemeClr val="tx1"/>
                          </a:solidFill>
                        </a:ln>
                      </wpc:whole>
                      <wps:wsp>
                        <wps:cNvPr id="13" name="Freeform 13"/>
                        <wps:cNvSpPr/>
                        <wps:spPr>
                          <a:xfrm>
                            <a:off x="148308" y="2526976"/>
                            <a:ext cx="3087300" cy="1747432"/>
                          </a:xfrm>
                          <a:custGeom>
                            <a:avLst/>
                            <a:gdLst>
                              <a:gd name="connsiteX0" fmla="*/ 0 w 2724150"/>
                              <a:gd name="connsiteY0" fmla="*/ 0 h 1743075"/>
                              <a:gd name="connsiteX1" fmla="*/ 2724150 w 2724150"/>
                              <a:gd name="connsiteY1" fmla="*/ 1743075 h 1743075"/>
                              <a:gd name="connsiteX2" fmla="*/ 2724150 w 2724150"/>
                              <a:gd name="connsiteY2" fmla="*/ 1743075 h 1743075"/>
                              <a:gd name="connsiteX0" fmla="*/ 0 w 2724150"/>
                              <a:gd name="connsiteY0" fmla="*/ 0 h 1743075"/>
                              <a:gd name="connsiteX1" fmla="*/ 2724150 w 2724150"/>
                              <a:gd name="connsiteY1" fmla="*/ 1743075 h 1743075"/>
                              <a:gd name="connsiteX2" fmla="*/ 2724150 w 2724150"/>
                              <a:gd name="connsiteY2" fmla="*/ 1743075 h 1743075"/>
                              <a:gd name="connsiteX0" fmla="*/ 0 w 2724150"/>
                              <a:gd name="connsiteY0" fmla="*/ 0 h 1743075"/>
                              <a:gd name="connsiteX1" fmla="*/ 2724150 w 2724150"/>
                              <a:gd name="connsiteY1" fmla="*/ 1743075 h 1743075"/>
                              <a:gd name="connsiteX2" fmla="*/ 2724150 w 2724150"/>
                              <a:gd name="connsiteY2" fmla="*/ 1743075 h 1743075"/>
                              <a:gd name="connsiteX0" fmla="*/ 326862 w 3051012"/>
                              <a:gd name="connsiteY0" fmla="*/ 0 h 1743075"/>
                              <a:gd name="connsiteX1" fmla="*/ 3051012 w 3051012"/>
                              <a:gd name="connsiteY1" fmla="*/ 1743075 h 1743075"/>
                              <a:gd name="connsiteX2" fmla="*/ 3051012 w 3051012"/>
                              <a:gd name="connsiteY2" fmla="*/ 1743075 h 1743075"/>
                              <a:gd name="connsiteX0" fmla="*/ 227381 w 2951531"/>
                              <a:gd name="connsiteY0" fmla="*/ 0 h 1743075"/>
                              <a:gd name="connsiteX1" fmla="*/ 2951531 w 2951531"/>
                              <a:gd name="connsiteY1" fmla="*/ 1743075 h 1743075"/>
                              <a:gd name="connsiteX2" fmla="*/ 2951531 w 2951531"/>
                              <a:gd name="connsiteY2" fmla="*/ 1743075 h 1743075"/>
                              <a:gd name="connsiteX0" fmla="*/ 289576 w 3013726"/>
                              <a:gd name="connsiteY0" fmla="*/ 0 h 1743075"/>
                              <a:gd name="connsiteX1" fmla="*/ 3013726 w 3013726"/>
                              <a:gd name="connsiteY1" fmla="*/ 1743075 h 1743075"/>
                              <a:gd name="connsiteX2" fmla="*/ 3013726 w 3013726"/>
                              <a:gd name="connsiteY2" fmla="*/ 1743075 h 1743075"/>
                              <a:gd name="connsiteX0" fmla="*/ 297323 w 3021473"/>
                              <a:gd name="connsiteY0" fmla="*/ 0 h 1750724"/>
                              <a:gd name="connsiteX1" fmla="*/ 3021473 w 3021473"/>
                              <a:gd name="connsiteY1" fmla="*/ 1743075 h 1750724"/>
                              <a:gd name="connsiteX2" fmla="*/ 3021473 w 3021473"/>
                              <a:gd name="connsiteY2" fmla="*/ 1743075 h 1750724"/>
                              <a:gd name="connsiteX0" fmla="*/ 257043 w 2981193"/>
                              <a:gd name="connsiteY0" fmla="*/ 0 h 1749181"/>
                              <a:gd name="connsiteX1" fmla="*/ 2981193 w 2981193"/>
                              <a:gd name="connsiteY1" fmla="*/ 1743075 h 1749181"/>
                              <a:gd name="connsiteX2" fmla="*/ 2981193 w 2981193"/>
                              <a:gd name="connsiteY2" fmla="*/ 1743075 h 1749181"/>
                              <a:gd name="connsiteX0" fmla="*/ 363150 w 3087300"/>
                              <a:gd name="connsiteY0" fmla="*/ 0 h 1747432"/>
                              <a:gd name="connsiteX1" fmla="*/ 3087300 w 3087300"/>
                              <a:gd name="connsiteY1" fmla="*/ 1743075 h 1747432"/>
                              <a:gd name="connsiteX2" fmla="*/ 3087300 w 3087300"/>
                              <a:gd name="connsiteY2" fmla="*/ 1743075 h 1747432"/>
                            </a:gdLst>
                            <a:ahLst/>
                            <a:cxnLst>
                              <a:cxn ang="0">
                                <a:pos x="connsiteX0" y="connsiteY0"/>
                              </a:cxn>
                              <a:cxn ang="0">
                                <a:pos x="connsiteX1" y="connsiteY1"/>
                              </a:cxn>
                              <a:cxn ang="0">
                                <a:pos x="connsiteX2" y="connsiteY2"/>
                              </a:cxn>
                            </a:cxnLst>
                            <a:rect l="l" t="t" r="r" b="b"/>
                            <a:pathLst>
                              <a:path w="3087300" h="1747432">
                                <a:moveTo>
                                  <a:pt x="363150" y="0"/>
                                </a:moveTo>
                                <a:cubicBezTo>
                                  <a:pt x="-1005275" y="628650"/>
                                  <a:pt x="1845875" y="1828800"/>
                                  <a:pt x="3087300" y="1743075"/>
                                </a:cubicBezTo>
                                <a:lnTo>
                                  <a:pt x="3087300" y="1743075"/>
                                </a:lnTo>
                              </a:path>
                            </a:pathLst>
                          </a:custGeom>
                          <a:noFill/>
                          <a:ln w="76200" cap="flat" cmpd="sng" algn="ctr">
                            <a:solidFill>
                              <a:srgbClr val="5B9BD5">
                                <a:shade val="50000"/>
                              </a:srgbClr>
                            </a:solidFill>
                            <a:prstDash val="solid"/>
                            <a:miter lim="800000"/>
                            <a:headEnd type="none" w="med" len="med"/>
                            <a:tailEnd type="triangle" w="lg" len="lg"/>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reeform 7"/>
                        <wps:cNvSpPr/>
                        <wps:spPr>
                          <a:xfrm>
                            <a:off x="151182" y="764851"/>
                            <a:ext cx="3084426" cy="1619252"/>
                          </a:xfrm>
                          <a:custGeom>
                            <a:avLst/>
                            <a:gdLst>
                              <a:gd name="connsiteX0" fmla="*/ 0 w 2743200"/>
                              <a:gd name="connsiteY0" fmla="*/ 1743075 h 1743075"/>
                              <a:gd name="connsiteX1" fmla="*/ 2743200 w 2743200"/>
                              <a:gd name="connsiteY1" fmla="*/ 0 h 1743075"/>
                              <a:gd name="connsiteX0" fmla="*/ 0 w 2743200"/>
                              <a:gd name="connsiteY0" fmla="*/ 1750272 h 1750272"/>
                              <a:gd name="connsiteX1" fmla="*/ 2743200 w 2743200"/>
                              <a:gd name="connsiteY1" fmla="*/ 7197 h 1750272"/>
                              <a:gd name="connsiteX0" fmla="*/ 71314 w 2814514"/>
                              <a:gd name="connsiteY0" fmla="*/ 1755869 h 1755869"/>
                              <a:gd name="connsiteX1" fmla="*/ 2814514 w 2814514"/>
                              <a:gd name="connsiteY1" fmla="*/ 12794 h 1755869"/>
                              <a:gd name="connsiteX0" fmla="*/ 76895 w 2820095"/>
                              <a:gd name="connsiteY0" fmla="*/ 1783161 h 1783161"/>
                              <a:gd name="connsiteX1" fmla="*/ 2820095 w 2820095"/>
                              <a:gd name="connsiteY1" fmla="*/ 40086 h 1783161"/>
                              <a:gd name="connsiteX0" fmla="*/ 126602 w 2869802"/>
                              <a:gd name="connsiteY0" fmla="*/ 1776823 h 1776823"/>
                              <a:gd name="connsiteX1" fmla="*/ 2869802 w 2869802"/>
                              <a:gd name="connsiteY1" fmla="*/ 33748 h 1776823"/>
                              <a:gd name="connsiteX0" fmla="*/ 90028 w 2833228"/>
                              <a:gd name="connsiteY0" fmla="*/ 1796245 h 1796245"/>
                              <a:gd name="connsiteX1" fmla="*/ 2833228 w 2833228"/>
                              <a:gd name="connsiteY1" fmla="*/ 53170 h 1796245"/>
                              <a:gd name="connsiteX0" fmla="*/ 74341 w 2817541"/>
                              <a:gd name="connsiteY0" fmla="*/ 1854582 h 1854582"/>
                              <a:gd name="connsiteX1" fmla="*/ 2817541 w 2817541"/>
                              <a:gd name="connsiteY1" fmla="*/ 111507 h 1854582"/>
                              <a:gd name="connsiteX0" fmla="*/ 144482 w 2887682"/>
                              <a:gd name="connsiteY0" fmla="*/ 1778159 h 1778159"/>
                              <a:gd name="connsiteX1" fmla="*/ 2887682 w 2887682"/>
                              <a:gd name="connsiteY1" fmla="*/ 35084 h 1778159"/>
                              <a:gd name="connsiteX0" fmla="*/ 206686 w 2949886"/>
                              <a:gd name="connsiteY0" fmla="*/ 1855606 h 1855606"/>
                              <a:gd name="connsiteX1" fmla="*/ 2949886 w 2949886"/>
                              <a:gd name="connsiteY1" fmla="*/ 112531 h 1855606"/>
                              <a:gd name="connsiteX0" fmla="*/ 219408 w 2962608"/>
                              <a:gd name="connsiteY0" fmla="*/ 1764819 h 1764819"/>
                              <a:gd name="connsiteX1" fmla="*/ 2962608 w 2962608"/>
                              <a:gd name="connsiteY1" fmla="*/ 21744 h 1764819"/>
                              <a:gd name="connsiteX0" fmla="*/ 223616 w 2966816"/>
                              <a:gd name="connsiteY0" fmla="*/ 1746124 h 1746124"/>
                              <a:gd name="connsiteX1" fmla="*/ 2966816 w 2966816"/>
                              <a:gd name="connsiteY1" fmla="*/ 3049 h 1746124"/>
                              <a:gd name="connsiteX0" fmla="*/ 357535 w 3100735"/>
                              <a:gd name="connsiteY0" fmla="*/ 1745061 h 1745061"/>
                              <a:gd name="connsiteX1" fmla="*/ 3100735 w 3100735"/>
                              <a:gd name="connsiteY1" fmla="*/ 1986 h 1745061"/>
                              <a:gd name="connsiteX0" fmla="*/ 417983 w 3161183"/>
                              <a:gd name="connsiteY0" fmla="*/ 1745356 h 1745356"/>
                              <a:gd name="connsiteX1" fmla="*/ 3161183 w 3161183"/>
                              <a:gd name="connsiteY1" fmla="*/ 2281 h 1745356"/>
                              <a:gd name="connsiteX0" fmla="*/ 416520 w 3169370"/>
                              <a:gd name="connsiteY0" fmla="*/ 1621825 h 1621825"/>
                              <a:gd name="connsiteX1" fmla="*/ 3169370 w 3169370"/>
                              <a:gd name="connsiteY1" fmla="*/ 2575 h 1621825"/>
                              <a:gd name="connsiteX0" fmla="*/ 412416 w 3192657"/>
                              <a:gd name="connsiteY0" fmla="*/ 1659829 h 1659829"/>
                              <a:gd name="connsiteX1" fmla="*/ 3192657 w 3192657"/>
                              <a:gd name="connsiteY1" fmla="*/ 2478 h 1659829"/>
                              <a:gd name="connsiteX0" fmla="*/ 418221 w 3159861"/>
                              <a:gd name="connsiteY0" fmla="*/ 1678832 h 1678832"/>
                              <a:gd name="connsiteX1" fmla="*/ 3159861 w 3159861"/>
                              <a:gd name="connsiteY1" fmla="*/ 2431 h 1678832"/>
                              <a:gd name="connsiteX0" fmla="*/ 393962 w 3135602"/>
                              <a:gd name="connsiteY0" fmla="*/ 1678315 h 1678315"/>
                              <a:gd name="connsiteX1" fmla="*/ 3135602 w 3135602"/>
                              <a:gd name="connsiteY1" fmla="*/ 1914 h 1678315"/>
                            </a:gdLst>
                            <a:ahLst/>
                            <a:cxnLst>
                              <a:cxn ang="0">
                                <a:pos x="connsiteX0" y="connsiteY0"/>
                              </a:cxn>
                              <a:cxn ang="0">
                                <a:pos x="connsiteX1" y="connsiteY1"/>
                              </a:cxn>
                            </a:cxnLst>
                            <a:rect l="l" t="t" r="r" b="b"/>
                            <a:pathLst>
                              <a:path w="3135602" h="1678315">
                                <a:moveTo>
                                  <a:pt x="393962" y="1678315"/>
                                </a:moveTo>
                                <a:cubicBezTo>
                                  <a:pt x="-706797" y="1183015"/>
                                  <a:pt x="591926" y="-55236"/>
                                  <a:pt x="3135602" y="1914"/>
                                </a:cubicBezTo>
                              </a:path>
                            </a:pathLst>
                          </a:custGeom>
                          <a:noFill/>
                          <a:ln w="76200" cap="flat" cmpd="sng" algn="ctr">
                            <a:solidFill>
                              <a:srgbClr val="5B9BD5">
                                <a:shade val="50000"/>
                              </a:srgbClr>
                            </a:solidFill>
                            <a:prstDash val="solid"/>
                            <a:miter lim="800000"/>
                            <a:headEnd type="none" w="med" len="med"/>
                            <a:tailEnd type="triangle" w="lg" len="lg"/>
                          </a:ln>
                          <a:effectLst/>
                        </wps:spPr>
                        <wps:txbx>
                          <w:txbxContent>
                            <w:p w:rsidR="00F61EEB" w:rsidRDefault="00F61EEB" w:rsidP="00995C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a:spLocks/>
                        </wps:cNvSpPr>
                        <wps:spPr>
                          <a:xfrm>
                            <a:off x="3235608" y="268576"/>
                            <a:ext cx="2375535" cy="935990"/>
                          </a:xfrm>
                          <a:prstGeom prst="rect">
                            <a:avLst/>
                          </a:prstGeom>
                          <a:solidFill>
                            <a:srgbClr val="FF0000"/>
                          </a:solidFill>
                          <a:ln w="12700" cap="flat" cmpd="sng" algn="ctr">
                            <a:noFill/>
                            <a:prstDash val="solid"/>
                            <a:miter lim="800000"/>
                          </a:ln>
                          <a:effectLst/>
                        </wps:spPr>
                        <wps:txbx>
                          <w:txbxContent>
                            <w:p w:rsidR="00F61EEB"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Negotiation of context:</w:t>
                              </w:r>
                            </w:p>
                            <w:p w:rsidR="00F61EEB"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Normative restructuring (changes in roles, rules, and resources on which capacity for collective action is founded)</w:t>
                              </w:r>
                            </w:p>
                            <w:p w:rsidR="00F61EEB" w:rsidRPr="00774338" w:rsidRDefault="00F61EEB" w:rsidP="00995C0A">
                              <w:pPr>
                                <w:pStyle w:val="NormalWeb"/>
                                <w:spacing w:before="0" w:beforeAutospacing="0" w:after="0" w:afterAutospacing="0"/>
                                <w:jc w:val="center"/>
                                <w:rPr>
                                  <w:rFonts w:ascii="Gill Sans MT" w:hAnsi="Gill Sans MT"/>
                                  <w:color w:val="FFFFFF" w:themeColor="background1"/>
                                </w:rPr>
                              </w:pPr>
                            </w:p>
                            <w:p w:rsidR="00F61EEB" w:rsidRDefault="00F61EEB" w:rsidP="00995C0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a:spLocks/>
                        </wps:cNvSpPr>
                        <wps:spPr>
                          <a:xfrm>
                            <a:off x="3235608" y="2011651"/>
                            <a:ext cx="2375535" cy="935990"/>
                          </a:xfrm>
                          <a:prstGeom prst="rect">
                            <a:avLst/>
                          </a:prstGeom>
                          <a:solidFill>
                            <a:srgbClr val="FF0000"/>
                          </a:solidFill>
                          <a:ln w="12700" cap="flat" cmpd="sng" algn="ctr">
                            <a:noFill/>
                            <a:prstDash val="solid"/>
                            <a:miter lim="800000"/>
                          </a:ln>
                          <a:effectLst/>
                        </wps:spPr>
                        <wps:txbx>
                          <w:txbxContent>
                            <w:p w:rsidR="00F61EEB" w:rsidRPr="000E03DE"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Variations in implementation</w:t>
                              </w:r>
                              <w:r w:rsidRPr="000E03DE">
                                <w:rPr>
                                  <w:rFonts w:ascii="Gill Sans MT" w:hAnsi="Gill Sans MT"/>
                                  <w:color w:val="FFFFFF" w:themeColor="background1"/>
                                </w:rPr>
                                <w:t xml:space="preserve"> outcomes</w:t>
                              </w:r>
                              <w:r>
                                <w:rPr>
                                  <w:rFonts w:ascii="Gill Sans MT" w:hAnsi="Gill Sans MT"/>
                                  <w:color w:val="FFFFFF" w:themeColor="background1"/>
                                </w:rPr>
                                <w:t xml:space="preserve"> and intervention fidelity</w:t>
                              </w:r>
                              <w:r w:rsidRPr="000E03DE">
                                <w:rPr>
                                  <w:rFonts w:ascii="Gill Sans MT" w:hAnsi="Gill Sans MT"/>
                                  <w:color w:val="FFFFFF" w:themeColor="background1"/>
                                </w:rPr>
                                <w:t xml:space="preserve"> over time and between setting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a:spLocks/>
                        </wps:cNvSpPr>
                        <wps:spPr>
                          <a:xfrm>
                            <a:off x="3235381" y="3676650"/>
                            <a:ext cx="2375535" cy="1078550"/>
                          </a:xfrm>
                          <a:prstGeom prst="rect">
                            <a:avLst/>
                          </a:prstGeom>
                          <a:solidFill>
                            <a:srgbClr val="FF0000"/>
                          </a:solidFill>
                          <a:ln w="12700" cap="flat" cmpd="sng" algn="ctr">
                            <a:noFill/>
                            <a:prstDash val="solid"/>
                            <a:miter lim="800000"/>
                          </a:ln>
                          <a:effectLst/>
                        </wps:spPr>
                        <wps:txbx>
                          <w:txbxContent>
                            <w:p w:rsidR="00F61EEB" w:rsidRPr="003D52EE" w:rsidRDefault="00F61EEB" w:rsidP="0069303B">
                              <w:pPr>
                                <w:pStyle w:val="NormalWeb"/>
                                <w:spacing w:before="0" w:beforeAutospacing="0" w:after="0" w:afterAutospacing="0"/>
                                <w:jc w:val="center"/>
                                <w:rPr>
                                  <w:rFonts w:ascii="Gill Sans MT" w:hAnsi="Gill Sans MT"/>
                                  <w:color w:val="FFFFFF" w:themeColor="background1"/>
                                  <w:sz w:val="22"/>
                                </w:rPr>
                              </w:pPr>
                              <w:r w:rsidRPr="003D52EE">
                                <w:rPr>
                                  <w:rFonts w:ascii="Gill Sans MT" w:hAnsi="Gill Sans MT"/>
                                  <w:color w:val="FFFFFF" w:themeColor="background1"/>
                                  <w:sz w:val="22"/>
                                </w:rPr>
                                <w:t>Negotiation of context:</w:t>
                              </w:r>
                            </w:p>
                            <w:p w:rsidR="00F61EEB" w:rsidRPr="003D52EE" w:rsidRDefault="00F61EEB" w:rsidP="0069303B">
                              <w:pPr>
                                <w:pStyle w:val="NormalWeb"/>
                                <w:spacing w:before="0" w:beforeAutospacing="0" w:after="0" w:afterAutospacing="0"/>
                                <w:jc w:val="center"/>
                                <w:rPr>
                                  <w:rFonts w:ascii="Gill Sans MT" w:hAnsi="Gill Sans MT"/>
                                  <w:color w:val="FFFFFF" w:themeColor="background1"/>
                                  <w:sz w:val="22"/>
                                </w:rPr>
                              </w:pPr>
                              <w:r w:rsidRPr="003D52EE">
                                <w:rPr>
                                  <w:rFonts w:ascii="Gill Sans MT" w:hAnsi="Gill Sans MT"/>
                                  <w:color w:val="FFFFFF" w:themeColor="background1"/>
                                  <w:sz w:val="22"/>
                                </w:rPr>
                                <w:t>Relational Restructuring</w:t>
                              </w:r>
                            </w:p>
                            <w:p w:rsidR="00F61EEB" w:rsidRPr="00774338" w:rsidRDefault="00F61EEB" w:rsidP="0069303B">
                              <w:pPr>
                                <w:pStyle w:val="NormalWeb"/>
                                <w:spacing w:before="0" w:beforeAutospacing="0" w:after="0" w:afterAutospacing="0"/>
                                <w:jc w:val="center"/>
                                <w:rPr>
                                  <w:rFonts w:ascii="Gill Sans MT" w:hAnsi="Gill Sans MT"/>
                                  <w:color w:val="FFFFFF" w:themeColor="background1"/>
                                </w:rPr>
                              </w:pPr>
                              <w:r w:rsidRPr="003D52EE">
                                <w:rPr>
                                  <w:rFonts w:ascii="Gill Sans MT" w:hAnsi="Gill Sans MT"/>
                                  <w:color w:val="FFFFFF" w:themeColor="background1"/>
                                  <w:sz w:val="22"/>
                                </w:rPr>
                                <w:t xml:space="preserve">(changes in the interactions and relationships that make collective action possible are </w:t>
                              </w:r>
                              <w:r>
                                <w:rPr>
                                  <w:rFonts w:ascii="Gill Sans MT" w:hAnsi="Gill Sans MT"/>
                                  <w:color w:val="FFFFFF" w:themeColor="background1"/>
                                </w:rPr>
                                <w:t>formed and organis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a:spLocks/>
                        </wps:cNvSpPr>
                        <wps:spPr>
                          <a:xfrm>
                            <a:off x="501933" y="2011651"/>
                            <a:ext cx="2375535" cy="935990"/>
                          </a:xfrm>
                          <a:prstGeom prst="rect">
                            <a:avLst/>
                          </a:prstGeom>
                          <a:solidFill>
                            <a:srgbClr val="FF0000"/>
                          </a:solidFill>
                          <a:ln w="12700" cap="flat" cmpd="sng" algn="ctr">
                            <a:noFill/>
                            <a:prstDash val="solid"/>
                            <a:miter lim="800000"/>
                          </a:ln>
                          <a:effectLst/>
                        </wps:spPr>
                        <wps:txbx>
                          <w:txbxContent>
                            <w:p w:rsidR="00F61EEB" w:rsidRPr="00774338"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R</w:t>
                              </w:r>
                              <w:r w:rsidRPr="00774338">
                                <w:rPr>
                                  <w:rFonts w:ascii="Gill Sans MT" w:hAnsi="Gill Sans MT"/>
                                  <w:color w:val="FFFFFF" w:themeColor="background1"/>
                                </w:rPr>
                                <w:t>esource mobili</w:t>
                              </w:r>
                              <w:r>
                                <w:rPr>
                                  <w:rFonts w:ascii="Gill Sans MT" w:hAnsi="Gill Sans MT"/>
                                  <w:color w:val="FFFFFF" w:themeColor="background1"/>
                                </w:rPr>
                                <w:t>s</w:t>
                              </w:r>
                              <w:r w:rsidRPr="00774338">
                                <w:rPr>
                                  <w:rFonts w:ascii="Gill Sans MT" w:hAnsi="Gill Sans MT"/>
                                  <w:color w:val="FFFFFF" w:themeColor="background1"/>
                                </w:rPr>
                                <w:t xml:space="preserve">ation </w:t>
                              </w:r>
                              <w:r>
                                <w:rPr>
                                  <w:rFonts w:ascii="Gill Sans MT" w:hAnsi="Gill Sans MT"/>
                                  <w:color w:val="FFFFFF" w:themeColor="background1"/>
                                </w:rPr>
                                <w:t xml:space="preserve">&amp; </w:t>
                              </w:r>
                              <w:r w:rsidRPr="00774338">
                                <w:rPr>
                                  <w:rFonts w:ascii="Gill Sans MT" w:hAnsi="Gill Sans MT"/>
                                  <w:color w:val="FFFFFF" w:themeColor="background1"/>
                                </w:rPr>
                                <w:t>collective 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Rectangle 72"/>
                        <wps:cNvSpPr>
                          <a:spLocks/>
                        </wps:cNvSpPr>
                        <wps:spPr>
                          <a:xfrm>
                            <a:off x="5969283" y="2021176"/>
                            <a:ext cx="2375535" cy="935990"/>
                          </a:xfrm>
                          <a:prstGeom prst="rect">
                            <a:avLst/>
                          </a:prstGeom>
                          <a:solidFill>
                            <a:srgbClr val="FF0000"/>
                          </a:solidFill>
                          <a:ln w="12700" cap="flat" cmpd="sng" algn="ctr">
                            <a:noFill/>
                            <a:prstDash val="solid"/>
                            <a:miter lim="800000"/>
                          </a:ln>
                          <a:effectLst/>
                        </wps:spPr>
                        <wps:txbx>
                          <w:txbxContent>
                            <w:p w:rsidR="00F61EEB" w:rsidRPr="003D52EE" w:rsidRDefault="00F61EEB" w:rsidP="00995C0A">
                              <w:pPr>
                                <w:pStyle w:val="NormalWeb"/>
                                <w:spacing w:before="0" w:beforeAutospacing="0" w:after="0" w:afterAutospacing="0"/>
                                <w:jc w:val="center"/>
                                <w:rPr>
                                  <w:rFonts w:ascii="Gill Sans MT" w:hAnsi="Gill Sans MT"/>
                                  <w:color w:val="FFFFFF" w:themeColor="background1"/>
                                </w:rPr>
                              </w:pPr>
                              <w:r w:rsidRPr="003D52EE">
                                <w:rPr>
                                  <w:rFonts w:ascii="Gill Sans MT" w:hAnsi="Gill Sans MT"/>
                                  <w:color w:val="FFFFFF" w:themeColor="background1"/>
                                </w:rPr>
                                <w:t>Experienced workability and integration of intervention components in contex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Straight Arrow Connector 2"/>
                        <wps:cNvCnPr>
                          <a:stCxn id="53" idx="1"/>
                          <a:endCxn id="55" idx="3"/>
                        </wps:cNvCnPr>
                        <wps:spPr>
                          <a:xfrm flipH="1">
                            <a:off x="2877468" y="2479646"/>
                            <a:ext cx="358140" cy="0"/>
                          </a:xfrm>
                          <a:prstGeom prst="straightConnector1">
                            <a:avLst/>
                          </a:prstGeom>
                          <a:noFill/>
                          <a:ln w="92075" cap="flat" cmpd="sng" algn="ctr">
                            <a:solidFill>
                              <a:srgbClr val="5B9BD5">
                                <a:lumMod val="50000"/>
                              </a:srgbClr>
                            </a:solidFill>
                            <a:prstDash val="solid"/>
                            <a:miter lim="800000"/>
                            <a:tailEnd type="triangle" w="med" len="sm"/>
                          </a:ln>
                          <a:effectLst/>
                        </wps:spPr>
                        <wps:bodyPr/>
                      </wps:wsp>
                      <wps:wsp>
                        <wps:cNvPr id="3" name="Straight Arrow Connector 3"/>
                        <wps:cNvCnPr>
                          <a:stCxn id="72" idx="1"/>
                          <a:endCxn id="53" idx="3"/>
                        </wps:cNvCnPr>
                        <wps:spPr>
                          <a:xfrm flipH="1" flipV="1">
                            <a:off x="5611143" y="2479646"/>
                            <a:ext cx="358140" cy="9525"/>
                          </a:xfrm>
                          <a:prstGeom prst="straightConnector1">
                            <a:avLst/>
                          </a:prstGeom>
                          <a:noFill/>
                          <a:ln w="92075" cap="flat" cmpd="sng" algn="ctr">
                            <a:solidFill>
                              <a:srgbClr val="5B9BD5">
                                <a:lumMod val="50000"/>
                              </a:srgbClr>
                            </a:solidFill>
                            <a:prstDash val="solid"/>
                            <a:miter lim="800000"/>
                            <a:tailEnd type="triangle" w="med" len="sm"/>
                          </a:ln>
                          <a:effectLst/>
                        </wps:spPr>
                        <wps:bodyPr/>
                      </wps:wsp>
                      <wps:wsp>
                        <wps:cNvPr id="10" name="Freeform 10"/>
                        <wps:cNvSpPr/>
                        <wps:spPr>
                          <a:xfrm>
                            <a:off x="5617834" y="707701"/>
                            <a:ext cx="3069706" cy="1657350"/>
                          </a:xfrm>
                          <a:custGeom>
                            <a:avLst/>
                            <a:gdLst>
                              <a:gd name="connsiteX0" fmla="*/ 0 w 2733675"/>
                              <a:gd name="connsiteY0" fmla="*/ 0 h 1790700"/>
                              <a:gd name="connsiteX1" fmla="*/ 2733675 w 2733675"/>
                              <a:gd name="connsiteY1" fmla="*/ 1790700 h 1790700"/>
                              <a:gd name="connsiteX2" fmla="*/ 2733675 w 2733675"/>
                              <a:gd name="connsiteY2" fmla="*/ 1790700 h 1790700"/>
                              <a:gd name="connsiteX0" fmla="*/ 0 w 2887217"/>
                              <a:gd name="connsiteY0" fmla="*/ 0 h 1790700"/>
                              <a:gd name="connsiteX1" fmla="*/ 2733675 w 2887217"/>
                              <a:gd name="connsiteY1" fmla="*/ 1790700 h 1790700"/>
                              <a:gd name="connsiteX2" fmla="*/ 2733675 w 2887217"/>
                              <a:gd name="connsiteY2" fmla="*/ 1790700 h 1790700"/>
                              <a:gd name="connsiteX0" fmla="*/ 0 w 2928293"/>
                              <a:gd name="connsiteY0" fmla="*/ 0 h 1790700"/>
                              <a:gd name="connsiteX1" fmla="*/ 2733675 w 2928293"/>
                              <a:gd name="connsiteY1" fmla="*/ 1790700 h 1790700"/>
                              <a:gd name="connsiteX2" fmla="*/ 2733675 w 2928293"/>
                              <a:gd name="connsiteY2" fmla="*/ 1790700 h 1790700"/>
                              <a:gd name="connsiteX0" fmla="*/ 0 w 2899168"/>
                              <a:gd name="connsiteY0" fmla="*/ 0 h 1790700"/>
                              <a:gd name="connsiteX1" fmla="*/ 2733675 w 2899168"/>
                              <a:gd name="connsiteY1" fmla="*/ 1790700 h 1790700"/>
                              <a:gd name="connsiteX2" fmla="*/ 2733675 w 2899168"/>
                              <a:gd name="connsiteY2" fmla="*/ 1790700 h 1790700"/>
                              <a:gd name="connsiteX0" fmla="*/ 0 w 3056049"/>
                              <a:gd name="connsiteY0" fmla="*/ 0 h 1790700"/>
                              <a:gd name="connsiteX1" fmla="*/ 2733675 w 3056049"/>
                              <a:gd name="connsiteY1" fmla="*/ 1790700 h 1790700"/>
                              <a:gd name="connsiteX2" fmla="*/ 2733675 w 3056049"/>
                              <a:gd name="connsiteY2" fmla="*/ 1790700 h 1790700"/>
                              <a:gd name="connsiteX0" fmla="*/ 0 w 3077756"/>
                              <a:gd name="connsiteY0" fmla="*/ 74185 h 1864885"/>
                              <a:gd name="connsiteX1" fmla="*/ 2733675 w 3077756"/>
                              <a:gd name="connsiteY1" fmla="*/ 1864885 h 1864885"/>
                              <a:gd name="connsiteX2" fmla="*/ 2733675 w 3077756"/>
                              <a:gd name="connsiteY2" fmla="*/ 1864885 h 1864885"/>
                              <a:gd name="connsiteX0" fmla="*/ 0 w 2990561"/>
                              <a:gd name="connsiteY0" fmla="*/ 117141 h 1907841"/>
                              <a:gd name="connsiteX1" fmla="*/ 2733675 w 2990561"/>
                              <a:gd name="connsiteY1" fmla="*/ 1907841 h 1907841"/>
                              <a:gd name="connsiteX2" fmla="*/ 2733675 w 2990561"/>
                              <a:gd name="connsiteY2" fmla="*/ 1907841 h 1907841"/>
                              <a:gd name="connsiteX0" fmla="*/ 0 w 2973357"/>
                              <a:gd name="connsiteY0" fmla="*/ 22347 h 1813047"/>
                              <a:gd name="connsiteX1" fmla="*/ 2733675 w 2973357"/>
                              <a:gd name="connsiteY1" fmla="*/ 1813047 h 1813047"/>
                              <a:gd name="connsiteX2" fmla="*/ 2733675 w 2973357"/>
                              <a:gd name="connsiteY2" fmla="*/ 1813047 h 1813047"/>
                              <a:gd name="connsiteX0" fmla="*/ 0 w 3054174"/>
                              <a:gd name="connsiteY0" fmla="*/ 17218 h 1807918"/>
                              <a:gd name="connsiteX1" fmla="*/ 2733675 w 3054174"/>
                              <a:gd name="connsiteY1" fmla="*/ 1807918 h 1807918"/>
                              <a:gd name="connsiteX2" fmla="*/ 2733675 w 3054174"/>
                              <a:gd name="connsiteY2" fmla="*/ 1807918 h 1807918"/>
                              <a:gd name="connsiteX0" fmla="*/ 0 w 3075008"/>
                              <a:gd name="connsiteY0" fmla="*/ 74194 h 1864894"/>
                              <a:gd name="connsiteX1" fmla="*/ 2733675 w 3075008"/>
                              <a:gd name="connsiteY1" fmla="*/ 1864894 h 1864894"/>
                              <a:gd name="connsiteX2" fmla="*/ 2733675 w 3075008"/>
                              <a:gd name="connsiteY2" fmla="*/ 1864894 h 1864894"/>
                              <a:gd name="connsiteX0" fmla="*/ 0 w 2994956"/>
                              <a:gd name="connsiteY0" fmla="*/ 48277 h 1838977"/>
                              <a:gd name="connsiteX1" fmla="*/ 2733675 w 2994956"/>
                              <a:gd name="connsiteY1" fmla="*/ 1838977 h 1838977"/>
                              <a:gd name="connsiteX2" fmla="*/ 2733675 w 2994956"/>
                              <a:gd name="connsiteY2" fmla="*/ 1838977 h 1838977"/>
                              <a:gd name="connsiteX0" fmla="*/ 0 w 3096538"/>
                              <a:gd name="connsiteY0" fmla="*/ 103413 h 1894113"/>
                              <a:gd name="connsiteX1" fmla="*/ 2733675 w 3096538"/>
                              <a:gd name="connsiteY1" fmla="*/ 1894113 h 1894113"/>
                              <a:gd name="connsiteX2" fmla="*/ 2733675 w 3096538"/>
                              <a:gd name="connsiteY2" fmla="*/ 1894113 h 1894113"/>
                              <a:gd name="connsiteX0" fmla="*/ 0 w 3066466"/>
                              <a:gd name="connsiteY0" fmla="*/ 64400 h 1855100"/>
                              <a:gd name="connsiteX1" fmla="*/ 2733675 w 3066466"/>
                              <a:gd name="connsiteY1" fmla="*/ 1855100 h 1855100"/>
                              <a:gd name="connsiteX2" fmla="*/ 2733675 w 3066466"/>
                              <a:gd name="connsiteY2" fmla="*/ 1855100 h 1855100"/>
                              <a:gd name="connsiteX0" fmla="*/ 0 w 3081695"/>
                              <a:gd name="connsiteY0" fmla="*/ 0 h 1790700"/>
                              <a:gd name="connsiteX1" fmla="*/ 2733675 w 3081695"/>
                              <a:gd name="connsiteY1" fmla="*/ 1790700 h 1790700"/>
                              <a:gd name="connsiteX2" fmla="*/ 2733675 w 3081695"/>
                              <a:gd name="connsiteY2" fmla="*/ 1790700 h 1790700"/>
                              <a:gd name="connsiteX0" fmla="*/ 0 w 3113783"/>
                              <a:gd name="connsiteY0" fmla="*/ 0 h 1790700"/>
                              <a:gd name="connsiteX1" fmla="*/ 2733675 w 3113783"/>
                              <a:gd name="connsiteY1" fmla="*/ 1790700 h 1790700"/>
                              <a:gd name="connsiteX2" fmla="*/ 2733675 w 3113783"/>
                              <a:gd name="connsiteY2" fmla="*/ 1790700 h 1790700"/>
                              <a:gd name="connsiteX0" fmla="*/ 0 w 3073700"/>
                              <a:gd name="connsiteY0" fmla="*/ 0 h 1790700"/>
                              <a:gd name="connsiteX1" fmla="*/ 2733675 w 3073700"/>
                              <a:gd name="connsiteY1" fmla="*/ 1790700 h 1790700"/>
                              <a:gd name="connsiteX2" fmla="*/ 2733675 w 3073700"/>
                              <a:gd name="connsiteY2" fmla="*/ 1790700 h 1790700"/>
                              <a:gd name="connsiteX0" fmla="*/ 0 w 3065716"/>
                              <a:gd name="connsiteY0" fmla="*/ 0 h 1790700"/>
                              <a:gd name="connsiteX1" fmla="*/ 2733675 w 3065716"/>
                              <a:gd name="connsiteY1" fmla="*/ 1790700 h 1790700"/>
                              <a:gd name="connsiteX2" fmla="*/ 2733675 w 3065716"/>
                              <a:gd name="connsiteY2" fmla="*/ 1790700 h 1790700"/>
                              <a:gd name="connsiteX0" fmla="*/ 0 w 3146024"/>
                              <a:gd name="connsiteY0" fmla="*/ 0 h 1790700"/>
                              <a:gd name="connsiteX1" fmla="*/ 2733675 w 3146024"/>
                              <a:gd name="connsiteY1" fmla="*/ 1790700 h 1790700"/>
                              <a:gd name="connsiteX2" fmla="*/ 2733675 w 3146024"/>
                              <a:gd name="connsiteY2" fmla="*/ 1790700 h 1790700"/>
                              <a:gd name="connsiteX0" fmla="*/ 0 w 3166244"/>
                              <a:gd name="connsiteY0" fmla="*/ 0 h 1790700"/>
                              <a:gd name="connsiteX1" fmla="*/ 2733675 w 3166244"/>
                              <a:gd name="connsiteY1" fmla="*/ 1790700 h 1790700"/>
                              <a:gd name="connsiteX2" fmla="*/ 2733675 w 3166244"/>
                              <a:gd name="connsiteY2" fmla="*/ 1790700 h 1790700"/>
                              <a:gd name="connsiteX0" fmla="*/ 0 w 3069706"/>
                              <a:gd name="connsiteY0" fmla="*/ 0 h 1790700"/>
                              <a:gd name="connsiteX1" fmla="*/ 2733675 w 3069706"/>
                              <a:gd name="connsiteY1" fmla="*/ 1790700 h 1790700"/>
                              <a:gd name="connsiteX2" fmla="*/ 2733675 w 3069706"/>
                              <a:gd name="connsiteY2" fmla="*/ 1790700 h 1790700"/>
                            </a:gdLst>
                            <a:ahLst/>
                            <a:cxnLst>
                              <a:cxn ang="0">
                                <a:pos x="connsiteX0" y="connsiteY0"/>
                              </a:cxn>
                              <a:cxn ang="0">
                                <a:pos x="connsiteX1" y="connsiteY1"/>
                              </a:cxn>
                              <a:cxn ang="0">
                                <a:pos x="connsiteX2" y="connsiteY2"/>
                              </a:cxn>
                            </a:cxnLst>
                            <a:rect l="l" t="t" r="r" b="b"/>
                            <a:pathLst>
                              <a:path w="3069706" h="1790700">
                                <a:moveTo>
                                  <a:pt x="0" y="0"/>
                                </a:moveTo>
                                <a:cubicBezTo>
                                  <a:pt x="2673350" y="30873"/>
                                  <a:pt x="3651250" y="864476"/>
                                  <a:pt x="2733675" y="1790700"/>
                                </a:cubicBezTo>
                                <a:lnTo>
                                  <a:pt x="2733675" y="1790700"/>
                                </a:lnTo>
                              </a:path>
                            </a:pathLst>
                          </a:custGeom>
                          <a:noFill/>
                          <a:ln w="76200" cap="flat" cmpd="sng" algn="ctr">
                            <a:solidFill>
                              <a:srgbClr val="5B9BD5">
                                <a:shade val="50000"/>
                              </a:srgbClr>
                            </a:solidFill>
                            <a:prstDash val="solid"/>
                            <a:miter lim="800000"/>
                            <a:headEnd type="none" w="med" len="med"/>
                            <a:tailEnd type="triangle" w="lg" len="lg"/>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Freeform 12"/>
                        <wps:cNvSpPr/>
                        <wps:spPr>
                          <a:xfrm>
                            <a:off x="5610762" y="2637450"/>
                            <a:ext cx="3074670" cy="1714500"/>
                          </a:xfrm>
                          <a:custGeom>
                            <a:avLst/>
                            <a:gdLst>
                              <a:gd name="connsiteX0" fmla="*/ 0 w 2752725"/>
                              <a:gd name="connsiteY0" fmla="*/ 1714500 h 1714500"/>
                              <a:gd name="connsiteX1" fmla="*/ 2752725 w 2752725"/>
                              <a:gd name="connsiteY1" fmla="*/ 0 h 1714500"/>
                              <a:gd name="connsiteX2" fmla="*/ 2752725 w 2752725"/>
                              <a:gd name="connsiteY2" fmla="*/ 0 h 1714500"/>
                              <a:gd name="connsiteX0" fmla="*/ 0 w 2987092"/>
                              <a:gd name="connsiteY0" fmla="*/ 1714500 h 1714500"/>
                              <a:gd name="connsiteX1" fmla="*/ 2752725 w 2987092"/>
                              <a:gd name="connsiteY1" fmla="*/ 0 h 1714500"/>
                              <a:gd name="connsiteX2" fmla="*/ 2752725 w 2987092"/>
                              <a:gd name="connsiteY2" fmla="*/ 0 h 1714500"/>
                              <a:gd name="connsiteX0" fmla="*/ 0 w 3133880"/>
                              <a:gd name="connsiteY0" fmla="*/ 1714500 h 1714500"/>
                              <a:gd name="connsiteX1" fmla="*/ 2752725 w 3133880"/>
                              <a:gd name="connsiteY1" fmla="*/ 0 h 1714500"/>
                              <a:gd name="connsiteX2" fmla="*/ 2752725 w 3133880"/>
                              <a:gd name="connsiteY2" fmla="*/ 0 h 1714500"/>
                              <a:gd name="connsiteX0" fmla="*/ 0 w 3074670"/>
                              <a:gd name="connsiteY0" fmla="*/ 1714500 h 1714500"/>
                              <a:gd name="connsiteX1" fmla="*/ 2752725 w 3074670"/>
                              <a:gd name="connsiteY1" fmla="*/ 0 h 1714500"/>
                              <a:gd name="connsiteX2" fmla="*/ 2752725 w 3074670"/>
                              <a:gd name="connsiteY2" fmla="*/ 0 h 1714500"/>
                            </a:gdLst>
                            <a:ahLst/>
                            <a:cxnLst>
                              <a:cxn ang="0">
                                <a:pos x="connsiteX0" y="connsiteY0"/>
                              </a:cxn>
                              <a:cxn ang="0">
                                <a:pos x="connsiteX1" y="connsiteY1"/>
                              </a:cxn>
                              <a:cxn ang="0">
                                <a:pos x="connsiteX2" y="connsiteY2"/>
                              </a:cxn>
                            </a:cxnLst>
                            <a:rect l="l" t="t" r="r" b="b"/>
                            <a:pathLst>
                              <a:path w="3074670" h="1714500">
                                <a:moveTo>
                                  <a:pt x="0" y="1714500"/>
                                </a:moveTo>
                                <a:cubicBezTo>
                                  <a:pt x="2546378" y="1676400"/>
                                  <a:pt x="3682993" y="657225"/>
                                  <a:pt x="2752725" y="0"/>
                                </a:cubicBezTo>
                                <a:lnTo>
                                  <a:pt x="2752725" y="0"/>
                                </a:lnTo>
                              </a:path>
                            </a:pathLst>
                          </a:custGeom>
                          <a:noFill/>
                          <a:ln w="76200">
                            <a:headEnd type="none" w="med" len="med"/>
                            <a:tailEnd type="triangle" w="lg"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2FD974" id="Canvas 50" o:spid="_x0000_s1026" editas="canvas" style="width:696.95pt;height:406.45pt;mso-position-horizontal-relative:char;mso-position-vertical-relative:line" coordsize="88506,5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506;height:51619;visibility:visible;mso-wrap-style:square" stroked="t" strokecolor="black [3213]" strokeweight="1pt">
                  <v:fill o:detectmouseclick="t"/>
                  <v:path o:connecttype="none"/>
                </v:shape>
                <v:shape id="Freeform 13" o:spid="_x0000_s1028" style="position:absolute;left:1483;top:25269;width:30873;height:17475;visibility:visible;mso-wrap-style:square;v-text-anchor:middle" coordsize="3087300,1747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FGcQA&#10;AADbAAAADwAAAGRycy9kb3ducmV2LnhtbERPS4vCMBC+L/gfwgh7WTStgmg1yj5w3YMXX4i3oRnb&#10;ss2kNlGrv36zIHibj+85k1ljSnGh2hWWFcTdCARxanXBmYLtZt4ZgnAeWWNpmRTcyMFs2nqZYKLt&#10;lVd0WftMhBB2CSrIva8SKV2ak0HXtRVx4I62NugDrDOpa7yGcFPKXhQNpMGCQ0OOFX3mlP6uz0bB&#10;6fu078Vxuvha3rPD6KO/iHZve6Ve2837GISnxj/FD/ePDvP78P9LOE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ABRnEAAAA2wAAAA8AAAAAAAAAAAAAAAAAmAIAAGRycy9k&#10;b3ducmV2LnhtbFBLBQYAAAAABAAEAPUAAACJAwAAAAA=&#10;" path="m363150,c-1005275,628650,1845875,1828800,3087300,1743075r,e" filled="f" strokecolor="#41719c" strokeweight="6pt">
                  <v:stroke endarrow="block" endarrowwidth="wide" endarrowlength="long" joinstyle="miter"/>
                  <v:path arrowok="t" o:connecttype="custom" o:connectlocs="363150,0;3087300,1743075;3087300,1743075" o:connectangles="0,0,0"/>
                </v:shape>
                <v:shape id="Freeform 7" o:spid="_x0000_s1029" style="position:absolute;left:1511;top:7648;width:30845;height:16193;visibility:visible;mso-wrap-style:square;v-text-anchor:middle" coordsize="3135602,1678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1j2sEA&#10;AADaAAAADwAAAGRycy9kb3ducmV2LnhtbESPT4vCMBTE78J+h/AWvGm6Kq7WprKIgnpy/XN/NG/b&#10;ss1LaWKt394IgsdhZn7DJMvOVKKlxpWWFXwNIxDEmdUl5wrOp81gBsJ5ZI2VZVJwJwfL9KOXYKzt&#10;jX+pPfpcBAi7GBUU3texlC4ryKAb2po4eH+2MeiDbHKpG7wFuKnkKIqm0mDJYaHAmlYFZf/Hq1FQ&#10;5nqzp/Vh58bjyYW2kc5cO1eq/9n9LEB46vw7/GpvtYJveF4JN0C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NY9rBAAAA2gAAAA8AAAAAAAAAAAAAAAAAmAIAAGRycy9kb3du&#10;cmV2LnhtbFBLBQYAAAAABAAEAPUAAACGAwAAAAA=&#10;" adj="-11796480,,5400" path="m393962,1678315c-706797,1183015,591926,-55236,3135602,1914e" filled="f" strokecolor="#41719c" strokeweight="6pt">
                  <v:stroke endarrow="block" endarrowwidth="wide" endarrowlength="long" joinstyle="miter"/>
                  <v:formulas/>
                  <v:path arrowok="t" o:connecttype="custom" o:connectlocs="387532,1619252;3084426,1847" o:connectangles="0,0" textboxrect="0,0,3135602,1678315"/>
                  <v:textbox>
                    <w:txbxContent>
                      <w:p w:rsidR="00F61EEB" w:rsidRDefault="00F61EEB" w:rsidP="00995C0A">
                        <w:pPr>
                          <w:jc w:val="center"/>
                        </w:pPr>
                      </w:p>
                    </w:txbxContent>
                  </v:textbox>
                </v:shape>
                <v:rect id="Rectangle 52" o:spid="_x0000_s1030" style="position:absolute;left:32356;top:2685;width:23755;height:9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IOiMIA&#10;AADbAAAADwAAAGRycy9kb3ducmV2LnhtbESPX2vCQBDE3wt+h2OFvtWLf1ok9RQRBF+NpdC3bW6b&#10;RHN74fbUtJ++Jwg+DjPzG2ax6l2rLhSk8WxgPMpAEZfeNlwZ+DhsX+agJCJbbD2TgV8SWC0HTwvM&#10;rb/yni5FrFSCsORooI6xy7WWsiaHMvIdcfJ+fHAYkwyVtgGvCe5aPcmyN+2w4bRQY0ebmspTcXYG&#10;/M7PvqXA6k9kOo/72edXODpjnof9+h1UpD4+wvf2zhp4ncDtS/oBe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cg6IwgAAANsAAAAPAAAAAAAAAAAAAAAAAJgCAABkcnMvZG93&#10;bnJldi54bWxQSwUGAAAAAAQABAD1AAAAhwMAAAAA&#10;" fillcolor="red" stroked="f" strokeweight="1pt">
                  <v:path arrowok="t"/>
                  <v:textbox>
                    <w:txbxContent>
                      <w:p w:rsidR="00F61EEB"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Negotiation of context:</w:t>
                        </w:r>
                      </w:p>
                      <w:p w:rsidR="00F61EEB"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Normative restructuring (changes in roles, rules, and resources on which capacity for collective action is founded)</w:t>
                        </w:r>
                      </w:p>
                      <w:p w:rsidR="00F61EEB" w:rsidRPr="00774338" w:rsidRDefault="00F61EEB" w:rsidP="00995C0A">
                        <w:pPr>
                          <w:pStyle w:val="NormalWeb"/>
                          <w:spacing w:before="0" w:beforeAutospacing="0" w:after="0" w:afterAutospacing="0"/>
                          <w:jc w:val="center"/>
                          <w:rPr>
                            <w:rFonts w:ascii="Gill Sans MT" w:hAnsi="Gill Sans MT"/>
                            <w:color w:val="FFFFFF" w:themeColor="background1"/>
                          </w:rPr>
                        </w:pPr>
                      </w:p>
                      <w:p w:rsidR="00F61EEB" w:rsidRDefault="00F61EEB" w:rsidP="00995C0A"/>
                    </w:txbxContent>
                  </v:textbox>
                </v:rect>
                <v:rect id="Rectangle 53" o:spid="_x0000_s1031" style="position:absolute;left:32356;top:20116;width:23755;height:9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6rE8IA&#10;AADbAAAADwAAAGRycy9kb3ducmV2LnhtbESPX2vCQBDE3wt+h2MF3+rFPy2SeooIgq/GUujbNrdN&#10;orm9cHtq7KfvCYU+DjPzG2a57l2rrhSk8WxgMs5AEZfeNlwZeD/unhegJCJbbD2TgTsJrFeDpyXm&#10;1t/4QNciVipBWHI0UMfY5VpLWZNDGfuOOHnfPjiMSYZK24C3BHetnmbZq3bYcFqosaNtTeW5uDgD&#10;fu/nX1Jg9SMyW8TD/OMznJwxo2G/eQMVqY//4b/23hp4mcHjS/oB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qsTwgAAANsAAAAPAAAAAAAAAAAAAAAAAJgCAABkcnMvZG93&#10;bnJldi54bWxQSwUGAAAAAAQABAD1AAAAhwMAAAAA&#10;" fillcolor="red" stroked="f" strokeweight="1pt">
                  <v:path arrowok="t"/>
                  <v:textbox>
                    <w:txbxContent>
                      <w:p w:rsidR="00F61EEB" w:rsidRPr="000E03DE"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Variations in implementation</w:t>
                        </w:r>
                        <w:r w:rsidRPr="000E03DE">
                          <w:rPr>
                            <w:rFonts w:ascii="Gill Sans MT" w:hAnsi="Gill Sans MT"/>
                            <w:color w:val="FFFFFF" w:themeColor="background1"/>
                          </w:rPr>
                          <w:t xml:space="preserve"> outcomes</w:t>
                        </w:r>
                        <w:r>
                          <w:rPr>
                            <w:rFonts w:ascii="Gill Sans MT" w:hAnsi="Gill Sans MT"/>
                            <w:color w:val="FFFFFF" w:themeColor="background1"/>
                          </w:rPr>
                          <w:t xml:space="preserve"> and intervention fidelity</w:t>
                        </w:r>
                        <w:r w:rsidRPr="000E03DE">
                          <w:rPr>
                            <w:rFonts w:ascii="Gill Sans MT" w:hAnsi="Gill Sans MT"/>
                            <w:color w:val="FFFFFF" w:themeColor="background1"/>
                          </w:rPr>
                          <w:t xml:space="preserve"> over time and between settings</w:t>
                        </w:r>
                      </w:p>
                    </w:txbxContent>
                  </v:textbox>
                </v:rect>
                <v:rect id="Rectangle 54" o:spid="_x0000_s1032" style="position:absolute;left:32353;top:36766;width:23756;height:107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czZ8IA&#10;AADbAAAADwAAAGRycy9kb3ducmV2LnhtbESPQWvCQBSE74X+h+UVequbahRJXUUEwaupCN5es69J&#10;2uzbsG/VtL++WxA8DjPzDbNYDa5TFwrSejbwOspAEVfetlwbOLxvX+agJCJb7DyTgR8SWC0fHxZY&#10;WH/lPV3KWKsEYSnQQBNjX2gtVUMOZeR74uR9+uAwJhlqbQNeE9x1epxlM+2w5bTQYE+bhqrv8uwM&#10;+J3PP6TE+ldkMo/7/HgKX86Y56dh/QYq0hDv4Vt7Zw1Mc/j/kn6AX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1zNnwgAAANsAAAAPAAAAAAAAAAAAAAAAAJgCAABkcnMvZG93&#10;bnJldi54bWxQSwUGAAAAAAQABAD1AAAAhwMAAAAA&#10;" fillcolor="red" stroked="f" strokeweight="1pt">
                  <v:path arrowok="t"/>
                  <v:textbox>
                    <w:txbxContent>
                      <w:p w:rsidR="00F61EEB" w:rsidRPr="003D52EE" w:rsidRDefault="00F61EEB" w:rsidP="0069303B">
                        <w:pPr>
                          <w:pStyle w:val="NormalWeb"/>
                          <w:spacing w:before="0" w:beforeAutospacing="0" w:after="0" w:afterAutospacing="0"/>
                          <w:jc w:val="center"/>
                          <w:rPr>
                            <w:rFonts w:ascii="Gill Sans MT" w:hAnsi="Gill Sans MT"/>
                            <w:color w:val="FFFFFF" w:themeColor="background1"/>
                            <w:sz w:val="22"/>
                          </w:rPr>
                        </w:pPr>
                        <w:r w:rsidRPr="003D52EE">
                          <w:rPr>
                            <w:rFonts w:ascii="Gill Sans MT" w:hAnsi="Gill Sans MT"/>
                            <w:color w:val="FFFFFF" w:themeColor="background1"/>
                            <w:sz w:val="22"/>
                          </w:rPr>
                          <w:t>Negotiation of context:</w:t>
                        </w:r>
                      </w:p>
                      <w:p w:rsidR="00F61EEB" w:rsidRPr="003D52EE" w:rsidRDefault="00F61EEB" w:rsidP="0069303B">
                        <w:pPr>
                          <w:pStyle w:val="NormalWeb"/>
                          <w:spacing w:before="0" w:beforeAutospacing="0" w:after="0" w:afterAutospacing="0"/>
                          <w:jc w:val="center"/>
                          <w:rPr>
                            <w:rFonts w:ascii="Gill Sans MT" w:hAnsi="Gill Sans MT"/>
                            <w:color w:val="FFFFFF" w:themeColor="background1"/>
                            <w:sz w:val="22"/>
                          </w:rPr>
                        </w:pPr>
                        <w:r w:rsidRPr="003D52EE">
                          <w:rPr>
                            <w:rFonts w:ascii="Gill Sans MT" w:hAnsi="Gill Sans MT"/>
                            <w:color w:val="FFFFFF" w:themeColor="background1"/>
                            <w:sz w:val="22"/>
                          </w:rPr>
                          <w:t>Relational Restructuring</w:t>
                        </w:r>
                      </w:p>
                      <w:p w:rsidR="00F61EEB" w:rsidRPr="00774338" w:rsidRDefault="00F61EEB" w:rsidP="0069303B">
                        <w:pPr>
                          <w:pStyle w:val="NormalWeb"/>
                          <w:spacing w:before="0" w:beforeAutospacing="0" w:after="0" w:afterAutospacing="0"/>
                          <w:jc w:val="center"/>
                          <w:rPr>
                            <w:rFonts w:ascii="Gill Sans MT" w:hAnsi="Gill Sans MT"/>
                            <w:color w:val="FFFFFF" w:themeColor="background1"/>
                          </w:rPr>
                        </w:pPr>
                        <w:r w:rsidRPr="003D52EE">
                          <w:rPr>
                            <w:rFonts w:ascii="Gill Sans MT" w:hAnsi="Gill Sans MT"/>
                            <w:color w:val="FFFFFF" w:themeColor="background1"/>
                            <w:sz w:val="22"/>
                          </w:rPr>
                          <w:t xml:space="preserve">(changes in the interactions and relationships that make collective action possible are </w:t>
                        </w:r>
                        <w:r>
                          <w:rPr>
                            <w:rFonts w:ascii="Gill Sans MT" w:hAnsi="Gill Sans MT"/>
                            <w:color w:val="FFFFFF" w:themeColor="background1"/>
                          </w:rPr>
                          <w:t>formed and organised</w:t>
                        </w:r>
                      </w:p>
                    </w:txbxContent>
                  </v:textbox>
                </v:rect>
                <v:rect id="Rectangle 55" o:spid="_x0000_s1033" style="position:absolute;left:5019;top:20116;width:23755;height:9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W/MIA&#10;AADbAAAADwAAAGRycy9kb3ducmV2LnhtbESPX2vCQBDE3wt+h2MF3+rF+geJniKFgq/GUujbmluT&#10;aG4v3F417afvFYQ+DjPzG2a97V2rbhSk8WxgMs5AEZfeNlwZeD++PS9BSUS22HomA98ksN0MntaY&#10;W3/nA92KWKkEYcnRQB1jl2stZU0OZew74uSdfXAYkwyVtgHvCe5a/ZJlC+2w4bRQY0evNZXX4ssZ&#10;8Hs/O0mB1Y/IdBkPs4/PcHHGjIb9bgUqUh//w4/23hqYz+HvS/oB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m5b8wgAAANsAAAAPAAAAAAAAAAAAAAAAAJgCAABkcnMvZG93&#10;bnJldi54bWxQSwUGAAAAAAQABAD1AAAAhwMAAAAA&#10;" fillcolor="red" stroked="f" strokeweight="1pt">
                  <v:path arrowok="t"/>
                  <v:textbox>
                    <w:txbxContent>
                      <w:p w:rsidR="00F61EEB" w:rsidRPr="00774338" w:rsidRDefault="00F61EEB" w:rsidP="00995C0A">
                        <w:pPr>
                          <w:pStyle w:val="NormalWeb"/>
                          <w:spacing w:before="0" w:beforeAutospacing="0" w:after="0" w:afterAutospacing="0"/>
                          <w:jc w:val="center"/>
                          <w:rPr>
                            <w:rFonts w:ascii="Gill Sans MT" w:hAnsi="Gill Sans MT"/>
                            <w:color w:val="FFFFFF" w:themeColor="background1"/>
                          </w:rPr>
                        </w:pPr>
                        <w:r>
                          <w:rPr>
                            <w:rFonts w:ascii="Gill Sans MT" w:hAnsi="Gill Sans MT"/>
                            <w:color w:val="FFFFFF" w:themeColor="background1"/>
                          </w:rPr>
                          <w:t>R</w:t>
                        </w:r>
                        <w:r w:rsidRPr="00774338">
                          <w:rPr>
                            <w:rFonts w:ascii="Gill Sans MT" w:hAnsi="Gill Sans MT"/>
                            <w:color w:val="FFFFFF" w:themeColor="background1"/>
                          </w:rPr>
                          <w:t>esource mobili</w:t>
                        </w:r>
                        <w:r>
                          <w:rPr>
                            <w:rFonts w:ascii="Gill Sans MT" w:hAnsi="Gill Sans MT"/>
                            <w:color w:val="FFFFFF" w:themeColor="background1"/>
                          </w:rPr>
                          <w:t>s</w:t>
                        </w:r>
                        <w:r w:rsidRPr="00774338">
                          <w:rPr>
                            <w:rFonts w:ascii="Gill Sans MT" w:hAnsi="Gill Sans MT"/>
                            <w:color w:val="FFFFFF" w:themeColor="background1"/>
                          </w:rPr>
                          <w:t xml:space="preserve">ation </w:t>
                        </w:r>
                        <w:r>
                          <w:rPr>
                            <w:rFonts w:ascii="Gill Sans MT" w:hAnsi="Gill Sans MT"/>
                            <w:color w:val="FFFFFF" w:themeColor="background1"/>
                          </w:rPr>
                          <w:t xml:space="preserve">&amp; </w:t>
                        </w:r>
                        <w:r w:rsidRPr="00774338">
                          <w:rPr>
                            <w:rFonts w:ascii="Gill Sans MT" w:hAnsi="Gill Sans MT"/>
                            <w:color w:val="FFFFFF" w:themeColor="background1"/>
                          </w:rPr>
                          <w:t>collective action</w:t>
                        </w:r>
                      </w:p>
                    </w:txbxContent>
                  </v:textbox>
                </v:rect>
                <v:rect id="Rectangle 72" o:spid="_x0000_s1034" style="position:absolute;left:59692;top:20211;width:23756;height:9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dS6MIA&#10;AADbAAAADwAAAGRycy9kb3ducmV2LnhtbESPX2vCQBDE3wt+h2OFvtWLf2gl9RQRBF+NpdC3bW6b&#10;RHN74fbUtJ++Jwg+DjPzG2ax6l2rLhSk8WxgPMpAEZfeNlwZ+DhsX+agJCJbbD2TgV8SWC0HTwvM&#10;rb/yni5FrFSCsORooI6xy7WWsiaHMvIdcfJ+fHAYkwyVtgGvCe5aPcmyV+2w4bRQY0ebmspTcXYG&#10;/M7PvqXA6k9kOo/72edXODpjnof9+h1UpD4+wvf2zhp4m8DtS/oBe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x1LowgAAANsAAAAPAAAAAAAAAAAAAAAAAJgCAABkcnMvZG93&#10;bnJldi54bWxQSwUGAAAAAAQABAD1AAAAhwMAAAAA&#10;" fillcolor="red" stroked="f" strokeweight="1pt">
                  <v:path arrowok="t"/>
                  <v:textbox>
                    <w:txbxContent>
                      <w:p w:rsidR="00F61EEB" w:rsidRPr="003D52EE" w:rsidRDefault="00F61EEB" w:rsidP="00995C0A">
                        <w:pPr>
                          <w:pStyle w:val="NormalWeb"/>
                          <w:spacing w:before="0" w:beforeAutospacing="0" w:after="0" w:afterAutospacing="0"/>
                          <w:jc w:val="center"/>
                          <w:rPr>
                            <w:rFonts w:ascii="Gill Sans MT" w:hAnsi="Gill Sans MT"/>
                            <w:color w:val="FFFFFF" w:themeColor="background1"/>
                          </w:rPr>
                        </w:pPr>
                        <w:r w:rsidRPr="003D52EE">
                          <w:rPr>
                            <w:rFonts w:ascii="Gill Sans MT" w:hAnsi="Gill Sans MT"/>
                            <w:color w:val="FFFFFF" w:themeColor="background1"/>
                          </w:rPr>
                          <w:t>Experienced workability and integration of intervention components in context</w:t>
                        </w:r>
                      </w:p>
                    </w:txbxContent>
                  </v:textbox>
                </v:rect>
                <v:shapetype id="_x0000_t32" coordsize="21600,21600" o:spt="32" o:oned="t" path="m,l21600,21600e" filled="f">
                  <v:path arrowok="t" fillok="f" o:connecttype="none"/>
                  <o:lock v:ext="edit" shapetype="t"/>
                </v:shapetype>
                <v:shape id="Straight Arrow Connector 2" o:spid="_x0000_s1035" type="#_x0000_t32" style="position:absolute;left:28774;top:24796;width:358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ymt8MAAADaAAAADwAAAGRycy9kb3ducmV2LnhtbESPS2sCMRSF94L/IVyhOyejtEXGyYgI&#10;grRdWJVSd5fJnUc7uRmSVKf/3hQKLg/n8XHy1WA6cSHnW8sKZkkKgri0uuVawem4nS5A+ICssbNM&#10;Cn7Jw6oYj3LMtL3yO10OoRZxhH2GCpoQ+kxKXzZk0Ce2J45eZZ3BEKWrpXZ4jeOmk/M0fZYGW46E&#10;BnvaNFR+H35MhJjd/m37Krl+fLIfuP6svs4vUqmHybBeggg0hHv4v73TCubwdyXeAFn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8prfDAAAA2gAAAA8AAAAAAAAAAAAA&#10;AAAAoQIAAGRycy9kb3ducmV2LnhtbFBLBQYAAAAABAAEAPkAAACRAwAAAAA=&#10;" strokecolor="#1f4e79" strokeweight="7.25pt">
                  <v:stroke endarrow="block" endarrowlength="short" joinstyle="miter"/>
                </v:shape>
                <v:shape id="Straight Arrow Connector 3" o:spid="_x0000_s1036" type="#_x0000_t32" style="position:absolute;left:56111;top:24796;width:3581;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KhPsMAAADaAAAADwAAAGRycy9kb3ducmV2LnhtbESPQWvCQBSE7wX/w/IEb3WjgRKiq4i2&#10;IFaFqhdvz+wzCWbfhuw2pv/eFYQeh5n5hpnOO1OJlhpXWlYwGkYgiDOrS84VnI5f7wkI55E1VpZJ&#10;wR85mM96b1NMtb3zD7UHn4sAYZeigsL7OpXSZQUZdENbEwfvahuDPsgml7rBe4CbSo6j6EMaLDks&#10;FFjTsqDsdvg1Cj7P++3ye9vGHcerzf5SJrvxJlFq0O8WExCeOv8ffrXXWkEMzyvhBs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oT7DAAAA2gAAAA8AAAAAAAAAAAAA&#10;AAAAoQIAAGRycy9kb3ducmV2LnhtbFBLBQYAAAAABAAEAPkAAACRAwAAAAA=&#10;" strokecolor="#1f4e79" strokeweight="7.25pt">
                  <v:stroke endarrow="block" endarrowlength="short" joinstyle="miter"/>
                </v:shape>
                <v:shape id="Freeform 10" o:spid="_x0000_s1037" style="position:absolute;left:56178;top:7077;width:30697;height:16573;visibility:visible;mso-wrap-style:square;v-text-anchor:middle" coordsize="3069706,1790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2M9sQA&#10;AADbAAAADwAAAGRycy9kb3ducmV2LnhtbESPT2vCQBDF74LfYRnBi9SNUrSkriLWluLJfxdvQ3aa&#10;LGZnQ3Yb02/fORR6e8O8+c17q03va9VRG11gA7NpBoq4CNZxaeB6eX96ARUTssU6MBn4oQib9XCw&#10;wtyGB5+oO6dSCYRjjgaqlJpc61hU5DFOQ0Msu6/QekwytqW2LT4E7ms9z7KF9uhYPlTY0K6i4n7+&#10;9kK5zXq33PNh+3bpJsfnNHeePowZj/rtK6hEffo3/11/Wokv6aWLCN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NjPbEAAAA2wAAAA8AAAAAAAAAAAAAAAAAmAIAAGRycy9k&#10;b3ducmV2LnhtbFBLBQYAAAAABAAEAPUAAACJAwAAAAA=&#10;" path="m,c2673350,30873,3651250,864476,2733675,1790700r,e" filled="f" strokecolor="#41719c" strokeweight="6pt">
                  <v:stroke endarrow="block" endarrowwidth="wide" endarrowlength="long" joinstyle="miter"/>
                  <v:path arrowok="t" o:connecttype="custom" o:connectlocs="0,0;2733675,1657350;2733675,1657350" o:connectangles="0,0,0"/>
                </v:shape>
                <v:shape id="Freeform 12" o:spid="_x0000_s1038" style="position:absolute;left:56107;top:26374;width:30747;height:17145;visibility:visible;mso-wrap-style:square;v-text-anchor:middle" coordsize="3074670,1714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9r88AA&#10;AADbAAAADwAAAGRycy9kb3ducmV2LnhtbERPTYvCMBC9C/6HMII3TfWgSzWKiLJ78LKuB49DMzbV&#10;ZlKa2FZ//UYQvM3jfc5y3dlSNFT7wrGCyTgBQZw5XXCu4PS3H32B8AFZY+mYFDzIw3rV7y0x1a7l&#10;X2qOIRcxhH2KCkwIVSqlzwxZ9GNXEUfu4mqLIcI6l7rGNobbUk6TZCYtFhwbDFa0NZTdjnerYB/u&#10;8rs6Xzft/LDDa3MxzycbpYaDbrMAEagLH/Hb/aPj/Cm8fokHy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89r88AAAADbAAAADwAAAAAAAAAAAAAAAACYAgAAZHJzL2Rvd25y&#10;ZXYueG1sUEsFBgAAAAAEAAQA9QAAAIUDAAAAAA==&#10;" path="m,1714500c2546378,1676400,3682993,657225,2752725,r,e" filled="f" strokecolor="#1f4d78 [1604]" strokeweight="6pt">
                  <v:stroke endarrow="block" endarrowwidth="wide" endarrowlength="long" joinstyle="miter"/>
                  <v:path arrowok="t" o:connecttype="custom" o:connectlocs="0,1714500;2752725,0;2752725,0" o:connectangles="0,0,0"/>
                </v:shape>
                <w10:anchorlock/>
              </v:group>
            </w:pict>
          </mc:Fallback>
        </mc:AlternateContent>
      </w:r>
    </w:p>
    <w:p w:rsidR="003D52EE" w:rsidRPr="00797312" w:rsidRDefault="003D52EE" w:rsidP="00D003E6">
      <w:pPr>
        <w:spacing w:after="0" w:line="276" w:lineRule="auto"/>
        <w:rPr>
          <w:rFonts w:ascii="High Tower Text" w:eastAsia="SimSun" w:hAnsi="High Tower Text"/>
          <w:lang w:val="en-US" w:eastAsia="zh-CN"/>
        </w:rPr>
        <w:sectPr w:rsidR="003D52EE" w:rsidRPr="00797312" w:rsidSect="003D52EE">
          <w:pgSz w:w="16838" w:h="11906" w:orient="landscape"/>
          <w:pgMar w:top="1440" w:right="1440" w:bottom="1440" w:left="1440" w:header="708" w:footer="708" w:gutter="0"/>
          <w:cols w:space="708"/>
          <w:docGrid w:linePitch="360"/>
        </w:sectPr>
      </w:pPr>
    </w:p>
    <w:p w:rsidR="00995C0A" w:rsidRPr="00797312" w:rsidRDefault="00995C0A" w:rsidP="00D003E6">
      <w:pPr>
        <w:spacing w:after="0" w:line="276" w:lineRule="auto"/>
        <w:rPr>
          <w:rFonts w:ascii="High Tower Text" w:eastAsia="SimSun" w:hAnsi="High Tower Text"/>
          <w:lang w:val="en-US" w:eastAsia="zh-CN"/>
        </w:rPr>
      </w:pPr>
    </w:p>
    <w:p w:rsidR="00790C52" w:rsidRPr="00797312" w:rsidRDefault="00790C52" w:rsidP="00D003E6">
      <w:pPr>
        <w:pStyle w:val="NoSpacing"/>
        <w:spacing w:line="276" w:lineRule="auto"/>
        <w:jc w:val="both"/>
        <w:rPr>
          <w:rFonts w:ascii="High Tower Text" w:hAnsi="High Tower Text" w:cs="Times New Roman"/>
          <w:lang w:eastAsia="zh-CN"/>
        </w:rPr>
      </w:pPr>
    </w:p>
    <w:p w:rsidR="00734728" w:rsidRPr="00797312" w:rsidRDefault="00A32F03" w:rsidP="00D003E6">
      <w:pPr>
        <w:spacing w:line="276" w:lineRule="auto"/>
        <w:jc w:val="center"/>
        <w:rPr>
          <w:rFonts w:ascii="High Tower Text" w:hAnsi="High Tower Text" w:cs="Times New Roman"/>
          <w:b/>
          <w:bCs/>
        </w:rPr>
      </w:pPr>
      <w:r w:rsidRPr="00797312">
        <w:rPr>
          <w:rFonts w:ascii="High Tower Text" w:hAnsi="High Tower Text" w:cs="Times New Roman"/>
          <w:b/>
          <w:bCs/>
        </w:rPr>
        <w:t>REFERENCES</w:t>
      </w:r>
    </w:p>
    <w:p w:rsidR="00220611" w:rsidRPr="00797312" w:rsidRDefault="00220611" w:rsidP="00D003E6">
      <w:pPr>
        <w:spacing w:line="276" w:lineRule="auto"/>
        <w:jc w:val="center"/>
        <w:rPr>
          <w:rFonts w:ascii="High Tower Text" w:hAnsi="High Tower Text" w:cs="Times New Roman"/>
          <w:b/>
          <w:bCs/>
        </w:rPr>
      </w:pPr>
    </w:p>
    <w:p w:rsidR="00E303AB" w:rsidRDefault="0077489C" w:rsidP="00D003E6">
      <w:pPr>
        <w:pStyle w:val="NoSpacing"/>
        <w:spacing w:line="276" w:lineRule="auto"/>
        <w:jc w:val="both"/>
        <w:rPr>
          <w:rFonts w:ascii="High Tower Text" w:hAnsi="High Tower Text" w:cs="Times New Roman"/>
        </w:rPr>
      </w:pPr>
      <w:r w:rsidRPr="00797312">
        <w:rPr>
          <w:rFonts w:ascii="High Tower Text" w:hAnsi="High Tower Text" w:cs="Times New Roman"/>
        </w:rPr>
        <w:fldChar w:fldCharType="begin"/>
      </w:r>
      <w:r w:rsidRPr="00797312">
        <w:rPr>
          <w:rFonts w:ascii="High Tower Text" w:hAnsi="High Tower Text" w:cs="Times New Roman"/>
        </w:rPr>
        <w:instrText xml:space="preserve"> ADDIN </w:instrText>
      </w:r>
      <w:r w:rsidRPr="00797312">
        <w:rPr>
          <w:rFonts w:ascii="High Tower Text" w:hAnsi="High Tower Text" w:cs="Times New Roman"/>
        </w:rPr>
        <w:fldChar w:fldCharType="end"/>
      </w:r>
    </w:p>
    <w:p w:rsidR="00E303AB" w:rsidRDefault="00E303AB" w:rsidP="00D003E6">
      <w:pPr>
        <w:pStyle w:val="NoSpacing"/>
        <w:spacing w:line="276" w:lineRule="auto"/>
        <w:jc w:val="both"/>
        <w:rPr>
          <w:rFonts w:ascii="High Tower Text" w:hAnsi="High Tower Text" w:cs="Times New Roman"/>
        </w:rPr>
      </w:pPr>
    </w:p>
    <w:p w:rsidR="00E303AB" w:rsidRPr="00E303AB" w:rsidRDefault="00E303AB" w:rsidP="00E303AB">
      <w:pPr>
        <w:pStyle w:val="EndNoteBibliography"/>
        <w:spacing w:after="0"/>
        <w:ind w:left="720" w:hanging="720"/>
      </w:pPr>
      <w:r>
        <w:rPr>
          <w:rFonts w:ascii="High Tower Text" w:hAnsi="High Tower Text"/>
        </w:rPr>
        <w:fldChar w:fldCharType="begin"/>
      </w:r>
      <w:r>
        <w:rPr>
          <w:rFonts w:ascii="High Tower Text" w:hAnsi="High Tower Text"/>
        </w:rPr>
        <w:instrText xml:space="preserve"> ADDIN EN.REFLIST </w:instrText>
      </w:r>
      <w:r>
        <w:rPr>
          <w:rFonts w:ascii="High Tower Text" w:hAnsi="High Tower Text"/>
        </w:rPr>
        <w:fldChar w:fldCharType="separate"/>
      </w:r>
      <w:r w:rsidRPr="00E303AB">
        <w:t>1.</w:t>
      </w:r>
      <w:r w:rsidRPr="00E303AB">
        <w:tab/>
        <w:t xml:space="preserve">Hawe P: </w:t>
      </w:r>
      <w:r w:rsidRPr="00E303AB">
        <w:rPr>
          <w:b/>
        </w:rPr>
        <w:t>Lessons from Complex Interventions to Improve Health</w:t>
      </w:r>
      <w:r w:rsidRPr="00E303AB">
        <w:t xml:space="preserve">. </w:t>
      </w:r>
      <w:r w:rsidRPr="00E303AB">
        <w:rPr>
          <w:i/>
        </w:rPr>
        <w:t xml:space="preserve">Annual review of public health </w:t>
      </w:r>
      <w:r w:rsidRPr="00E303AB">
        <w:t>2015(0).</w:t>
      </w:r>
    </w:p>
    <w:p w:rsidR="00E303AB" w:rsidRPr="00E303AB" w:rsidRDefault="00E303AB" w:rsidP="00E303AB">
      <w:pPr>
        <w:pStyle w:val="EndNoteBibliography"/>
        <w:spacing w:after="0"/>
        <w:ind w:left="720" w:hanging="720"/>
      </w:pPr>
      <w:r w:rsidRPr="00E303AB">
        <w:t>2.</w:t>
      </w:r>
      <w:r w:rsidRPr="00E303AB">
        <w:tab/>
        <w:t xml:space="preserve">Grant A, Treweek S, Dreischulte T, Foy R, Guthrie B: </w:t>
      </w:r>
      <w:r w:rsidRPr="00E303AB">
        <w:rPr>
          <w:b/>
        </w:rPr>
        <w:t>Process evaluations for cluster-randomised trials of complex interventions: a proposed framework for design and reporting</w:t>
      </w:r>
      <w:r w:rsidRPr="00E303AB">
        <w:t xml:space="preserve">. </w:t>
      </w:r>
      <w:r w:rsidRPr="00E303AB">
        <w:rPr>
          <w:i/>
        </w:rPr>
        <w:t xml:space="preserve">Trials </w:t>
      </w:r>
      <w:r w:rsidRPr="00E303AB">
        <w:t xml:space="preserve">2013, </w:t>
      </w:r>
      <w:r w:rsidRPr="00E303AB">
        <w:rPr>
          <w:b/>
        </w:rPr>
        <w:t>14</w:t>
      </w:r>
      <w:r w:rsidRPr="00E303AB">
        <w:t>(1):15.</w:t>
      </w:r>
    </w:p>
    <w:p w:rsidR="00E303AB" w:rsidRPr="00E303AB" w:rsidRDefault="00E303AB" w:rsidP="00E303AB">
      <w:pPr>
        <w:pStyle w:val="EndNoteBibliography"/>
        <w:spacing w:after="0"/>
        <w:ind w:left="720" w:hanging="720"/>
      </w:pPr>
      <w:r w:rsidRPr="00E303AB">
        <w:t>3.</w:t>
      </w:r>
      <w:r w:rsidRPr="00E303AB">
        <w:tab/>
        <w:t xml:space="preserve">Huis A, van Achterberg T, de Bruin M, Grol R, Schoonhoven L, Hulscher M: </w:t>
      </w:r>
      <w:r w:rsidRPr="00E303AB">
        <w:rPr>
          <w:b/>
        </w:rPr>
        <w:t>A systematic review of hand hygiene improvement strategies: a behavioural approach</w:t>
      </w:r>
      <w:r w:rsidRPr="00E303AB">
        <w:t xml:space="preserve">. </w:t>
      </w:r>
      <w:r w:rsidRPr="00E303AB">
        <w:rPr>
          <w:i/>
        </w:rPr>
        <w:t xml:space="preserve">Implement Sci </w:t>
      </w:r>
      <w:r w:rsidRPr="00E303AB">
        <w:t xml:space="preserve">2012, </w:t>
      </w:r>
      <w:r w:rsidRPr="00E303AB">
        <w:rPr>
          <w:b/>
        </w:rPr>
        <w:t>7</w:t>
      </w:r>
      <w:r w:rsidRPr="00E303AB">
        <w:t>.</w:t>
      </w:r>
    </w:p>
    <w:p w:rsidR="00E303AB" w:rsidRPr="00E303AB" w:rsidRDefault="00E303AB" w:rsidP="00E303AB">
      <w:pPr>
        <w:pStyle w:val="EndNoteBibliography"/>
        <w:spacing w:after="0"/>
        <w:ind w:left="720" w:hanging="720"/>
      </w:pPr>
      <w:r w:rsidRPr="00E303AB">
        <w:t>4.</w:t>
      </w:r>
      <w:r w:rsidRPr="00E303AB">
        <w:tab/>
        <w:t xml:space="preserve">Berben SAA, Meijs THJM, van Grunsven PM, Schoonhoven L, van Achterberg T: </w:t>
      </w:r>
      <w:r w:rsidRPr="00E303AB">
        <w:rPr>
          <w:b/>
        </w:rPr>
        <w:t>Facilitators and barriers in pain management for trauma patients in the chain of emergency care</w:t>
      </w:r>
      <w:r w:rsidRPr="00E303AB">
        <w:t xml:space="preserve">. </w:t>
      </w:r>
      <w:r w:rsidRPr="00E303AB">
        <w:rPr>
          <w:i/>
        </w:rPr>
        <w:t xml:space="preserve">Injury </w:t>
      </w:r>
      <w:r w:rsidRPr="00E303AB">
        <w:t xml:space="preserve">2012, </w:t>
      </w:r>
      <w:r w:rsidRPr="00E303AB">
        <w:rPr>
          <w:b/>
        </w:rPr>
        <w:t>43</w:t>
      </w:r>
      <w:r w:rsidRPr="00E303AB">
        <w:t>(9):1397-1402.</w:t>
      </w:r>
    </w:p>
    <w:p w:rsidR="00E303AB" w:rsidRPr="00E303AB" w:rsidRDefault="00E303AB" w:rsidP="00E303AB">
      <w:pPr>
        <w:pStyle w:val="EndNoteBibliography"/>
        <w:spacing w:after="0"/>
        <w:ind w:left="720" w:hanging="720"/>
      </w:pPr>
      <w:r w:rsidRPr="00E303AB">
        <w:t>5.</w:t>
      </w:r>
      <w:r w:rsidRPr="00E303AB">
        <w:tab/>
        <w:t xml:space="preserve">Gravel K, Legare F, Graham I: </w:t>
      </w:r>
      <w:r w:rsidRPr="00E303AB">
        <w:rPr>
          <w:b/>
        </w:rPr>
        <w:t>Barriers and facilitators to implementing shared decision-making in clinical practice: a systematic review of health professionals' perceptions</w:t>
      </w:r>
      <w:r w:rsidRPr="00E303AB">
        <w:t xml:space="preserve">. </w:t>
      </w:r>
      <w:r w:rsidRPr="00E303AB">
        <w:rPr>
          <w:i/>
        </w:rPr>
        <w:t xml:space="preserve">Implement Sci </w:t>
      </w:r>
      <w:r w:rsidRPr="00E303AB">
        <w:t xml:space="preserve">2006, </w:t>
      </w:r>
      <w:r w:rsidRPr="00E303AB">
        <w:rPr>
          <w:b/>
        </w:rPr>
        <w:t>1</w:t>
      </w:r>
      <w:r w:rsidRPr="00E303AB">
        <w:t>(1):16.</w:t>
      </w:r>
    </w:p>
    <w:p w:rsidR="00E303AB" w:rsidRPr="00E303AB" w:rsidRDefault="00E303AB" w:rsidP="00E303AB">
      <w:pPr>
        <w:pStyle w:val="EndNoteBibliography"/>
        <w:spacing w:after="0"/>
        <w:ind w:left="720" w:hanging="720"/>
      </w:pPr>
      <w:r w:rsidRPr="00E303AB">
        <w:t>6.</w:t>
      </w:r>
      <w:r w:rsidRPr="00E303AB">
        <w:tab/>
        <w:t xml:space="preserve">Mockford C, Fritz Z, George R, Court R, Grove A, Clarke B, Field R, Perkins GD: </w:t>
      </w:r>
      <w:r w:rsidRPr="00E303AB">
        <w:rPr>
          <w:b/>
        </w:rPr>
        <w:t>Do not attempt cardiopulmonary resuscitation (DNACPR) orders: a systematic review of the barriers and facilitators of decision-making and implementation</w:t>
      </w:r>
      <w:r w:rsidRPr="00E303AB">
        <w:t xml:space="preserve">. </w:t>
      </w:r>
      <w:r w:rsidRPr="00E303AB">
        <w:rPr>
          <w:i/>
        </w:rPr>
        <w:t xml:space="preserve">Resuscitation </w:t>
      </w:r>
      <w:r w:rsidRPr="00E303AB">
        <w:t xml:space="preserve">2015, </w:t>
      </w:r>
      <w:r w:rsidRPr="00E303AB">
        <w:rPr>
          <w:b/>
        </w:rPr>
        <w:t>88</w:t>
      </w:r>
      <w:r w:rsidRPr="00E303AB">
        <w:t>:99-113.</w:t>
      </w:r>
    </w:p>
    <w:p w:rsidR="00E303AB" w:rsidRPr="00E303AB" w:rsidRDefault="00E303AB" w:rsidP="00E303AB">
      <w:pPr>
        <w:pStyle w:val="EndNoteBibliography"/>
        <w:spacing w:after="0"/>
        <w:ind w:left="720" w:hanging="720"/>
      </w:pPr>
      <w:r w:rsidRPr="00E303AB">
        <w:t>7.</w:t>
      </w:r>
      <w:r w:rsidRPr="00E303AB">
        <w:tab/>
        <w:t>Lau R, Stevenson F, Ong BN, Dziedzic K, Treweek S, Eldridge S, Everitt H, Kennedy A, Qureshi N, Rogers A</w:t>
      </w:r>
      <w:r w:rsidRPr="00E303AB">
        <w:rPr>
          <w:i/>
        </w:rPr>
        <w:t xml:space="preserve"> et al</w:t>
      </w:r>
      <w:r w:rsidRPr="00E303AB">
        <w:t xml:space="preserve">: </w:t>
      </w:r>
      <w:r w:rsidRPr="00E303AB">
        <w:rPr>
          <w:b/>
        </w:rPr>
        <w:t>Achieving change in primary care--causes of the evidence to practice gap: systematic reviews of reviews</w:t>
      </w:r>
      <w:r w:rsidRPr="00E303AB">
        <w:t xml:space="preserve">. </w:t>
      </w:r>
      <w:r w:rsidRPr="00E303AB">
        <w:rPr>
          <w:i/>
        </w:rPr>
        <w:t xml:space="preserve">Implement Sci </w:t>
      </w:r>
      <w:r w:rsidRPr="00E303AB">
        <w:t xml:space="preserve">2016, </w:t>
      </w:r>
      <w:r w:rsidRPr="00E303AB">
        <w:rPr>
          <w:b/>
        </w:rPr>
        <w:t>11</w:t>
      </w:r>
      <w:r w:rsidRPr="00E303AB">
        <w:t>:40.</w:t>
      </w:r>
    </w:p>
    <w:p w:rsidR="00E303AB" w:rsidRPr="00E303AB" w:rsidRDefault="00E303AB" w:rsidP="00E303AB">
      <w:pPr>
        <w:pStyle w:val="EndNoteBibliography"/>
        <w:spacing w:after="0"/>
        <w:ind w:left="720" w:hanging="720"/>
      </w:pPr>
      <w:r w:rsidRPr="00E303AB">
        <w:t>8.</w:t>
      </w:r>
      <w:r w:rsidRPr="00E303AB">
        <w:tab/>
        <w:t>Lau R, Stevenson F, Ong BN, Dziedzic K, Treweek S, Eldridge S, Everitt H, Kennedy A, Qureshi N, Rogers A</w:t>
      </w:r>
      <w:r w:rsidRPr="00E303AB">
        <w:rPr>
          <w:i/>
        </w:rPr>
        <w:t xml:space="preserve"> et al</w:t>
      </w:r>
      <w:r w:rsidRPr="00E303AB">
        <w:t xml:space="preserve">: </w:t>
      </w:r>
      <w:r w:rsidRPr="00E303AB">
        <w:rPr>
          <w:b/>
        </w:rPr>
        <w:t>Achieving change in primary care--effectiveness of strategies for improving implementation of complex interventions: systematic review of reviews</w:t>
      </w:r>
      <w:r w:rsidRPr="00E303AB">
        <w:t xml:space="preserve">. </w:t>
      </w:r>
      <w:r w:rsidRPr="00E303AB">
        <w:rPr>
          <w:i/>
        </w:rPr>
        <w:t xml:space="preserve">BMJ Open </w:t>
      </w:r>
      <w:r w:rsidRPr="00E303AB">
        <w:t xml:space="preserve">2015, </w:t>
      </w:r>
      <w:r w:rsidRPr="00E303AB">
        <w:rPr>
          <w:b/>
        </w:rPr>
        <w:t>5</w:t>
      </w:r>
      <w:r w:rsidRPr="00E303AB">
        <w:t>(12):e009993.</w:t>
      </w:r>
    </w:p>
    <w:p w:rsidR="00E303AB" w:rsidRPr="00E303AB" w:rsidRDefault="00E303AB" w:rsidP="00E303AB">
      <w:pPr>
        <w:pStyle w:val="EndNoteBibliography"/>
        <w:spacing w:after="0"/>
        <w:ind w:left="720" w:hanging="720"/>
      </w:pPr>
      <w:r w:rsidRPr="00E303AB">
        <w:t>9.</w:t>
      </w:r>
      <w:r w:rsidRPr="00E303AB">
        <w:tab/>
        <w:t xml:space="preserve">Mosavianpour M, Sarmast HH, Kissoon N, Collet JP: </w:t>
      </w:r>
      <w:r w:rsidRPr="00E303AB">
        <w:rPr>
          <w:b/>
        </w:rPr>
        <w:t>Theoretical domains framework to assess barriers to change for planning health care quality interventions: a systematic literature review</w:t>
      </w:r>
      <w:r w:rsidRPr="00E303AB">
        <w:t xml:space="preserve">. </w:t>
      </w:r>
      <w:r w:rsidRPr="00E303AB">
        <w:rPr>
          <w:i/>
        </w:rPr>
        <w:t xml:space="preserve">J Multidiscip Healthc </w:t>
      </w:r>
      <w:r w:rsidRPr="00E303AB">
        <w:t xml:space="preserve">2016, </w:t>
      </w:r>
      <w:r w:rsidRPr="00E303AB">
        <w:rPr>
          <w:b/>
        </w:rPr>
        <w:t>9</w:t>
      </w:r>
      <w:r w:rsidRPr="00E303AB">
        <w:t>:303-310.</w:t>
      </w:r>
    </w:p>
    <w:p w:rsidR="00E303AB" w:rsidRPr="00E303AB" w:rsidRDefault="00E303AB" w:rsidP="00E303AB">
      <w:pPr>
        <w:pStyle w:val="EndNoteBibliography"/>
        <w:spacing w:after="0"/>
        <w:ind w:left="720" w:hanging="720"/>
      </w:pPr>
      <w:r w:rsidRPr="00E303AB">
        <w:t>10.</w:t>
      </w:r>
      <w:r w:rsidRPr="00E303AB">
        <w:tab/>
        <w:t xml:space="preserve">Squires JE, Graham ID, Hutchinson AM, Linklater S, Brehaut JC, Curran J, Ivers N, Lavis JN, Michie S, Sales AE: </w:t>
      </w:r>
      <w:r w:rsidRPr="00E303AB">
        <w:rPr>
          <w:b/>
        </w:rPr>
        <w:t>Understanding context in knowledge translation: a concept analysis study protocol</w:t>
      </w:r>
      <w:r w:rsidRPr="00E303AB">
        <w:t xml:space="preserve">. </w:t>
      </w:r>
      <w:r w:rsidRPr="00E303AB">
        <w:rPr>
          <w:i/>
        </w:rPr>
        <w:t xml:space="preserve">J Adv Nurs </w:t>
      </w:r>
      <w:r w:rsidRPr="00E303AB">
        <w:t xml:space="preserve">2015, </w:t>
      </w:r>
      <w:r w:rsidRPr="00E303AB">
        <w:rPr>
          <w:b/>
        </w:rPr>
        <w:t>71</w:t>
      </w:r>
      <w:r w:rsidRPr="00E303AB">
        <w:t>(5):1146-1155.</w:t>
      </w:r>
    </w:p>
    <w:p w:rsidR="00E303AB" w:rsidRPr="00E303AB" w:rsidRDefault="00E303AB" w:rsidP="00E303AB">
      <w:pPr>
        <w:pStyle w:val="EndNoteBibliography"/>
        <w:spacing w:after="0"/>
        <w:ind w:left="720" w:hanging="720"/>
      </w:pPr>
      <w:r w:rsidRPr="00E303AB">
        <w:t>11.</w:t>
      </w:r>
      <w:r w:rsidRPr="00E303AB">
        <w:tab/>
        <w:t xml:space="preserve">Squires JE, Graham ID, Hutchinson AM, Michie S, Francis JJ, Sales A, Brehaut J, Curran J, Ivers N, Lavis J: </w:t>
      </w:r>
      <w:r w:rsidRPr="00E303AB">
        <w:rPr>
          <w:b/>
        </w:rPr>
        <w:t>Identifying the domains of context important to implementation science: a study protocol</w:t>
      </w:r>
      <w:r w:rsidRPr="00E303AB">
        <w:t xml:space="preserve">. </w:t>
      </w:r>
      <w:r w:rsidRPr="00E303AB">
        <w:rPr>
          <w:i/>
        </w:rPr>
        <w:t xml:space="preserve">Implement Sci </w:t>
      </w:r>
      <w:r w:rsidRPr="00E303AB">
        <w:t xml:space="preserve">2015, </w:t>
      </w:r>
      <w:r w:rsidRPr="00E303AB">
        <w:rPr>
          <w:b/>
        </w:rPr>
        <w:t>10</w:t>
      </w:r>
      <w:r w:rsidRPr="00E303AB">
        <w:t>(1):135.</w:t>
      </w:r>
    </w:p>
    <w:p w:rsidR="00E303AB" w:rsidRPr="00E303AB" w:rsidRDefault="00E303AB" w:rsidP="00E303AB">
      <w:pPr>
        <w:pStyle w:val="EndNoteBibliography"/>
        <w:spacing w:after="0"/>
        <w:ind w:left="720" w:hanging="720"/>
      </w:pPr>
      <w:r w:rsidRPr="00E303AB">
        <w:t>12.</w:t>
      </w:r>
      <w:r w:rsidRPr="00E303AB">
        <w:tab/>
        <w:t xml:space="preserve">Johnson MJ, May CR: </w:t>
      </w:r>
      <w:r w:rsidRPr="00E303AB">
        <w:rPr>
          <w:b/>
        </w:rPr>
        <w:t>Promoting professional behaviour change in healthcare: what interventions work, and why? A theory-led overview of systematic reviews</w:t>
      </w:r>
      <w:r w:rsidRPr="00E303AB">
        <w:t xml:space="preserve">. </w:t>
      </w:r>
      <w:r w:rsidRPr="00E303AB">
        <w:rPr>
          <w:i/>
        </w:rPr>
        <w:t xml:space="preserve">BMJ open </w:t>
      </w:r>
      <w:r w:rsidRPr="00E303AB">
        <w:t xml:space="preserve">2015, </w:t>
      </w:r>
      <w:r w:rsidRPr="00E303AB">
        <w:rPr>
          <w:b/>
        </w:rPr>
        <w:t>5</w:t>
      </w:r>
      <w:r w:rsidRPr="00E303AB">
        <w:t>(9):e008592.</w:t>
      </w:r>
    </w:p>
    <w:p w:rsidR="00E303AB" w:rsidRPr="00E303AB" w:rsidRDefault="00E303AB" w:rsidP="00E303AB">
      <w:pPr>
        <w:pStyle w:val="EndNoteBibliography"/>
        <w:spacing w:after="0"/>
        <w:ind w:left="720" w:hanging="720"/>
      </w:pPr>
      <w:r w:rsidRPr="00E303AB">
        <w:t>13.</w:t>
      </w:r>
      <w:r w:rsidRPr="00E303AB">
        <w:tab/>
        <w:t xml:space="preserve">Davidoff F: </w:t>
      </w:r>
      <w:r w:rsidRPr="00E303AB">
        <w:rPr>
          <w:b/>
        </w:rPr>
        <w:t>On the Undiffusion of Established Practices</w:t>
      </w:r>
      <w:r w:rsidRPr="00E303AB">
        <w:t xml:space="preserve">. </w:t>
      </w:r>
      <w:r w:rsidRPr="00E303AB">
        <w:rPr>
          <w:i/>
        </w:rPr>
        <w:t xml:space="preserve">JAMA internal medicine </w:t>
      </w:r>
      <w:r w:rsidRPr="00E303AB">
        <w:t>2015.</w:t>
      </w:r>
    </w:p>
    <w:p w:rsidR="00E303AB" w:rsidRPr="00E303AB" w:rsidRDefault="00E303AB" w:rsidP="00E303AB">
      <w:pPr>
        <w:pStyle w:val="EndNoteBibliography"/>
        <w:spacing w:after="0"/>
        <w:ind w:left="720" w:hanging="720"/>
      </w:pPr>
      <w:r w:rsidRPr="00E303AB">
        <w:t>14.</w:t>
      </w:r>
      <w:r w:rsidRPr="00E303AB">
        <w:tab/>
        <w:t xml:space="preserve">Colyvas JA, Jonsson S: </w:t>
      </w:r>
      <w:r w:rsidRPr="00E303AB">
        <w:rPr>
          <w:b/>
        </w:rPr>
        <w:t>Ubiquity and Legitimacy: Disentangling Diffusion and Institutionalization</w:t>
      </w:r>
      <w:r w:rsidRPr="00E303AB">
        <w:t xml:space="preserve">. </w:t>
      </w:r>
      <w:r w:rsidRPr="00E303AB">
        <w:rPr>
          <w:i/>
        </w:rPr>
        <w:t xml:space="preserve">Sociol Theor </w:t>
      </w:r>
      <w:r w:rsidRPr="00E303AB">
        <w:t xml:space="preserve">2011, </w:t>
      </w:r>
      <w:r w:rsidRPr="00E303AB">
        <w:rPr>
          <w:b/>
        </w:rPr>
        <w:t>29</w:t>
      </w:r>
      <w:r w:rsidRPr="00E303AB">
        <w:t>(1):27-53.</w:t>
      </w:r>
    </w:p>
    <w:p w:rsidR="00E303AB" w:rsidRPr="00E303AB" w:rsidRDefault="00E303AB" w:rsidP="00E303AB">
      <w:pPr>
        <w:pStyle w:val="EndNoteBibliography"/>
        <w:spacing w:after="0"/>
        <w:ind w:left="720" w:hanging="720"/>
      </w:pPr>
      <w:r w:rsidRPr="00E303AB">
        <w:t>15.</w:t>
      </w:r>
      <w:r w:rsidRPr="00E303AB">
        <w:tab/>
        <w:t xml:space="preserve">Kellogg KC: </w:t>
      </w:r>
      <w:r w:rsidRPr="00E303AB">
        <w:rPr>
          <w:b/>
        </w:rPr>
        <w:t>Operating Room: Relational Spaces and Microinstitutional Change in Surgery1</w:t>
      </w:r>
      <w:r w:rsidRPr="00E303AB">
        <w:t xml:space="preserve">. </w:t>
      </w:r>
      <w:r w:rsidRPr="00E303AB">
        <w:rPr>
          <w:i/>
        </w:rPr>
        <w:t xml:space="preserve">Am J Sociol </w:t>
      </w:r>
      <w:r w:rsidRPr="00E303AB">
        <w:t xml:space="preserve">2009, </w:t>
      </w:r>
      <w:r w:rsidRPr="00E303AB">
        <w:rPr>
          <w:b/>
        </w:rPr>
        <w:t>115</w:t>
      </w:r>
      <w:r w:rsidRPr="00E303AB">
        <w:t>(3):657-711.</w:t>
      </w:r>
    </w:p>
    <w:p w:rsidR="00E303AB" w:rsidRPr="00E303AB" w:rsidRDefault="00E303AB" w:rsidP="00E303AB">
      <w:pPr>
        <w:pStyle w:val="EndNoteBibliography"/>
        <w:spacing w:after="0"/>
        <w:ind w:left="720" w:hanging="720"/>
      </w:pPr>
      <w:r w:rsidRPr="00E303AB">
        <w:t>16.</w:t>
      </w:r>
      <w:r w:rsidRPr="00E303AB">
        <w:tab/>
        <w:t xml:space="preserve">Kellogg KC, Breen E, Ferzoco SJ, Zinner MJ, Ashley SW: </w:t>
      </w:r>
      <w:r w:rsidRPr="00E303AB">
        <w:rPr>
          <w:b/>
        </w:rPr>
        <w:t>Resistance to change in surgical residency: an ethnographic study of work hours reform</w:t>
      </w:r>
      <w:r w:rsidRPr="00E303AB">
        <w:t xml:space="preserve">. </w:t>
      </w:r>
      <w:r w:rsidRPr="00E303AB">
        <w:rPr>
          <w:i/>
        </w:rPr>
        <w:t xml:space="preserve">J Am Coll Surgeons </w:t>
      </w:r>
      <w:r w:rsidRPr="00E303AB">
        <w:t xml:space="preserve">2006, </w:t>
      </w:r>
      <w:r w:rsidRPr="00E303AB">
        <w:rPr>
          <w:b/>
        </w:rPr>
        <w:t>202</w:t>
      </w:r>
      <w:r w:rsidRPr="00E303AB">
        <w:t>(4):630-636.</w:t>
      </w:r>
    </w:p>
    <w:p w:rsidR="00E303AB" w:rsidRPr="00E303AB" w:rsidRDefault="00E303AB" w:rsidP="00E303AB">
      <w:pPr>
        <w:pStyle w:val="EndNoteBibliography"/>
        <w:spacing w:after="0"/>
        <w:ind w:left="720" w:hanging="720"/>
      </w:pPr>
      <w:r w:rsidRPr="00E303AB">
        <w:t>17.</w:t>
      </w:r>
      <w:r w:rsidRPr="00E303AB">
        <w:tab/>
        <w:t xml:space="preserve">Sanders C, Rogers A, Bowen R, Bower P, Hirani S, Cartwright M, Fitzpatrick R, Knapp M, Barlow J, Hendy J: </w:t>
      </w:r>
      <w:r w:rsidRPr="00E303AB">
        <w:rPr>
          <w:b/>
        </w:rPr>
        <w:t>Exploring barriers to participation and adoption of telehealth and telecare within the Whole System Demonstrator trial: a qualitative study</w:t>
      </w:r>
      <w:r w:rsidRPr="00E303AB">
        <w:t xml:space="preserve">. </w:t>
      </w:r>
      <w:r w:rsidRPr="00E303AB">
        <w:rPr>
          <w:i/>
        </w:rPr>
        <w:t xml:space="preserve">Bmc Health Serv Res </w:t>
      </w:r>
      <w:r w:rsidRPr="00E303AB">
        <w:t xml:space="preserve">2012, </w:t>
      </w:r>
      <w:r w:rsidRPr="00E303AB">
        <w:rPr>
          <w:b/>
        </w:rPr>
        <w:t>12</w:t>
      </w:r>
      <w:r w:rsidRPr="00E303AB">
        <w:t>(1):220.</w:t>
      </w:r>
    </w:p>
    <w:p w:rsidR="00E303AB" w:rsidRPr="00E303AB" w:rsidRDefault="00E303AB" w:rsidP="00E303AB">
      <w:pPr>
        <w:pStyle w:val="EndNoteBibliography"/>
        <w:spacing w:after="0"/>
        <w:ind w:left="720" w:hanging="720"/>
      </w:pPr>
      <w:r w:rsidRPr="00E303AB">
        <w:t>18.</w:t>
      </w:r>
      <w:r w:rsidRPr="00E303AB">
        <w:tab/>
        <w:t xml:space="preserve">Agbakoba R, McGee-Lennon M, Bouamrane M-M, Watson N, Mair FS: </w:t>
      </w:r>
      <w:r w:rsidRPr="00E303AB">
        <w:rPr>
          <w:b/>
        </w:rPr>
        <w:t>Implementation factors affecting the large-scale deployment of digital health and well-being technologies: A qualitative study of the initial phases of the ‘Living-It-Up’programme</w:t>
      </w:r>
      <w:r w:rsidRPr="00E303AB">
        <w:t xml:space="preserve">. </w:t>
      </w:r>
      <w:r w:rsidRPr="00E303AB">
        <w:rPr>
          <w:i/>
        </w:rPr>
        <w:t xml:space="preserve">Health Informat J </w:t>
      </w:r>
      <w:r w:rsidRPr="00E303AB">
        <w:t>2015:1460458215594651.</w:t>
      </w:r>
    </w:p>
    <w:p w:rsidR="00E303AB" w:rsidRPr="00E303AB" w:rsidRDefault="00E303AB" w:rsidP="00E303AB">
      <w:pPr>
        <w:pStyle w:val="EndNoteBibliography"/>
        <w:spacing w:after="0"/>
        <w:ind w:left="720" w:hanging="720"/>
      </w:pPr>
      <w:r w:rsidRPr="00E303AB">
        <w:t>19.</w:t>
      </w:r>
      <w:r w:rsidRPr="00E303AB">
        <w:tab/>
        <w:t xml:space="preserve">Burri RV: </w:t>
      </w:r>
      <w:r w:rsidRPr="00E303AB">
        <w:rPr>
          <w:b/>
        </w:rPr>
        <w:t>Doing distinctions: Boundary work and symbolic capital in radiology</w:t>
      </w:r>
      <w:r w:rsidRPr="00E303AB">
        <w:t xml:space="preserve">. </w:t>
      </w:r>
      <w:r w:rsidRPr="00E303AB">
        <w:rPr>
          <w:i/>
        </w:rPr>
        <w:t xml:space="preserve">Soc Stud Sci </w:t>
      </w:r>
      <w:r w:rsidRPr="00E303AB">
        <w:t xml:space="preserve">2008, </w:t>
      </w:r>
      <w:r w:rsidRPr="00E303AB">
        <w:rPr>
          <w:b/>
        </w:rPr>
        <w:t>38</w:t>
      </w:r>
      <w:r w:rsidRPr="00E303AB">
        <w:t>(1):35-62.</w:t>
      </w:r>
    </w:p>
    <w:p w:rsidR="00E303AB" w:rsidRPr="00E303AB" w:rsidRDefault="00E303AB" w:rsidP="00E303AB">
      <w:pPr>
        <w:pStyle w:val="EndNoteBibliography"/>
        <w:spacing w:after="0"/>
        <w:ind w:left="720" w:hanging="720"/>
      </w:pPr>
      <w:r w:rsidRPr="00E303AB">
        <w:t>20.</w:t>
      </w:r>
      <w:r w:rsidRPr="00E303AB">
        <w:tab/>
        <w:t xml:space="preserve">Cox H, Webster A: </w:t>
      </w:r>
      <w:r w:rsidRPr="00E303AB">
        <w:rPr>
          <w:b/>
        </w:rPr>
        <w:t>Translating biomedical science into clinical practice: Molecular diagnostics and the determination of malignancy</w:t>
      </w:r>
      <w:r w:rsidRPr="00E303AB">
        <w:t xml:space="preserve">. </w:t>
      </w:r>
      <w:r w:rsidRPr="00E303AB">
        <w:rPr>
          <w:i/>
        </w:rPr>
        <w:t xml:space="preserve">Health: </w:t>
      </w:r>
      <w:r w:rsidRPr="00E303AB">
        <w:t>2012.</w:t>
      </w:r>
    </w:p>
    <w:p w:rsidR="00E303AB" w:rsidRPr="00E303AB" w:rsidRDefault="00E303AB" w:rsidP="00E303AB">
      <w:pPr>
        <w:pStyle w:val="EndNoteBibliography"/>
        <w:spacing w:after="0"/>
        <w:ind w:left="720" w:hanging="720"/>
      </w:pPr>
      <w:r w:rsidRPr="00E303AB">
        <w:t>21.</w:t>
      </w:r>
      <w:r w:rsidRPr="00E303AB">
        <w:tab/>
        <w:t xml:space="preserve">May C: </w:t>
      </w:r>
      <w:r w:rsidRPr="00E303AB">
        <w:rPr>
          <w:b/>
        </w:rPr>
        <w:t>A rational model for assessing and evaluating complex interventions in health care</w:t>
      </w:r>
      <w:r w:rsidRPr="00E303AB">
        <w:t xml:space="preserve">. </w:t>
      </w:r>
      <w:r w:rsidRPr="00E303AB">
        <w:rPr>
          <w:i/>
        </w:rPr>
        <w:t xml:space="preserve">Bmc Health Serv Res </w:t>
      </w:r>
      <w:r w:rsidRPr="00E303AB">
        <w:t xml:space="preserve">2006, </w:t>
      </w:r>
      <w:r w:rsidRPr="00E303AB">
        <w:rPr>
          <w:b/>
        </w:rPr>
        <w:t>6</w:t>
      </w:r>
      <w:r w:rsidRPr="00E303AB">
        <w:t>(86 ):1-11.</w:t>
      </w:r>
    </w:p>
    <w:p w:rsidR="00E303AB" w:rsidRPr="00E303AB" w:rsidRDefault="00E303AB" w:rsidP="00E303AB">
      <w:pPr>
        <w:pStyle w:val="EndNoteBibliography"/>
        <w:spacing w:after="0"/>
        <w:ind w:left="720" w:hanging="720"/>
      </w:pPr>
      <w:r w:rsidRPr="00E303AB">
        <w:t>22.</w:t>
      </w:r>
      <w:r w:rsidRPr="00E303AB">
        <w:tab/>
        <w:t>May C, Finch T, Mair F, Ballini L, Dowrick C, Eccles M, Gask L, MacFarlane A, Murray E, Rapley T</w:t>
      </w:r>
      <w:r w:rsidRPr="00E303AB">
        <w:rPr>
          <w:i/>
        </w:rPr>
        <w:t xml:space="preserve"> et al</w:t>
      </w:r>
      <w:r w:rsidRPr="00E303AB">
        <w:t xml:space="preserve">: </w:t>
      </w:r>
      <w:r w:rsidRPr="00E303AB">
        <w:rPr>
          <w:b/>
        </w:rPr>
        <w:t>Understanding the implementation of complex interventions in health care: the normalization process model</w:t>
      </w:r>
      <w:r w:rsidRPr="00E303AB">
        <w:t xml:space="preserve">. </w:t>
      </w:r>
      <w:r w:rsidRPr="00E303AB">
        <w:rPr>
          <w:i/>
        </w:rPr>
        <w:t xml:space="preserve">Bmc Health Serv Res </w:t>
      </w:r>
      <w:r w:rsidRPr="00E303AB">
        <w:t xml:space="preserve">2007, </w:t>
      </w:r>
      <w:r w:rsidRPr="00E303AB">
        <w:rPr>
          <w:b/>
        </w:rPr>
        <w:t>7</w:t>
      </w:r>
      <w:r w:rsidRPr="00E303AB">
        <w:t>(148).</w:t>
      </w:r>
    </w:p>
    <w:p w:rsidR="00E303AB" w:rsidRPr="00E303AB" w:rsidRDefault="00E303AB" w:rsidP="00E303AB">
      <w:pPr>
        <w:pStyle w:val="EndNoteBibliography"/>
        <w:spacing w:after="0"/>
        <w:ind w:left="720" w:hanging="720"/>
      </w:pPr>
      <w:r w:rsidRPr="00E303AB">
        <w:t>23.</w:t>
      </w:r>
      <w:r w:rsidRPr="00E303AB">
        <w:tab/>
        <w:t xml:space="preserve">May C, Finch T: </w:t>
      </w:r>
      <w:r w:rsidRPr="00E303AB">
        <w:rPr>
          <w:b/>
        </w:rPr>
        <w:t>Implementation, embedding, and integration: an outline of Normalization Process Theory</w:t>
      </w:r>
      <w:r w:rsidRPr="00E303AB">
        <w:t xml:space="preserve">. </w:t>
      </w:r>
      <w:r w:rsidRPr="00E303AB">
        <w:rPr>
          <w:i/>
        </w:rPr>
        <w:t xml:space="preserve">Sociology </w:t>
      </w:r>
      <w:r w:rsidRPr="00E303AB">
        <w:t xml:space="preserve">2009, </w:t>
      </w:r>
      <w:r w:rsidRPr="00E303AB">
        <w:rPr>
          <w:b/>
        </w:rPr>
        <w:t>43</w:t>
      </w:r>
      <w:r w:rsidRPr="00E303AB">
        <w:t>(3):535-554.</w:t>
      </w:r>
    </w:p>
    <w:p w:rsidR="00E303AB" w:rsidRPr="00E303AB" w:rsidRDefault="00E303AB" w:rsidP="00E303AB">
      <w:pPr>
        <w:pStyle w:val="EndNoteBibliography"/>
        <w:spacing w:after="0"/>
        <w:ind w:left="720" w:hanging="720"/>
      </w:pPr>
      <w:r w:rsidRPr="00E303AB">
        <w:t>24.</w:t>
      </w:r>
      <w:r w:rsidRPr="00E303AB">
        <w:tab/>
        <w:t>May C, Mair FS, Finch T, MacFarlane A, Dowrick C, Treweek S, Rapley T, Ballini L, Ong BN, Rogers A</w:t>
      </w:r>
      <w:r w:rsidRPr="00E303AB">
        <w:rPr>
          <w:i/>
        </w:rPr>
        <w:t xml:space="preserve"> et al</w:t>
      </w:r>
      <w:r w:rsidRPr="00E303AB">
        <w:t xml:space="preserve">: </w:t>
      </w:r>
      <w:r w:rsidRPr="00E303AB">
        <w:rPr>
          <w:b/>
        </w:rPr>
        <w:t>Development of a theory of implementation and integration: Normalization Process Theory</w:t>
      </w:r>
      <w:r w:rsidRPr="00E303AB">
        <w:t xml:space="preserve">. </w:t>
      </w:r>
      <w:r w:rsidRPr="00E303AB">
        <w:rPr>
          <w:i/>
        </w:rPr>
        <w:t xml:space="preserve">Implement Sci </w:t>
      </w:r>
      <w:r w:rsidRPr="00E303AB">
        <w:t xml:space="preserve">2009, </w:t>
      </w:r>
      <w:r w:rsidRPr="00E303AB">
        <w:rPr>
          <w:b/>
        </w:rPr>
        <w:t>4</w:t>
      </w:r>
      <w:r w:rsidRPr="00E303AB">
        <w:t>(29).</w:t>
      </w:r>
    </w:p>
    <w:p w:rsidR="00E303AB" w:rsidRPr="00E303AB" w:rsidRDefault="00E303AB" w:rsidP="00E303AB">
      <w:pPr>
        <w:pStyle w:val="EndNoteBibliography"/>
        <w:spacing w:after="0"/>
        <w:ind w:left="720" w:hanging="720"/>
      </w:pPr>
      <w:r w:rsidRPr="00E303AB">
        <w:t>25.</w:t>
      </w:r>
      <w:r w:rsidRPr="00E303AB">
        <w:tab/>
        <w:t xml:space="preserve">May C: </w:t>
      </w:r>
      <w:r w:rsidRPr="00E303AB">
        <w:rPr>
          <w:b/>
        </w:rPr>
        <w:t>Towards a general theory of implementation</w:t>
      </w:r>
      <w:r w:rsidRPr="00E303AB">
        <w:t xml:space="preserve">. </w:t>
      </w:r>
      <w:r w:rsidRPr="00E303AB">
        <w:rPr>
          <w:i/>
        </w:rPr>
        <w:t xml:space="preserve">Implement Sci </w:t>
      </w:r>
      <w:r w:rsidRPr="00E303AB">
        <w:t xml:space="preserve">2013, </w:t>
      </w:r>
      <w:r w:rsidRPr="00E303AB">
        <w:rPr>
          <w:b/>
        </w:rPr>
        <w:t>8</w:t>
      </w:r>
      <w:r w:rsidRPr="00E303AB">
        <w:t>(1):18.</w:t>
      </w:r>
    </w:p>
    <w:p w:rsidR="00E303AB" w:rsidRPr="00E303AB" w:rsidRDefault="00E303AB" w:rsidP="00E303AB">
      <w:pPr>
        <w:pStyle w:val="EndNoteBibliography"/>
        <w:spacing w:after="0"/>
        <w:ind w:left="720" w:hanging="720"/>
      </w:pPr>
      <w:r w:rsidRPr="00E303AB">
        <w:t>26.</w:t>
      </w:r>
      <w:r w:rsidRPr="00E303AB">
        <w:tab/>
        <w:t xml:space="preserve">May C: </w:t>
      </w:r>
      <w:r w:rsidRPr="00E303AB">
        <w:rPr>
          <w:b/>
        </w:rPr>
        <w:t>Agency and implementation: Understanding the embedding of healthcare innovations in practice</w:t>
      </w:r>
      <w:r w:rsidRPr="00E303AB">
        <w:t xml:space="preserve">. </w:t>
      </w:r>
      <w:r w:rsidRPr="00E303AB">
        <w:rPr>
          <w:i/>
        </w:rPr>
        <w:t xml:space="preserve">Social Science &amp; Medicine </w:t>
      </w:r>
      <w:r w:rsidRPr="00E303AB">
        <w:t xml:space="preserve">2013, </w:t>
      </w:r>
      <w:r w:rsidRPr="00E303AB">
        <w:rPr>
          <w:b/>
        </w:rPr>
        <w:t>78</w:t>
      </w:r>
      <w:r w:rsidRPr="00E303AB">
        <w:t>(0):26-33.</w:t>
      </w:r>
    </w:p>
    <w:p w:rsidR="00E303AB" w:rsidRPr="00E303AB" w:rsidRDefault="00E303AB" w:rsidP="00E303AB">
      <w:pPr>
        <w:pStyle w:val="EndNoteBibliography"/>
        <w:spacing w:after="0"/>
        <w:ind w:left="720" w:hanging="720"/>
      </w:pPr>
      <w:r w:rsidRPr="00E303AB">
        <w:t>27.</w:t>
      </w:r>
      <w:r w:rsidRPr="00E303AB">
        <w:tab/>
        <w:t xml:space="preserve">May CR, Mair FS, Dowrick CF, Finch TL: </w:t>
      </w:r>
      <w:r w:rsidRPr="00E303AB">
        <w:rPr>
          <w:b/>
        </w:rPr>
        <w:t>Process evaluation for complex interventions in primary care: understanding trials using the normalization process model</w:t>
      </w:r>
      <w:r w:rsidRPr="00E303AB">
        <w:t xml:space="preserve">. </w:t>
      </w:r>
      <w:r w:rsidRPr="00E303AB">
        <w:rPr>
          <w:i/>
        </w:rPr>
        <w:t xml:space="preserve">Bmc Fam Pract </w:t>
      </w:r>
      <w:r w:rsidRPr="00E303AB">
        <w:t xml:space="preserve">2007, </w:t>
      </w:r>
      <w:r w:rsidRPr="00E303AB">
        <w:rPr>
          <w:b/>
        </w:rPr>
        <w:t>8</w:t>
      </w:r>
      <w:r w:rsidRPr="00E303AB">
        <w:t>.</w:t>
      </w:r>
    </w:p>
    <w:p w:rsidR="00E303AB" w:rsidRPr="00E303AB" w:rsidRDefault="00E303AB" w:rsidP="00E303AB">
      <w:pPr>
        <w:pStyle w:val="EndNoteBibliography"/>
        <w:spacing w:after="0"/>
        <w:ind w:left="720" w:hanging="720"/>
      </w:pPr>
      <w:r w:rsidRPr="00E303AB">
        <w:t>28.</w:t>
      </w:r>
      <w:r w:rsidRPr="00E303AB">
        <w:tab/>
        <w:t>Murray E, Treweek S, Pope C, MacFarlane A, Ballini L, Dowrick C, Finch T, Kennedy A, Mair F, O'Donnell C</w:t>
      </w:r>
      <w:r w:rsidRPr="00E303AB">
        <w:rPr>
          <w:i/>
        </w:rPr>
        <w:t xml:space="preserve"> et al</w:t>
      </w:r>
      <w:r w:rsidRPr="00E303AB">
        <w:t xml:space="preserve">: </w:t>
      </w:r>
      <w:r w:rsidRPr="00E303AB">
        <w:rPr>
          <w:b/>
        </w:rPr>
        <w:t>Normalisation process theory: a framework for developing, evaluating and implementing complex interventions</w:t>
      </w:r>
      <w:r w:rsidRPr="00E303AB">
        <w:t xml:space="preserve">. </w:t>
      </w:r>
      <w:r w:rsidRPr="00E303AB">
        <w:rPr>
          <w:i/>
        </w:rPr>
        <w:t xml:space="preserve">BMC Medicine </w:t>
      </w:r>
      <w:r w:rsidRPr="00E303AB">
        <w:t xml:space="preserve">2010, </w:t>
      </w:r>
      <w:r w:rsidRPr="00E303AB">
        <w:rPr>
          <w:b/>
        </w:rPr>
        <w:t>8</w:t>
      </w:r>
      <w:r w:rsidRPr="00E303AB">
        <w:t>(1):63.</w:t>
      </w:r>
    </w:p>
    <w:p w:rsidR="00E303AB" w:rsidRPr="00E303AB" w:rsidRDefault="00E303AB" w:rsidP="00E303AB">
      <w:pPr>
        <w:pStyle w:val="EndNoteBibliography"/>
        <w:spacing w:after="0"/>
        <w:ind w:left="720" w:hanging="720"/>
      </w:pPr>
      <w:r w:rsidRPr="00E303AB">
        <w:t>29.</w:t>
      </w:r>
      <w:r w:rsidRPr="00E303AB">
        <w:tab/>
        <w:t xml:space="preserve">May C, Finch T, Ballini L, MacFarlane A, Mair F, Murray E, Treweek S, Rapley T: </w:t>
      </w:r>
      <w:r w:rsidRPr="00E303AB">
        <w:rPr>
          <w:b/>
        </w:rPr>
        <w:t>Evaluating Complex Interventions and Health Technologies Using Normalization Process Theory: Development of a Simplified Approach and Web-Enabled Toolkit</w:t>
      </w:r>
      <w:r w:rsidRPr="00E303AB">
        <w:t xml:space="preserve">. </w:t>
      </w:r>
      <w:r w:rsidRPr="00E303AB">
        <w:rPr>
          <w:i/>
        </w:rPr>
        <w:t xml:space="preserve">Bmc Health Serv Res </w:t>
      </w:r>
      <w:r w:rsidRPr="00E303AB">
        <w:t xml:space="preserve">2011, </w:t>
      </w:r>
      <w:r w:rsidRPr="00E303AB">
        <w:rPr>
          <w:b/>
        </w:rPr>
        <w:t>11</w:t>
      </w:r>
      <w:r w:rsidRPr="00E303AB">
        <w:t>(1):245.</w:t>
      </w:r>
    </w:p>
    <w:p w:rsidR="00E303AB" w:rsidRPr="00E303AB" w:rsidRDefault="00E303AB" w:rsidP="00E303AB">
      <w:pPr>
        <w:pStyle w:val="EndNoteBibliography"/>
        <w:spacing w:after="0"/>
        <w:ind w:left="720" w:hanging="720"/>
      </w:pPr>
      <w:r w:rsidRPr="00E303AB">
        <w:t>30.</w:t>
      </w:r>
      <w:r w:rsidRPr="00E303AB">
        <w:tab/>
      </w:r>
      <w:r w:rsidRPr="00E303AB">
        <w:rPr>
          <w:b/>
        </w:rPr>
        <w:t xml:space="preserve">Guidance for the assessment of context and implementation in health technology assessments and systematic reviews of complex interventions: the context and implementation of complex interventions framework </w:t>
      </w:r>
      <w:r w:rsidRPr="00E303AB">
        <w:t>[</w:t>
      </w:r>
      <w:hyperlink r:id="rId10" w:history="1">
        <w:r w:rsidRPr="00E303AB">
          <w:rPr>
            <w:rStyle w:val="Hyperlink"/>
          </w:rPr>
          <w:t>http://www.integrate-hta.eu/wp-content/uploads/2016/02/Guidance-for-the-Assessment-of-Context-and-Implementation-in-HTA-and-Systematic-Reviews-of-Complex-Interventions-The-Co.pdf</w:t>
        </w:r>
      </w:hyperlink>
      <w:r w:rsidRPr="00E303AB">
        <w:t>]</w:t>
      </w:r>
    </w:p>
    <w:p w:rsidR="00E303AB" w:rsidRPr="00E303AB" w:rsidRDefault="00E303AB" w:rsidP="00E303AB">
      <w:pPr>
        <w:pStyle w:val="EndNoteBibliography"/>
        <w:spacing w:after="0"/>
        <w:ind w:left="720" w:hanging="720"/>
      </w:pPr>
      <w:r w:rsidRPr="00E303AB">
        <w:t>31.</w:t>
      </w:r>
      <w:r w:rsidRPr="00E303AB">
        <w:tab/>
        <w:t xml:space="preserve">MRC: </w:t>
      </w:r>
      <w:r w:rsidRPr="00E303AB">
        <w:rPr>
          <w:b/>
        </w:rPr>
        <w:t>A framework for development and evaluation of complex interventions to improve health</w:t>
      </w:r>
      <w:r w:rsidRPr="00E303AB">
        <w:t>. In</w:t>
      </w:r>
      <w:r w:rsidRPr="00E303AB">
        <w:rPr>
          <w:i/>
        </w:rPr>
        <w:t>.</w:t>
      </w:r>
      <w:r w:rsidRPr="00E303AB">
        <w:t xml:space="preserve"> London: Medical Research Council; 2000.</w:t>
      </w:r>
    </w:p>
    <w:p w:rsidR="00E303AB" w:rsidRPr="00E303AB" w:rsidRDefault="00E303AB" w:rsidP="00E303AB">
      <w:pPr>
        <w:pStyle w:val="EndNoteBibliography"/>
        <w:spacing w:after="0"/>
        <w:ind w:left="720" w:hanging="720"/>
      </w:pPr>
      <w:r w:rsidRPr="00E303AB">
        <w:t>32.</w:t>
      </w:r>
      <w:r w:rsidRPr="00E303AB">
        <w:tab/>
        <w:t xml:space="preserve">Campbell NC, Murray E, Darbyshire J, Emery J, Farmer A, Griffiths F, Guthrie B, Lester H, Wilson P, Kinmonth AL: </w:t>
      </w:r>
      <w:r w:rsidRPr="00E303AB">
        <w:rPr>
          <w:b/>
        </w:rPr>
        <w:t>Designing and evaluating complex interventions to improve health care</w:t>
      </w:r>
      <w:r w:rsidRPr="00E303AB">
        <w:t xml:space="preserve">. </w:t>
      </w:r>
      <w:r w:rsidRPr="00E303AB">
        <w:rPr>
          <w:i/>
        </w:rPr>
        <w:t xml:space="preserve">Brit Med J </w:t>
      </w:r>
      <w:r w:rsidRPr="00E303AB">
        <w:t xml:space="preserve">2007, </w:t>
      </w:r>
      <w:r w:rsidRPr="00E303AB">
        <w:rPr>
          <w:b/>
        </w:rPr>
        <w:t>334</w:t>
      </w:r>
      <w:r w:rsidRPr="00E303AB">
        <w:t>(7591):455-459.</w:t>
      </w:r>
    </w:p>
    <w:p w:rsidR="00E303AB" w:rsidRPr="00E303AB" w:rsidRDefault="00E303AB" w:rsidP="00E303AB">
      <w:pPr>
        <w:pStyle w:val="EndNoteBibliography"/>
        <w:spacing w:after="0"/>
        <w:ind w:left="720" w:hanging="720"/>
      </w:pPr>
      <w:r w:rsidRPr="00E303AB">
        <w:t>33.</w:t>
      </w:r>
      <w:r w:rsidRPr="00E303AB">
        <w:tab/>
        <w:t xml:space="preserve">Greenhalgh T, Robert G, Macfarlane F, Bate P, Kyriakidou O: </w:t>
      </w:r>
      <w:r w:rsidRPr="00E303AB">
        <w:rPr>
          <w:b/>
        </w:rPr>
        <w:t>Diffusion of innovations in service organizations: Systematic review and recommendations</w:t>
      </w:r>
      <w:r w:rsidRPr="00E303AB">
        <w:t xml:space="preserve">. </w:t>
      </w:r>
      <w:r w:rsidRPr="00E303AB">
        <w:rPr>
          <w:i/>
        </w:rPr>
        <w:t xml:space="preserve">Milbank Q </w:t>
      </w:r>
      <w:r w:rsidRPr="00E303AB">
        <w:t xml:space="preserve">2004, </w:t>
      </w:r>
      <w:r w:rsidRPr="00E303AB">
        <w:rPr>
          <w:b/>
        </w:rPr>
        <w:t>82</w:t>
      </w:r>
      <w:r w:rsidRPr="00E303AB">
        <w:t>(4):581-629.</w:t>
      </w:r>
    </w:p>
    <w:p w:rsidR="00E303AB" w:rsidRPr="00E303AB" w:rsidRDefault="00E303AB" w:rsidP="00E303AB">
      <w:pPr>
        <w:pStyle w:val="EndNoteBibliography"/>
        <w:spacing w:after="0"/>
        <w:ind w:left="720" w:hanging="720"/>
      </w:pPr>
      <w:r w:rsidRPr="00E303AB">
        <w:t>34.</w:t>
      </w:r>
      <w:r w:rsidRPr="00E303AB">
        <w:tab/>
        <w:t xml:space="preserve">Rycroft-Malone J: </w:t>
      </w:r>
      <w:r w:rsidRPr="00E303AB">
        <w:rPr>
          <w:b/>
        </w:rPr>
        <w:t>The PARIHS framework - A framework for guiding the implementation of evidence-based practice</w:t>
      </w:r>
      <w:r w:rsidRPr="00E303AB">
        <w:t xml:space="preserve">. </w:t>
      </w:r>
      <w:r w:rsidRPr="00E303AB">
        <w:rPr>
          <w:i/>
        </w:rPr>
        <w:t xml:space="preserve">J Nurs Care Qual </w:t>
      </w:r>
      <w:r w:rsidRPr="00E303AB">
        <w:t xml:space="preserve">2004, </w:t>
      </w:r>
      <w:r w:rsidRPr="00E303AB">
        <w:rPr>
          <w:b/>
        </w:rPr>
        <w:t>19</w:t>
      </w:r>
      <w:r w:rsidRPr="00E303AB">
        <w:t>(4):297-304.</w:t>
      </w:r>
    </w:p>
    <w:p w:rsidR="00E303AB" w:rsidRPr="00E303AB" w:rsidRDefault="00E303AB" w:rsidP="00E303AB">
      <w:pPr>
        <w:pStyle w:val="EndNoteBibliography"/>
        <w:spacing w:after="0"/>
        <w:ind w:left="720" w:hanging="720"/>
      </w:pPr>
      <w:r w:rsidRPr="00E303AB">
        <w:t>35.</w:t>
      </w:r>
      <w:r w:rsidRPr="00E303AB">
        <w:tab/>
        <w:t xml:space="preserve">Damschroder LJ, Aron DC, Keith RE, Kirsh SR, Alexander JA, Lowery JC: </w:t>
      </w:r>
      <w:r w:rsidRPr="00E303AB">
        <w:rPr>
          <w:b/>
        </w:rPr>
        <w:t>Fostering implementation of health services research findings into practice: a consolidated framework for advancing implementation science</w:t>
      </w:r>
      <w:r w:rsidRPr="00E303AB">
        <w:t xml:space="preserve">. </w:t>
      </w:r>
      <w:r w:rsidRPr="00E303AB">
        <w:rPr>
          <w:i/>
        </w:rPr>
        <w:t xml:space="preserve">Implement Sci </w:t>
      </w:r>
      <w:r w:rsidRPr="00E303AB">
        <w:t xml:space="preserve">2009, </w:t>
      </w:r>
      <w:r w:rsidRPr="00E303AB">
        <w:rPr>
          <w:b/>
        </w:rPr>
        <w:t>4</w:t>
      </w:r>
      <w:r w:rsidRPr="00E303AB">
        <w:t>.</w:t>
      </w:r>
    </w:p>
    <w:p w:rsidR="00E303AB" w:rsidRPr="00E303AB" w:rsidRDefault="00E303AB" w:rsidP="00E303AB">
      <w:pPr>
        <w:pStyle w:val="EndNoteBibliography"/>
        <w:spacing w:after="0"/>
        <w:ind w:left="720" w:hanging="720"/>
      </w:pPr>
      <w:r w:rsidRPr="00E303AB">
        <w:t>36.</w:t>
      </w:r>
      <w:r w:rsidRPr="00E303AB">
        <w:tab/>
        <w:t xml:space="preserve">Strauss A, Schatzman L, Bucher R, Ehrlichman D, Sabshin M: </w:t>
      </w:r>
      <w:r w:rsidRPr="00E303AB">
        <w:rPr>
          <w:b/>
        </w:rPr>
        <w:t>Psychiatric Ideologies and Institutions</w:t>
      </w:r>
      <w:r w:rsidRPr="00E303AB">
        <w:t>. New York: Free Press; 1964.</w:t>
      </w:r>
    </w:p>
    <w:p w:rsidR="00E303AB" w:rsidRPr="00E303AB" w:rsidRDefault="00E303AB" w:rsidP="00E303AB">
      <w:pPr>
        <w:pStyle w:val="EndNoteBibliography"/>
        <w:spacing w:after="0"/>
        <w:ind w:left="720" w:hanging="720"/>
      </w:pPr>
      <w:r w:rsidRPr="00E303AB">
        <w:t>37.</w:t>
      </w:r>
      <w:r w:rsidRPr="00E303AB">
        <w:tab/>
        <w:t xml:space="preserve">Glaser BG, Strauss A: </w:t>
      </w:r>
      <w:r w:rsidRPr="00E303AB">
        <w:rPr>
          <w:b/>
        </w:rPr>
        <w:t>Awareness of dying</w:t>
      </w:r>
      <w:r w:rsidRPr="00E303AB">
        <w:t>. Chicago: Aldine; 1965.</w:t>
      </w:r>
    </w:p>
    <w:p w:rsidR="00E303AB" w:rsidRPr="00E303AB" w:rsidRDefault="00E303AB" w:rsidP="00E303AB">
      <w:pPr>
        <w:pStyle w:val="EndNoteBibliography"/>
        <w:spacing w:after="0"/>
        <w:ind w:left="720" w:hanging="720"/>
      </w:pPr>
      <w:r w:rsidRPr="00E303AB">
        <w:t>38.</w:t>
      </w:r>
      <w:r w:rsidRPr="00E303AB">
        <w:tab/>
        <w:t xml:space="preserve">Strauss AL: </w:t>
      </w:r>
      <w:r w:rsidRPr="00E303AB">
        <w:rPr>
          <w:b/>
        </w:rPr>
        <w:t>Negotiations: Varieties, contexts, processes, and social order</w:t>
      </w:r>
      <w:r w:rsidRPr="00E303AB">
        <w:t>: Jossey-Bass Inc Pub; 1978.</w:t>
      </w:r>
    </w:p>
    <w:p w:rsidR="00E303AB" w:rsidRPr="00E303AB" w:rsidRDefault="00E303AB" w:rsidP="00E303AB">
      <w:pPr>
        <w:pStyle w:val="EndNoteBibliography"/>
        <w:spacing w:after="0"/>
        <w:ind w:left="720" w:hanging="720"/>
      </w:pPr>
      <w:r w:rsidRPr="00E303AB">
        <w:t>39.</w:t>
      </w:r>
      <w:r w:rsidRPr="00E303AB">
        <w:tab/>
        <w:t xml:space="preserve">Grembowski D, Schaefer J, Johnson KE, Fischer H, Moore SL, Tai-Seale M, Ricciardi R, Fraser JR, Miller D, LeRoy L: </w:t>
      </w:r>
      <w:r w:rsidRPr="00E303AB">
        <w:rPr>
          <w:b/>
        </w:rPr>
        <w:t>A Conceptual Model of the Role of Complexity in the Care of Patients With Multiple Chronic Conditions</w:t>
      </w:r>
      <w:r w:rsidRPr="00E303AB">
        <w:t xml:space="preserve">. </w:t>
      </w:r>
      <w:r w:rsidRPr="00E303AB">
        <w:rPr>
          <w:i/>
        </w:rPr>
        <w:t xml:space="preserve">Med Care </w:t>
      </w:r>
      <w:r w:rsidRPr="00E303AB">
        <w:t xml:space="preserve">2014, </w:t>
      </w:r>
      <w:r w:rsidRPr="00E303AB">
        <w:rPr>
          <w:b/>
        </w:rPr>
        <w:t>52</w:t>
      </w:r>
      <w:r w:rsidRPr="00E303AB">
        <w:t>:S7-S14.</w:t>
      </w:r>
    </w:p>
    <w:p w:rsidR="00E303AB" w:rsidRPr="00E303AB" w:rsidRDefault="00E303AB" w:rsidP="00E303AB">
      <w:pPr>
        <w:pStyle w:val="EndNoteBibliography"/>
        <w:spacing w:after="0"/>
        <w:ind w:left="720" w:hanging="720"/>
      </w:pPr>
      <w:r w:rsidRPr="00E303AB">
        <w:t>40.</w:t>
      </w:r>
      <w:r w:rsidRPr="00E303AB">
        <w:tab/>
        <w:t xml:space="preserve">Ong BN, Morden A, Brooks L, Porcheret M, Edwards JJ, Sanders T, Jinks C, Dziedzic K: </w:t>
      </w:r>
      <w:r w:rsidRPr="00E303AB">
        <w:rPr>
          <w:b/>
        </w:rPr>
        <w:t>Changing policy and practice: making sense of national guidelines for osteoarthritis</w:t>
      </w:r>
      <w:r w:rsidRPr="00E303AB">
        <w:t xml:space="preserve">. </w:t>
      </w:r>
      <w:r w:rsidRPr="00E303AB">
        <w:rPr>
          <w:i/>
        </w:rPr>
        <w:t xml:space="preserve">Social Science &amp; Medicine </w:t>
      </w:r>
      <w:r w:rsidRPr="00E303AB">
        <w:t>2014.</w:t>
      </w:r>
    </w:p>
    <w:p w:rsidR="00E303AB" w:rsidRPr="00E303AB" w:rsidRDefault="00E303AB" w:rsidP="00E303AB">
      <w:pPr>
        <w:pStyle w:val="EndNoteBibliography"/>
        <w:spacing w:after="0"/>
        <w:ind w:left="720" w:hanging="720"/>
      </w:pPr>
      <w:r w:rsidRPr="00E303AB">
        <w:t>41.</w:t>
      </w:r>
      <w:r w:rsidRPr="00E303AB">
        <w:tab/>
        <w:t xml:space="preserve">Geels FW: </w:t>
      </w:r>
      <w:r w:rsidRPr="00E303AB">
        <w:rPr>
          <w:b/>
        </w:rPr>
        <w:t>Ontologies, socio-technical transitions (to sustainability), and the multi-level perspective</w:t>
      </w:r>
      <w:r w:rsidRPr="00E303AB">
        <w:t xml:space="preserve">. </w:t>
      </w:r>
      <w:r w:rsidRPr="00E303AB">
        <w:rPr>
          <w:i/>
        </w:rPr>
        <w:t xml:space="preserve">Research Policy </w:t>
      </w:r>
      <w:r w:rsidRPr="00E303AB">
        <w:t xml:space="preserve">2010, </w:t>
      </w:r>
      <w:r w:rsidRPr="00E303AB">
        <w:rPr>
          <w:b/>
        </w:rPr>
        <w:t>39</w:t>
      </w:r>
      <w:r w:rsidRPr="00E303AB">
        <w:t>(4):495-510.</w:t>
      </w:r>
    </w:p>
    <w:p w:rsidR="00E303AB" w:rsidRPr="00E303AB" w:rsidRDefault="00E303AB" w:rsidP="00E303AB">
      <w:pPr>
        <w:pStyle w:val="EndNoteBibliography"/>
        <w:spacing w:after="0"/>
        <w:ind w:left="720" w:hanging="720"/>
      </w:pPr>
      <w:r w:rsidRPr="00E303AB">
        <w:t>42.</w:t>
      </w:r>
      <w:r w:rsidRPr="00E303AB">
        <w:tab/>
        <w:t>McCormack B, Kitson A, Harvey G, Rycroft</w:t>
      </w:r>
      <w:r w:rsidRPr="00E303AB">
        <w:rPr>
          <w:rFonts w:ascii="Cambria Math" w:hAnsi="Cambria Math" w:cs="Cambria Math"/>
        </w:rPr>
        <w:t>‐</w:t>
      </w:r>
      <w:r w:rsidRPr="00E303AB">
        <w:t xml:space="preserve">Malone J, Titchen A, Seers K: </w:t>
      </w:r>
      <w:r w:rsidRPr="00E303AB">
        <w:rPr>
          <w:b/>
        </w:rPr>
        <w:t>Getting evidence into practice: the meaning ofcontext'</w:t>
      </w:r>
      <w:r w:rsidRPr="00E303AB">
        <w:t xml:space="preserve">. </w:t>
      </w:r>
      <w:r w:rsidRPr="00E303AB">
        <w:rPr>
          <w:i/>
        </w:rPr>
        <w:t xml:space="preserve">J Adv Nurs </w:t>
      </w:r>
      <w:r w:rsidRPr="00E303AB">
        <w:t xml:space="preserve">2002, </w:t>
      </w:r>
      <w:r w:rsidRPr="00E303AB">
        <w:rPr>
          <w:b/>
        </w:rPr>
        <w:t>38</w:t>
      </w:r>
      <w:r w:rsidRPr="00E303AB">
        <w:t>(1):94-104.</w:t>
      </w:r>
    </w:p>
    <w:p w:rsidR="00E303AB" w:rsidRPr="00E303AB" w:rsidRDefault="00E303AB" w:rsidP="00E303AB">
      <w:pPr>
        <w:pStyle w:val="EndNoteBibliography"/>
        <w:spacing w:after="0"/>
        <w:ind w:left="720" w:hanging="720"/>
      </w:pPr>
      <w:r w:rsidRPr="00E303AB">
        <w:t>43.</w:t>
      </w:r>
      <w:r w:rsidRPr="00E303AB">
        <w:tab/>
        <w:t xml:space="preserve">Hernes T: </w:t>
      </w:r>
      <w:r w:rsidRPr="00E303AB">
        <w:rPr>
          <w:b/>
        </w:rPr>
        <w:t>A Process Theory of Organization</w:t>
      </w:r>
      <w:r w:rsidRPr="00E303AB">
        <w:t>: Oxford University Press; 2014.</w:t>
      </w:r>
    </w:p>
    <w:p w:rsidR="00E303AB" w:rsidRPr="00E303AB" w:rsidRDefault="00E303AB" w:rsidP="00E303AB">
      <w:pPr>
        <w:pStyle w:val="EndNoteBibliography"/>
        <w:spacing w:after="0"/>
        <w:ind w:left="720" w:hanging="720"/>
      </w:pPr>
      <w:r w:rsidRPr="00E303AB">
        <w:t>44.</w:t>
      </w:r>
      <w:r w:rsidRPr="00E303AB">
        <w:tab/>
        <w:t xml:space="preserve">Biggart NW, Beamish TD: </w:t>
      </w:r>
      <w:r w:rsidRPr="00E303AB">
        <w:rPr>
          <w:b/>
        </w:rPr>
        <w:t>The economic sociology of conventions: Habit, custom, practice, and routine in market order</w:t>
      </w:r>
      <w:r w:rsidRPr="00E303AB">
        <w:t xml:space="preserve">. </w:t>
      </w:r>
      <w:r w:rsidRPr="00E303AB">
        <w:rPr>
          <w:i/>
        </w:rPr>
        <w:t xml:space="preserve">Annual Review of Sociology </w:t>
      </w:r>
      <w:r w:rsidRPr="00E303AB">
        <w:t xml:space="preserve">2003, </w:t>
      </w:r>
      <w:r w:rsidRPr="00E303AB">
        <w:rPr>
          <w:b/>
        </w:rPr>
        <w:t>29</w:t>
      </w:r>
      <w:r w:rsidRPr="00E303AB">
        <w:t>:443-464.</w:t>
      </w:r>
    </w:p>
    <w:p w:rsidR="00E303AB" w:rsidRPr="00E303AB" w:rsidRDefault="00E303AB" w:rsidP="00E303AB">
      <w:pPr>
        <w:pStyle w:val="EndNoteBibliography"/>
        <w:spacing w:after="0"/>
        <w:ind w:left="720" w:hanging="720"/>
      </w:pPr>
      <w:r w:rsidRPr="00E303AB">
        <w:t>45.</w:t>
      </w:r>
      <w:r w:rsidRPr="00E303AB">
        <w:tab/>
        <w:t xml:space="preserve">Gilpin DR, Miller NK: </w:t>
      </w:r>
      <w:r w:rsidRPr="00E303AB">
        <w:rPr>
          <w:b/>
        </w:rPr>
        <w:t>Exploring Complex Organizational Communities: Identity as Emergent Perceptions, Boundaries, and Relationships</w:t>
      </w:r>
      <w:r w:rsidRPr="00E303AB">
        <w:t xml:space="preserve">. </w:t>
      </w:r>
      <w:r w:rsidRPr="00E303AB">
        <w:rPr>
          <w:i/>
        </w:rPr>
        <w:t xml:space="preserve">Commun Theor </w:t>
      </w:r>
      <w:r w:rsidRPr="00E303AB">
        <w:t xml:space="preserve">2013, </w:t>
      </w:r>
      <w:r w:rsidRPr="00E303AB">
        <w:rPr>
          <w:b/>
        </w:rPr>
        <w:t>23</w:t>
      </w:r>
      <w:r w:rsidRPr="00E303AB">
        <w:t>(2):148-169.</w:t>
      </w:r>
    </w:p>
    <w:p w:rsidR="00E303AB" w:rsidRPr="00E303AB" w:rsidRDefault="00E303AB" w:rsidP="00E303AB">
      <w:pPr>
        <w:pStyle w:val="EndNoteBibliography"/>
        <w:spacing w:after="0"/>
        <w:ind w:left="720" w:hanging="720"/>
      </w:pPr>
      <w:r w:rsidRPr="00E303AB">
        <w:t>46.</w:t>
      </w:r>
      <w:r w:rsidRPr="00E303AB">
        <w:tab/>
        <w:t xml:space="preserve">Clarke DJ, Godfrey M, Hawkins R, Sadler E, Harding G, Forster A, McKevitt C, Dickerson J, Farrin A: </w:t>
      </w:r>
      <w:r w:rsidRPr="00E303AB">
        <w:rPr>
          <w:b/>
        </w:rPr>
        <w:t>Implementing a training intervention to support caregivers after stroke: a process evaluation examining the initiation and embedding of programme change</w:t>
      </w:r>
      <w:r w:rsidRPr="00E303AB">
        <w:t xml:space="preserve">. </w:t>
      </w:r>
      <w:r w:rsidRPr="00E303AB">
        <w:rPr>
          <w:i/>
        </w:rPr>
        <w:t xml:space="preserve">Implementation science : IS </w:t>
      </w:r>
      <w:r w:rsidRPr="00E303AB">
        <w:t xml:space="preserve">2013, </w:t>
      </w:r>
      <w:r w:rsidRPr="00E303AB">
        <w:rPr>
          <w:b/>
        </w:rPr>
        <w:t>8</w:t>
      </w:r>
      <w:r w:rsidRPr="00E303AB">
        <w:t>(1):96.</w:t>
      </w:r>
    </w:p>
    <w:p w:rsidR="00E303AB" w:rsidRPr="00E303AB" w:rsidRDefault="00E303AB" w:rsidP="00E303AB">
      <w:pPr>
        <w:pStyle w:val="EndNoteBibliography"/>
        <w:spacing w:after="0"/>
        <w:ind w:left="720" w:hanging="720"/>
      </w:pPr>
      <w:r w:rsidRPr="00E303AB">
        <w:t>47.</w:t>
      </w:r>
      <w:r w:rsidRPr="00E303AB">
        <w:tab/>
        <w:t xml:space="preserve">Connell LA, McMahon NE, Harris JE, Watkins CL, Eng JJ: </w:t>
      </w:r>
      <w:r w:rsidRPr="00E303AB">
        <w:rPr>
          <w:b/>
        </w:rPr>
        <w:t>A formative evaluation of the implementation of an upper limb stroke rehabilitation intervention in clinical practice: a qualitative interview study</w:t>
      </w:r>
      <w:r w:rsidRPr="00E303AB">
        <w:t xml:space="preserve">. </w:t>
      </w:r>
      <w:r w:rsidRPr="00E303AB">
        <w:rPr>
          <w:i/>
        </w:rPr>
        <w:t xml:space="preserve">Implement Sci </w:t>
      </w:r>
      <w:r w:rsidRPr="00E303AB">
        <w:t xml:space="preserve">2014, </w:t>
      </w:r>
      <w:r w:rsidRPr="00E303AB">
        <w:rPr>
          <w:b/>
        </w:rPr>
        <w:t>9</w:t>
      </w:r>
      <w:r w:rsidRPr="00E303AB">
        <w:t>(1):90.</w:t>
      </w:r>
    </w:p>
    <w:p w:rsidR="00E303AB" w:rsidRPr="00E303AB" w:rsidRDefault="00E303AB" w:rsidP="00E303AB">
      <w:pPr>
        <w:pStyle w:val="EndNoteBibliography"/>
        <w:spacing w:after="0"/>
        <w:ind w:left="720" w:hanging="720"/>
      </w:pPr>
      <w:r w:rsidRPr="00E303AB">
        <w:t>48.</w:t>
      </w:r>
      <w:r w:rsidRPr="00E303AB">
        <w:tab/>
        <w:t xml:space="preserve">Atkins S, Lewin S, Ringsberg K, Thorson A: </w:t>
      </w:r>
      <w:r w:rsidRPr="00E303AB">
        <w:rPr>
          <w:b/>
        </w:rPr>
        <w:t>Provider experiences of the implementation of a new tuberculosis treatment programme: A qualitative study using the normalisation process model</w:t>
      </w:r>
      <w:r w:rsidRPr="00E303AB">
        <w:t xml:space="preserve">. </w:t>
      </w:r>
      <w:r w:rsidRPr="00E303AB">
        <w:rPr>
          <w:i/>
        </w:rPr>
        <w:t xml:space="preserve">Bmc Health Serv Res </w:t>
      </w:r>
      <w:r w:rsidRPr="00E303AB">
        <w:t xml:space="preserve">2011, </w:t>
      </w:r>
      <w:r w:rsidRPr="00E303AB">
        <w:rPr>
          <w:b/>
        </w:rPr>
        <w:t>11</w:t>
      </w:r>
      <w:r w:rsidRPr="00E303AB">
        <w:t>(1):275.</w:t>
      </w:r>
    </w:p>
    <w:p w:rsidR="00E303AB" w:rsidRPr="00E303AB" w:rsidRDefault="00E303AB" w:rsidP="00E303AB">
      <w:pPr>
        <w:pStyle w:val="EndNoteBibliography"/>
        <w:spacing w:after="0"/>
        <w:ind w:left="720" w:hanging="720"/>
      </w:pPr>
      <w:r w:rsidRPr="00E303AB">
        <w:t>49.</w:t>
      </w:r>
      <w:r w:rsidRPr="00E303AB">
        <w:tab/>
        <w:t xml:space="preserve">Bamford C, Heaven B, May C, Moynihan P: </w:t>
      </w:r>
      <w:r w:rsidRPr="00E303AB">
        <w:rPr>
          <w:b/>
        </w:rPr>
        <w:t>Implementing nutrition guidelines for older people in residential care homes: a qualitative study using normalization process theory</w:t>
      </w:r>
      <w:r w:rsidRPr="00E303AB">
        <w:t xml:space="preserve">. </w:t>
      </w:r>
      <w:r w:rsidRPr="00E303AB">
        <w:rPr>
          <w:i/>
        </w:rPr>
        <w:t xml:space="preserve">Implement Sci </w:t>
      </w:r>
      <w:r w:rsidRPr="00E303AB">
        <w:t xml:space="preserve">2012, </w:t>
      </w:r>
      <w:r w:rsidRPr="00E303AB">
        <w:rPr>
          <w:b/>
        </w:rPr>
        <w:t>7</w:t>
      </w:r>
      <w:r w:rsidRPr="00E303AB">
        <w:t>(1):106.</w:t>
      </w:r>
    </w:p>
    <w:p w:rsidR="00E303AB" w:rsidRPr="00E303AB" w:rsidRDefault="00E303AB" w:rsidP="00E303AB">
      <w:pPr>
        <w:pStyle w:val="EndNoteBibliography"/>
        <w:spacing w:after="0"/>
        <w:ind w:left="720" w:hanging="720"/>
      </w:pPr>
      <w:r w:rsidRPr="00E303AB">
        <w:t>50.</w:t>
      </w:r>
      <w:r w:rsidRPr="00E303AB">
        <w:tab/>
        <w:t xml:space="preserve">Drew S, Judge A, May C, Farmer A, Cooper C, Javaid MK, Gooberman-Hill R: </w:t>
      </w:r>
      <w:r w:rsidRPr="00E303AB">
        <w:rPr>
          <w:b/>
        </w:rPr>
        <w:t>Implementation of secondary fracture prevention services after hip fracture: a qualitative study using extended Normalization Process Theory</w:t>
      </w:r>
      <w:r w:rsidRPr="00E303AB">
        <w:t xml:space="preserve">. </w:t>
      </w:r>
      <w:r w:rsidRPr="00E303AB">
        <w:rPr>
          <w:i/>
        </w:rPr>
        <w:t xml:space="preserve">Implementation Science </w:t>
      </w:r>
      <w:r w:rsidRPr="00E303AB">
        <w:t xml:space="preserve">2015, </w:t>
      </w:r>
      <w:r w:rsidRPr="00E303AB">
        <w:rPr>
          <w:b/>
        </w:rPr>
        <w:t>10</w:t>
      </w:r>
      <w:r w:rsidRPr="00E303AB">
        <w:t>(1):57.</w:t>
      </w:r>
    </w:p>
    <w:p w:rsidR="00E303AB" w:rsidRPr="00E303AB" w:rsidRDefault="00E303AB" w:rsidP="00E303AB">
      <w:pPr>
        <w:pStyle w:val="EndNoteBibliography"/>
        <w:spacing w:after="0"/>
        <w:ind w:left="720" w:hanging="720"/>
      </w:pPr>
      <w:r w:rsidRPr="00E303AB">
        <w:t>51.</w:t>
      </w:r>
      <w:r w:rsidRPr="00E303AB">
        <w:tab/>
        <w:t xml:space="preserve">Kennedy A, Rogers A, Chew-Graham C, Blakeman T, Bowen R, Gardner C, Lee V, Morris R, Protheroe J: </w:t>
      </w:r>
      <w:r w:rsidRPr="00E303AB">
        <w:rPr>
          <w:b/>
        </w:rPr>
        <w:t>Implementation of a self-management support approach (WISE) across a health system: a process evaluation explaining what did and did not work for organisations, clinicians and patients</w:t>
      </w:r>
      <w:r w:rsidRPr="00E303AB">
        <w:t xml:space="preserve">. </w:t>
      </w:r>
      <w:r w:rsidRPr="00E303AB">
        <w:rPr>
          <w:i/>
        </w:rPr>
        <w:t xml:space="preserve">Implementation Science </w:t>
      </w:r>
      <w:r w:rsidRPr="00E303AB">
        <w:t xml:space="preserve">2014, </w:t>
      </w:r>
      <w:r w:rsidRPr="00E303AB">
        <w:rPr>
          <w:b/>
        </w:rPr>
        <w:t>9</w:t>
      </w:r>
      <w:r w:rsidRPr="00E303AB">
        <w:t>(1):129.</w:t>
      </w:r>
    </w:p>
    <w:p w:rsidR="00E303AB" w:rsidRPr="00E303AB" w:rsidRDefault="00E303AB" w:rsidP="00E303AB">
      <w:pPr>
        <w:pStyle w:val="EndNoteBibliography"/>
        <w:spacing w:after="0"/>
        <w:ind w:left="720" w:hanging="720"/>
      </w:pPr>
      <w:r w:rsidRPr="00E303AB">
        <w:t>52.</w:t>
      </w:r>
      <w:r w:rsidRPr="00E303AB">
        <w:tab/>
        <w:t xml:space="preserve">Franx G, Oud M, de Lange J, Wensing M, Grol R: </w:t>
      </w:r>
      <w:r w:rsidRPr="00E303AB">
        <w:rPr>
          <w:b/>
        </w:rPr>
        <w:t>Implementing a stepped-care approach in primary care: Results of a qualitative study</w:t>
      </w:r>
      <w:r w:rsidRPr="00E303AB">
        <w:t xml:space="preserve">. </w:t>
      </w:r>
      <w:r w:rsidRPr="00E303AB">
        <w:rPr>
          <w:i/>
        </w:rPr>
        <w:t xml:space="preserve">Implementation Science </w:t>
      </w:r>
      <w:r w:rsidRPr="00E303AB">
        <w:t xml:space="preserve">2012, </w:t>
      </w:r>
      <w:r w:rsidRPr="00E303AB">
        <w:rPr>
          <w:b/>
        </w:rPr>
        <w:t>7</w:t>
      </w:r>
      <w:r w:rsidRPr="00E303AB">
        <w:t>(1).</w:t>
      </w:r>
    </w:p>
    <w:p w:rsidR="00E303AB" w:rsidRPr="00E303AB" w:rsidRDefault="00E303AB" w:rsidP="00E303AB">
      <w:pPr>
        <w:pStyle w:val="EndNoteBibliography"/>
        <w:spacing w:after="0"/>
        <w:ind w:left="720" w:hanging="720"/>
      </w:pPr>
      <w:r w:rsidRPr="00E303AB">
        <w:t>53.</w:t>
      </w:r>
      <w:r w:rsidRPr="00E303AB">
        <w:tab/>
        <w:t xml:space="preserve">Fligstein N, McAdam D: </w:t>
      </w:r>
      <w:r w:rsidRPr="00E303AB">
        <w:rPr>
          <w:b/>
        </w:rPr>
        <w:t>Toward a General Theory of Strategic Action Fields</w:t>
      </w:r>
      <w:r w:rsidRPr="00E303AB">
        <w:t xml:space="preserve">. </w:t>
      </w:r>
      <w:r w:rsidRPr="00E303AB">
        <w:rPr>
          <w:i/>
        </w:rPr>
        <w:t xml:space="preserve">Sociol Theor </w:t>
      </w:r>
      <w:r w:rsidRPr="00E303AB">
        <w:t xml:space="preserve">2011, </w:t>
      </w:r>
      <w:r w:rsidRPr="00E303AB">
        <w:rPr>
          <w:b/>
        </w:rPr>
        <w:t>29</w:t>
      </w:r>
      <w:r w:rsidRPr="00E303AB">
        <w:t>(1):1-26.</w:t>
      </w:r>
    </w:p>
    <w:p w:rsidR="00E303AB" w:rsidRPr="00E303AB" w:rsidRDefault="00E303AB" w:rsidP="00E303AB">
      <w:pPr>
        <w:pStyle w:val="EndNoteBibliography"/>
        <w:spacing w:after="0"/>
        <w:ind w:left="720" w:hanging="720"/>
      </w:pPr>
      <w:r w:rsidRPr="00E303AB">
        <w:t>54.</w:t>
      </w:r>
      <w:r w:rsidRPr="00E303AB">
        <w:tab/>
        <w:t xml:space="preserve">Allen D: </w:t>
      </w:r>
      <w:r w:rsidRPr="00E303AB">
        <w:rPr>
          <w:b/>
        </w:rPr>
        <w:t>Nursing, knowledge and practice</w:t>
      </w:r>
      <w:r w:rsidRPr="00E303AB">
        <w:t xml:space="preserve">. </w:t>
      </w:r>
      <w:r w:rsidRPr="00E303AB">
        <w:rPr>
          <w:i/>
        </w:rPr>
        <w:t xml:space="preserve">Journal of Health Services Research Policy </w:t>
      </w:r>
      <w:r w:rsidRPr="00E303AB">
        <w:t xml:space="preserve">1997, </w:t>
      </w:r>
      <w:r w:rsidRPr="00E303AB">
        <w:rPr>
          <w:b/>
        </w:rPr>
        <w:t>2</w:t>
      </w:r>
      <w:r w:rsidRPr="00E303AB">
        <w:t>(3):190-193.</w:t>
      </w:r>
    </w:p>
    <w:p w:rsidR="00E303AB" w:rsidRPr="00E303AB" w:rsidRDefault="00E303AB" w:rsidP="00E303AB">
      <w:pPr>
        <w:pStyle w:val="EndNoteBibliography"/>
        <w:spacing w:after="0"/>
        <w:ind w:left="720" w:hanging="720"/>
      </w:pPr>
      <w:r w:rsidRPr="00E303AB">
        <w:t>55.</w:t>
      </w:r>
      <w:r w:rsidRPr="00E303AB">
        <w:tab/>
        <w:t xml:space="preserve">Allen D: </w:t>
      </w:r>
      <w:r w:rsidRPr="00E303AB">
        <w:rPr>
          <w:b/>
        </w:rPr>
        <w:t>The changing shape of nursing practice: the role of nurses in the hospital division of labour</w:t>
      </w:r>
      <w:r w:rsidRPr="00E303AB">
        <w:t>. London: Routledge; 2001.</w:t>
      </w:r>
    </w:p>
    <w:p w:rsidR="00E303AB" w:rsidRPr="00E303AB" w:rsidRDefault="00E303AB" w:rsidP="00E303AB">
      <w:pPr>
        <w:pStyle w:val="EndNoteBibliography"/>
        <w:spacing w:after="0"/>
        <w:ind w:left="720" w:hanging="720"/>
      </w:pPr>
      <w:r w:rsidRPr="00E303AB">
        <w:t>56.</w:t>
      </w:r>
      <w:r w:rsidRPr="00E303AB">
        <w:tab/>
        <w:t xml:space="preserve">Allen D: </w:t>
      </w:r>
      <w:r w:rsidRPr="00E303AB">
        <w:rPr>
          <w:b/>
        </w:rPr>
        <w:t xml:space="preserve">The invisible work of nurses: hospitals, organisation and healthcare. </w:t>
      </w:r>
      <w:r w:rsidRPr="00E303AB">
        <w:t>. New York  Routledge Palgrave; 2014.</w:t>
      </w:r>
    </w:p>
    <w:p w:rsidR="00E303AB" w:rsidRPr="00E303AB" w:rsidRDefault="00E303AB" w:rsidP="00E303AB">
      <w:pPr>
        <w:pStyle w:val="EndNoteBibliography"/>
        <w:spacing w:after="0"/>
        <w:ind w:left="720" w:hanging="720"/>
      </w:pPr>
      <w:r w:rsidRPr="00E303AB">
        <w:t>57.</w:t>
      </w:r>
      <w:r w:rsidRPr="00E303AB">
        <w:tab/>
        <w:t xml:space="preserve">Kennedy A, Vassilev I, James E, Rogers A: </w:t>
      </w:r>
      <w:r w:rsidRPr="00E303AB">
        <w:rPr>
          <w:b/>
        </w:rPr>
        <w:t>Implementing a social network intervention designed to enhance and diversify support for people with long-term conditions. A qualitative study</w:t>
      </w:r>
      <w:r w:rsidRPr="00E303AB">
        <w:t xml:space="preserve">. </w:t>
      </w:r>
      <w:r w:rsidRPr="00E303AB">
        <w:rPr>
          <w:i/>
        </w:rPr>
        <w:t xml:space="preserve">Implement Sci </w:t>
      </w:r>
      <w:r w:rsidRPr="00E303AB">
        <w:t xml:space="preserve">2016, </w:t>
      </w:r>
      <w:r w:rsidRPr="00E303AB">
        <w:rPr>
          <w:b/>
        </w:rPr>
        <w:t>11</w:t>
      </w:r>
      <w:r w:rsidRPr="00E303AB">
        <w:t>(1):1-15.</w:t>
      </w:r>
    </w:p>
    <w:p w:rsidR="00E303AB" w:rsidRPr="00E303AB" w:rsidRDefault="00E303AB" w:rsidP="00E303AB">
      <w:pPr>
        <w:pStyle w:val="EndNoteBibliography"/>
        <w:spacing w:after="0"/>
        <w:ind w:left="720" w:hanging="720"/>
      </w:pPr>
      <w:r w:rsidRPr="00E303AB">
        <w:t>58.</w:t>
      </w:r>
      <w:r w:rsidRPr="00E303AB">
        <w:tab/>
        <w:t xml:space="preserve">Gallacher K, May CR, Montori VM, Mair FS: </w:t>
      </w:r>
      <w:r w:rsidRPr="00E303AB">
        <w:rPr>
          <w:b/>
        </w:rPr>
        <w:t>Understanding patients’ experiences of treatment burden in chronic heart failure using normalization process theory</w:t>
      </w:r>
      <w:r w:rsidRPr="00E303AB">
        <w:t xml:space="preserve">. </w:t>
      </w:r>
      <w:r w:rsidRPr="00E303AB">
        <w:rPr>
          <w:i/>
        </w:rPr>
        <w:t xml:space="preserve">The Annals of Family Medicine </w:t>
      </w:r>
      <w:r w:rsidRPr="00E303AB">
        <w:t xml:space="preserve">2011, </w:t>
      </w:r>
      <w:r w:rsidRPr="00E303AB">
        <w:rPr>
          <w:b/>
        </w:rPr>
        <w:t>9</w:t>
      </w:r>
      <w:r w:rsidRPr="00E303AB">
        <w:t>(3):235-243.</w:t>
      </w:r>
    </w:p>
    <w:p w:rsidR="00E303AB" w:rsidRPr="00E303AB" w:rsidRDefault="00E303AB" w:rsidP="00E303AB">
      <w:pPr>
        <w:pStyle w:val="EndNoteBibliography"/>
        <w:spacing w:after="0"/>
        <w:ind w:left="720" w:hanging="720"/>
      </w:pPr>
      <w:r w:rsidRPr="00E303AB">
        <w:t>59.</w:t>
      </w:r>
      <w:r w:rsidRPr="00E303AB">
        <w:tab/>
        <w:t>May C, Eton DT, Boehmer KR, Gallacher K, Hunt K, MacDonald S, Mair FS, May CM, Montori VM, Richardson A</w:t>
      </w:r>
      <w:r w:rsidRPr="00E303AB">
        <w:rPr>
          <w:i/>
        </w:rPr>
        <w:t xml:space="preserve"> et al</w:t>
      </w:r>
      <w:r w:rsidRPr="00E303AB">
        <w:t xml:space="preserve">: </w:t>
      </w:r>
      <w:r w:rsidRPr="00E303AB">
        <w:rPr>
          <w:b/>
        </w:rPr>
        <w:t>Rethinking the patient: using Burden of Treatment Theory to understand the changing dynamics of illness</w:t>
      </w:r>
      <w:r w:rsidRPr="00E303AB">
        <w:t xml:space="preserve">. </w:t>
      </w:r>
      <w:r w:rsidRPr="00E303AB">
        <w:rPr>
          <w:i/>
        </w:rPr>
        <w:t xml:space="preserve">Bmc Health Serv Res </w:t>
      </w:r>
      <w:r w:rsidRPr="00E303AB">
        <w:t xml:space="preserve">2014, </w:t>
      </w:r>
      <w:r w:rsidRPr="00E303AB">
        <w:rPr>
          <w:b/>
        </w:rPr>
        <w:t xml:space="preserve">14 (1), </w:t>
      </w:r>
      <w:r w:rsidRPr="00E303AB">
        <w:t>(281).</w:t>
      </w:r>
    </w:p>
    <w:p w:rsidR="00E303AB" w:rsidRPr="00E303AB" w:rsidRDefault="00E303AB" w:rsidP="00E303AB">
      <w:pPr>
        <w:pStyle w:val="EndNoteBibliography"/>
        <w:spacing w:after="0"/>
        <w:ind w:left="720" w:hanging="720"/>
      </w:pPr>
      <w:r w:rsidRPr="00E303AB">
        <w:t>60.</w:t>
      </w:r>
      <w:r w:rsidRPr="00E303AB">
        <w:tab/>
        <w:t xml:space="preserve">Shippee ND, Shah ND, May CR, Mair FS, Montori VM: </w:t>
      </w:r>
      <w:r w:rsidRPr="00E303AB">
        <w:rPr>
          <w:b/>
        </w:rPr>
        <w:t>Cumulative complexity: a functional, patient-centered model of patient complexity can improve research and practice</w:t>
      </w:r>
      <w:r w:rsidRPr="00E303AB">
        <w:t xml:space="preserve">. </w:t>
      </w:r>
      <w:r w:rsidRPr="00E303AB">
        <w:rPr>
          <w:i/>
        </w:rPr>
        <w:t xml:space="preserve">J Clin Epidemiol </w:t>
      </w:r>
      <w:r w:rsidRPr="00E303AB">
        <w:t xml:space="preserve">2012, </w:t>
      </w:r>
      <w:r w:rsidRPr="00E303AB">
        <w:rPr>
          <w:b/>
        </w:rPr>
        <w:t>65</w:t>
      </w:r>
      <w:r w:rsidRPr="00E303AB">
        <w:t>(10):1041-1051.</w:t>
      </w:r>
    </w:p>
    <w:p w:rsidR="00E303AB" w:rsidRPr="00E303AB" w:rsidRDefault="00E303AB" w:rsidP="00E303AB">
      <w:pPr>
        <w:pStyle w:val="EndNoteBibliography"/>
        <w:spacing w:after="0"/>
        <w:ind w:left="720" w:hanging="720"/>
      </w:pPr>
      <w:r w:rsidRPr="00E303AB">
        <w:t>61.</w:t>
      </w:r>
      <w:r w:rsidRPr="00E303AB">
        <w:tab/>
        <w:t xml:space="preserve">Rycroft-Malone J, Burton C: </w:t>
      </w:r>
      <w:r w:rsidRPr="00E303AB">
        <w:rPr>
          <w:b/>
        </w:rPr>
        <w:t>Paying attention to complexity in implementation research</w:t>
      </w:r>
      <w:r w:rsidRPr="00E303AB">
        <w:t xml:space="preserve">. </w:t>
      </w:r>
      <w:r w:rsidRPr="00E303AB">
        <w:rPr>
          <w:i/>
        </w:rPr>
        <w:t xml:space="preserve">Worldviews on evidence-based nursing / Sigma Theta Tau International, Honor Society of Nursing </w:t>
      </w:r>
      <w:r w:rsidRPr="00E303AB">
        <w:t xml:space="preserve">2010, </w:t>
      </w:r>
      <w:r w:rsidRPr="00E303AB">
        <w:rPr>
          <w:b/>
        </w:rPr>
        <w:t>7</w:t>
      </w:r>
      <w:r w:rsidRPr="00E303AB">
        <w:t>(3):121-122.</w:t>
      </w:r>
    </w:p>
    <w:p w:rsidR="00E303AB" w:rsidRPr="00E303AB" w:rsidRDefault="00E303AB" w:rsidP="00E303AB">
      <w:pPr>
        <w:pStyle w:val="EndNoteBibliography"/>
        <w:spacing w:after="0"/>
        <w:ind w:left="720" w:hanging="720"/>
      </w:pPr>
      <w:r w:rsidRPr="00E303AB">
        <w:t>62.</w:t>
      </w:r>
      <w:r w:rsidRPr="00E303AB">
        <w:tab/>
        <w:t xml:space="preserve">Chandler J, Rycroft-Malone J, Hawkes C, Noyes J: </w:t>
      </w:r>
      <w:r w:rsidRPr="00E303AB">
        <w:rPr>
          <w:b/>
        </w:rPr>
        <w:t>Application of simplified Complexity Theory concepts for healthcare social systems to explain the implementation of evidence into practice</w:t>
      </w:r>
      <w:r w:rsidRPr="00E303AB">
        <w:t xml:space="preserve">. </w:t>
      </w:r>
      <w:r w:rsidRPr="00E303AB">
        <w:rPr>
          <w:i/>
        </w:rPr>
        <w:t xml:space="preserve">J Adv Nurs </w:t>
      </w:r>
      <w:r w:rsidRPr="00E303AB">
        <w:t xml:space="preserve">2016, </w:t>
      </w:r>
      <w:r w:rsidRPr="00E303AB">
        <w:rPr>
          <w:b/>
        </w:rPr>
        <w:t>72</w:t>
      </w:r>
      <w:r w:rsidRPr="00E303AB">
        <w:t>(2):461-480.</w:t>
      </w:r>
    </w:p>
    <w:p w:rsidR="00E303AB" w:rsidRPr="00E303AB" w:rsidRDefault="00E303AB" w:rsidP="00E303AB">
      <w:pPr>
        <w:pStyle w:val="EndNoteBibliography"/>
        <w:spacing w:after="0"/>
        <w:ind w:left="720" w:hanging="720"/>
      </w:pPr>
      <w:r w:rsidRPr="00E303AB">
        <w:t>63.</w:t>
      </w:r>
      <w:r w:rsidRPr="00E303AB">
        <w:tab/>
        <w:t xml:space="preserve">Hawe P, Shiell A, Riley T: </w:t>
      </w:r>
      <w:r w:rsidRPr="00E303AB">
        <w:rPr>
          <w:b/>
        </w:rPr>
        <w:t>Theorising Interventions as Events in Systems</w:t>
      </w:r>
      <w:r w:rsidRPr="00E303AB">
        <w:t xml:space="preserve">. </w:t>
      </w:r>
      <w:r w:rsidRPr="00E303AB">
        <w:rPr>
          <w:i/>
        </w:rPr>
        <w:t xml:space="preserve">Am J Commun Psychol </w:t>
      </w:r>
      <w:r w:rsidRPr="00E303AB">
        <w:t xml:space="preserve">2009, </w:t>
      </w:r>
      <w:r w:rsidRPr="00E303AB">
        <w:rPr>
          <w:b/>
        </w:rPr>
        <w:t>43</w:t>
      </w:r>
      <w:r w:rsidRPr="00E303AB">
        <w:t>(3-4):267-276.</w:t>
      </w:r>
    </w:p>
    <w:p w:rsidR="00E303AB" w:rsidRPr="00E303AB" w:rsidRDefault="00E303AB" w:rsidP="00E303AB">
      <w:pPr>
        <w:pStyle w:val="EndNoteBibliography"/>
        <w:spacing w:after="0"/>
        <w:ind w:left="720" w:hanging="720"/>
      </w:pPr>
      <w:r w:rsidRPr="00E303AB">
        <w:t>64.</w:t>
      </w:r>
      <w:r w:rsidRPr="00E303AB">
        <w:tab/>
        <w:t xml:space="preserve">Hawe P, Shiell A, Riley T, Gold L: </w:t>
      </w:r>
      <w:r w:rsidRPr="00E303AB">
        <w:rPr>
          <w:b/>
        </w:rPr>
        <w:t>Methods for exploring implementation variation and local context within a cluster randomised community intervention trial</w:t>
      </w:r>
      <w:r w:rsidRPr="00E303AB">
        <w:t xml:space="preserve">. </w:t>
      </w:r>
      <w:r w:rsidRPr="00E303AB">
        <w:rPr>
          <w:i/>
        </w:rPr>
        <w:t xml:space="preserve">J Epidemiol Commun H </w:t>
      </w:r>
      <w:r w:rsidRPr="00E303AB">
        <w:t xml:space="preserve">2004, </w:t>
      </w:r>
      <w:r w:rsidRPr="00E303AB">
        <w:rPr>
          <w:b/>
        </w:rPr>
        <w:t>58</w:t>
      </w:r>
      <w:r w:rsidRPr="00E303AB">
        <w:t>(9):788-793.</w:t>
      </w:r>
    </w:p>
    <w:p w:rsidR="00E303AB" w:rsidRPr="00E303AB" w:rsidRDefault="00E303AB" w:rsidP="00E303AB">
      <w:pPr>
        <w:pStyle w:val="EndNoteBibliography"/>
        <w:spacing w:after="0"/>
        <w:ind w:left="720" w:hanging="720"/>
      </w:pPr>
      <w:r w:rsidRPr="00E303AB">
        <w:t>65.</w:t>
      </w:r>
      <w:r w:rsidRPr="00E303AB">
        <w:tab/>
        <w:t xml:space="preserve">Oakley A, Strange V, Bonell C, Allen E, Stephenson J: </w:t>
      </w:r>
      <w:r w:rsidRPr="00E303AB">
        <w:rPr>
          <w:b/>
        </w:rPr>
        <w:t>Process evaluation in randomised controlled trials of complex interventions</w:t>
      </w:r>
      <w:r w:rsidRPr="00E303AB">
        <w:t xml:space="preserve">. </w:t>
      </w:r>
      <w:r w:rsidRPr="00E303AB">
        <w:rPr>
          <w:i/>
        </w:rPr>
        <w:t xml:space="preserve">BMJ (Clinical research ed) </w:t>
      </w:r>
      <w:r w:rsidRPr="00E303AB">
        <w:t xml:space="preserve">2006, </w:t>
      </w:r>
      <w:r w:rsidRPr="00E303AB">
        <w:rPr>
          <w:b/>
        </w:rPr>
        <w:t>332</w:t>
      </w:r>
      <w:r w:rsidRPr="00E303AB">
        <w:t>(7538):413-416.</w:t>
      </w:r>
    </w:p>
    <w:p w:rsidR="00E303AB" w:rsidRPr="00E303AB" w:rsidRDefault="00E303AB" w:rsidP="00E303AB">
      <w:pPr>
        <w:pStyle w:val="EndNoteBibliography"/>
        <w:spacing w:after="0"/>
        <w:ind w:left="720" w:hanging="720"/>
      </w:pPr>
      <w:r w:rsidRPr="00E303AB">
        <w:t>66.</w:t>
      </w:r>
      <w:r w:rsidRPr="00E303AB">
        <w:tab/>
        <w:t xml:space="preserve">Hooker L, Small R, Humphreys C, Hegarty K, Taft A: </w:t>
      </w:r>
      <w:r w:rsidRPr="00E303AB">
        <w:rPr>
          <w:b/>
        </w:rPr>
        <w:t>Applying normalization process theory to understand implementation of a family violence screening and care model in maternal and child health nursing practice: a mixed method process evaluation of a randomised controlled trial</w:t>
      </w:r>
      <w:r w:rsidRPr="00E303AB">
        <w:t xml:space="preserve">. </w:t>
      </w:r>
      <w:r w:rsidRPr="00E303AB">
        <w:rPr>
          <w:i/>
        </w:rPr>
        <w:t xml:space="preserve">Implementation science : IS </w:t>
      </w:r>
      <w:r w:rsidRPr="00E303AB">
        <w:t xml:space="preserve">2015, </w:t>
      </w:r>
      <w:r w:rsidRPr="00E303AB">
        <w:rPr>
          <w:b/>
        </w:rPr>
        <w:t>10</w:t>
      </w:r>
      <w:r w:rsidRPr="00E303AB">
        <w:t>(1):39.</w:t>
      </w:r>
    </w:p>
    <w:p w:rsidR="00E303AB" w:rsidRPr="00E303AB" w:rsidRDefault="00E303AB" w:rsidP="00E303AB">
      <w:pPr>
        <w:pStyle w:val="EndNoteBibliography"/>
        <w:spacing w:after="0"/>
        <w:ind w:left="720" w:hanging="720"/>
      </w:pPr>
      <w:r w:rsidRPr="00E303AB">
        <w:t>67.</w:t>
      </w:r>
      <w:r w:rsidRPr="00E303AB">
        <w:tab/>
        <w:t xml:space="preserve">Hooker L, Small R, Taft A: </w:t>
      </w:r>
      <w:r w:rsidRPr="00E303AB">
        <w:rPr>
          <w:b/>
        </w:rPr>
        <w:t>Understanding sustained domestic violence identification in maternal and child health nurse care: process evaluation from a 2</w:t>
      </w:r>
      <w:r w:rsidRPr="00E303AB">
        <w:rPr>
          <w:rFonts w:ascii="Cambria Math" w:hAnsi="Cambria Math" w:cs="Cambria Math"/>
          <w:b/>
        </w:rPr>
        <w:t>‐</w:t>
      </w:r>
      <w:r w:rsidRPr="00E303AB">
        <w:rPr>
          <w:b/>
        </w:rPr>
        <w:t>year follow</w:t>
      </w:r>
      <w:r w:rsidRPr="00E303AB">
        <w:rPr>
          <w:rFonts w:ascii="Cambria Math" w:hAnsi="Cambria Math" w:cs="Cambria Math"/>
          <w:b/>
        </w:rPr>
        <w:t>‐</w:t>
      </w:r>
      <w:r w:rsidRPr="00E303AB">
        <w:rPr>
          <w:b/>
        </w:rPr>
        <w:t>up of the MOVE trial</w:t>
      </w:r>
      <w:r w:rsidRPr="00E303AB">
        <w:t xml:space="preserve">. </w:t>
      </w:r>
      <w:r w:rsidRPr="00E303AB">
        <w:rPr>
          <w:i/>
        </w:rPr>
        <w:t xml:space="preserve">Journal of advanced nursing </w:t>
      </w:r>
      <w:r w:rsidRPr="00E303AB">
        <w:t>2015.</w:t>
      </w:r>
    </w:p>
    <w:p w:rsidR="00E303AB" w:rsidRPr="00E303AB" w:rsidRDefault="00E303AB" w:rsidP="00E303AB">
      <w:pPr>
        <w:pStyle w:val="EndNoteBibliography"/>
        <w:spacing w:after="0"/>
        <w:ind w:left="720" w:hanging="720"/>
      </w:pPr>
      <w:r w:rsidRPr="00E303AB">
        <w:t>68.</w:t>
      </w:r>
      <w:r w:rsidRPr="00E303AB">
        <w:tab/>
        <w:t xml:space="preserve">Kennedy A, Rogers A, Bowen R, Lee V, Blakeman T, Gardner C, Morris R, Protheroe J, Chew-Graham C: </w:t>
      </w:r>
      <w:r w:rsidRPr="00E303AB">
        <w:rPr>
          <w:b/>
        </w:rPr>
        <w:t>Implementing, embedding and integrating self-management support tools for people with long-term conditions in primary care nursing: a qualitative study</w:t>
      </w:r>
      <w:r w:rsidRPr="00E303AB">
        <w:t xml:space="preserve">. </w:t>
      </w:r>
      <w:r w:rsidRPr="00E303AB">
        <w:rPr>
          <w:i/>
        </w:rPr>
        <w:t xml:space="preserve">International journal of nursing studies </w:t>
      </w:r>
      <w:r w:rsidRPr="00E303AB">
        <w:t xml:space="preserve">2014, </w:t>
      </w:r>
      <w:r w:rsidRPr="00E303AB">
        <w:rPr>
          <w:b/>
        </w:rPr>
        <w:t>51</w:t>
      </w:r>
      <w:r w:rsidRPr="00E303AB">
        <w:t>(8):1103-1113.</w:t>
      </w:r>
    </w:p>
    <w:p w:rsidR="00E303AB" w:rsidRPr="00E303AB" w:rsidRDefault="00E303AB" w:rsidP="00E303AB">
      <w:pPr>
        <w:pStyle w:val="EndNoteBibliography"/>
        <w:spacing w:after="0"/>
        <w:ind w:left="720" w:hanging="720"/>
      </w:pPr>
      <w:r w:rsidRPr="00E303AB">
        <w:t>69.</w:t>
      </w:r>
      <w:r w:rsidRPr="00E303AB">
        <w:tab/>
        <w:t xml:space="preserve">Bamford C, Poole M, Brittain K, Chew-Graham C, Fox C, Iliffe S, Manthorpe J, Robinson L, team C: </w:t>
      </w:r>
      <w:r w:rsidRPr="00E303AB">
        <w:rPr>
          <w:b/>
        </w:rPr>
        <w:t>Understanding the challenges to implementing case management for people with dementia in primary care in England: a qualitative study using Normalization Process Theory</w:t>
      </w:r>
      <w:r w:rsidRPr="00E303AB">
        <w:t xml:space="preserve">. </w:t>
      </w:r>
      <w:r w:rsidRPr="00E303AB">
        <w:rPr>
          <w:i/>
        </w:rPr>
        <w:t xml:space="preserve">BMC Health Serv Res </w:t>
      </w:r>
      <w:r w:rsidRPr="00E303AB">
        <w:t xml:space="preserve">2014, </w:t>
      </w:r>
      <w:r w:rsidRPr="00E303AB">
        <w:rPr>
          <w:b/>
        </w:rPr>
        <w:t>14</w:t>
      </w:r>
      <w:r w:rsidRPr="00E303AB">
        <w:t>(1):549.</w:t>
      </w:r>
    </w:p>
    <w:p w:rsidR="00E303AB" w:rsidRPr="00E303AB" w:rsidRDefault="00E303AB" w:rsidP="00E303AB">
      <w:pPr>
        <w:pStyle w:val="EndNoteBibliography"/>
        <w:spacing w:after="0"/>
        <w:ind w:left="720" w:hanging="720"/>
      </w:pPr>
      <w:r w:rsidRPr="00E303AB">
        <w:t>70.</w:t>
      </w:r>
      <w:r w:rsidRPr="00E303AB">
        <w:tab/>
        <w:t xml:space="preserve">Godfrey M, Smith J, Green J, Cheater F, Inouye SK, Young JB: </w:t>
      </w:r>
      <w:r w:rsidRPr="00E303AB">
        <w:rPr>
          <w:b/>
        </w:rPr>
        <w:t>Developing and implementing an integrated delirium prevention system of care: a theory driven, participatory research study</w:t>
      </w:r>
      <w:r w:rsidRPr="00E303AB">
        <w:t xml:space="preserve">. </w:t>
      </w:r>
      <w:r w:rsidRPr="00E303AB">
        <w:rPr>
          <w:i/>
        </w:rPr>
        <w:t xml:space="preserve">BMC Health Serv Res </w:t>
      </w:r>
      <w:r w:rsidRPr="00E303AB">
        <w:t xml:space="preserve">2013, </w:t>
      </w:r>
      <w:r w:rsidRPr="00E303AB">
        <w:rPr>
          <w:b/>
        </w:rPr>
        <w:t>13</w:t>
      </w:r>
      <w:r w:rsidRPr="00E303AB">
        <w:t>(1):341.</w:t>
      </w:r>
    </w:p>
    <w:p w:rsidR="00E303AB" w:rsidRPr="00E303AB" w:rsidRDefault="00E303AB" w:rsidP="00E303AB">
      <w:pPr>
        <w:pStyle w:val="EndNoteBibliography"/>
        <w:spacing w:after="0"/>
        <w:ind w:left="720" w:hanging="720"/>
      </w:pPr>
      <w:r w:rsidRPr="00E303AB">
        <w:t>71.</w:t>
      </w:r>
      <w:r w:rsidRPr="00E303AB">
        <w:tab/>
        <w:t xml:space="preserve">Ong BN, Morden A, Brooks L, Porcheret M, Edwards JJ, Sanders T, Jinks C, Dziedzic K: </w:t>
      </w:r>
      <w:r w:rsidRPr="00E303AB">
        <w:rPr>
          <w:b/>
        </w:rPr>
        <w:t>Changing policy and practice: making sense of national guidelines for osteoarthritis</w:t>
      </w:r>
      <w:r w:rsidRPr="00E303AB">
        <w:t xml:space="preserve">. </w:t>
      </w:r>
      <w:r w:rsidRPr="00E303AB">
        <w:rPr>
          <w:i/>
        </w:rPr>
        <w:t xml:space="preserve">Soc Sci Med </w:t>
      </w:r>
      <w:r w:rsidRPr="00E303AB">
        <w:t xml:space="preserve">2014, </w:t>
      </w:r>
      <w:r w:rsidRPr="00E303AB">
        <w:rPr>
          <w:b/>
        </w:rPr>
        <w:t>106</w:t>
      </w:r>
      <w:r w:rsidRPr="00E303AB">
        <w:t>:101-109.</w:t>
      </w:r>
    </w:p>
    <w:p w:rsidR="00E303AB" w:rsidRPr="00E303AB" w:rsidRDefault="00E303AB" w:rsidP="00E303AB">
      <w:pPr>
        <w:pStyle w:val="EndNoteBibliography"/>
        <w:spacing w:after="0"/>
        <w:ind w:left="720" w:hanging="720"/>
      </w:pPr>
      <w:r w:rsidRPr="00E303AB">
        <w:t>72.</w:t>
      </w:r>
      <w:r w:rsidRPr="00E303AB">
        <w:tab/>
        <w:t xml:space="preserve">Sanders T, Foster NE, Ong BN: </w:t>
      </w:r>
      <w:r w:rsidRPr="00E303AB">
        <w:rPr>
          <w:b/>
        </w:rPr>
        <w:t>Perceptions of general practitioners towards the use of a new system for treating back pain: A qualitative interview study</w:t>
      </w:r>
      <w:r w:rsidRPr="00E303AB">
        <w:t xml:space="preserve">. </w:t>
      </w:r>
      <w:r w:rsidRPr="00E303AB">
        <w:rPr>
          <w:i/>
        </w:rPr>
        <w:t xml:space="preserve">BMC Med </w:t>
      </w:r>
      <w:r w:rsidRPr="00E303AB">
        <w:t xml:space="preserve">2011, </w:t>
      </w:r>
      <w:r w:rsidRPr="00E303AB">
        <w:rPr>
          <w:b/>
        </w:rPr>
        <w:t>9</w:t>
      </w:r>
      <w:r w:rsidRPr="00E303AB">
        <w:t>.</w:t>
      </w:r>
    </w:p>
    <w:p w:rsidR="00E303AB" w:rsidRPr="00E303AB" w:rsidRDefault="00E303AB" w:rsidP="00E303AB">
      <w:pPr>
        <w:pStyle w:val="EndNoteBibliography"/>
        <w:spacing w:after="0"/>
        <w:ind w:left="720" w:hanging="720"/>
      </w:pPr>
      <w:r w:rsidRPr="00E303AB">
        <w:t>73.</w:t>
      </w:r>
      <w:r w:rsidRPr="00E303AB">
        <w:tab/>
        <w:t xml:space="preserve">Plsek P: </w:t>
      </w:r>
      <w:r w:rsidRPr="00E303AB">
        <w:rPr>
          <w:b/>
        </w:rPr>
        <w:t>Redesigning health care with insights from the science of complex adaptive systems</w:t>
      </w:r>
      <w:r w:rsidRPr="00E303AB">
        <w:t xml:space="preserve">. </w:t>
      </w:r>
      <w:r w:rsidRPr="00E303AB">
        <w:rPr>
          <w:i/>
        </w:rPr>
        <w:t xml:space="preserve">Crossing the quality chasm: A new health system for the 21st century </w:t>
      </w:r>
      <w:r w:rsidRPr="00E303AB">
        <w:t>2001:309-322.</w:t>
      </w:r>
    </w:p>
    <w:p w:rsidR="00E303AB" w:rsidRPr="00E303AB" w:rsidRDefault="00E303AB" w:rsidP="00E303AB">
      <w:pPr>
        <w:pStyle w:val="EndNoteBibliography"/>
        <w:spacing w:after="0"/>
        <w:ind w:left="720" w:hanging="720"/>
      </w:pPr>
      <w:r w:rsidRPr="00E303AB">
        <w:t>74.</w:t>
      </w:r>
      <w:r w:rsidRPr="00E303AB">
        <w:tab/>
        <w:t xml:space="preserve">Plsek P, Greenhalgh T: </w:t>
      </w:r>
      <w:r w:rsidRPr="00E303AB">
        <w:rPr>
          <w:b/>
        </w:rPr>
        <w:t>Complexity science: The challenge of complexity in health care</w:t>
      </w:r>
      <w:r w:rsidRPr="00E303AB">
        <w:t xml:space="preserve">. </w:t>
      </w:r>
      <w:r w:rsidRPr="00E303AB">
        <w:rPr>
          <w:i/>
        </w:rPr>
        <w:t xml:space="preserve">BMJ </w:t>
      </w:r>
      <w:r w:rsidRPr="00E303AB">
        <w:t xml:space="preserve">2001, </w:t>
      </w:r>
      <w:r w:rsidRPr="00E303AB">
        <w:rPr>
          <w:b/>
        </w:rPr>
        <w:t>323</w:t>
      </w:r>
      <w:r w:rsidRPr="00E303AB">
        <w:t>:625 - 628.</w:t>
      </w:r>
    </w:p>
    <w:p w:rsidR="00E303AB" w:rsidRPr="00E303AB" w:rsidRDefault="00E303AB" w:rsidP="00E303AB">
      <w:pPr>
        <w:pStyle w:val="EndNoteBibliography"/>
        <w:spacing w:after="0"/>
        <w:ind w:left="720" w:hanging="720"/>
      </w:pPr>
      <w:r w:rsidRPr="00E303AB">
        <w:t>75.</w:t>
      </w:r>
      <w:r w:rsidRPr="00E303AB">
        <w:tab/>
        <w:t xml:space="preserve">Seely AJE: </w:t>
      </w:r>
      <w:r w:rsidRPr="00E303AB">
        <w:rPr>
          <w:b/>
        </w:rPr>
        <w:t>Embracing the certainty of uncertainty:implications for health care and research</w:t>
      </w:r>
      <w:r w:rsidRPr="00E303AB">
        <w:t xml:space="preserve">. </w:t>
      </w:r>
      <w:r w:rsidRPr="00E303AB">
        <w:rPr>
          <w:i/>
        </w:rPr>
        <w:t xml:space="preserve">Perspect Biol Med </w:t>
      </w:r>
      <w:r w:rsidRPr="00E303AB">
        <w:t xml:space="preserve">2013, </w:t>
      </w:r>
      <w:r w:rsidRPr="00E303AB">
        <w:rPr>
          <w:b/>
        </w:rPr>
        <w:t>56</w:t>
      </w:r>
      <w:r w:rsidRPr="00E303AB">
        <w:t>(1):65-77.</w:t>
      </w:r>
    </w:p>
    <w:p w:rsidR="00E303AB" w:rsidRPr="00E303AB" w:rsidRDefault="00E303AB" w:rsidP="00E303AB">
      <w:pPr>
        <w:pStyle w:val="EndNoteBibliography"/>
        <w:spacing w:after="0"/>
        <w:ind w:left="720" w:hanging="720"/>
      </w:pPr>
      <w:r w:rsidRPr="00E303AB">
        <w:t>76.</w:t>
      </w:r>
      <w:r w:rsidRPr="00E303AB">
        <w:tab/>
        <w:t xml:space="preserve">Bawden R: </w:t>
      </w:r>
      <w:r w:rsidRPr="00E303AB">
        <w:rPr>
          <w:b/>
        </w:rPr>
        <w:t>Complexity: unruly and otherwise</w:t>
      </w:r>
      <w:r w:rsidRPr="00E303AB">
        <w:t xml:space="preserve">. </w:t>
      </w:r>
      <w:r w:rsidRPr="00E303AB">
        <w:rPr>
          <w:i/>
        </w:rPr>
        <w:t xml:space="preserve">Perspect Biol Med </w:t>
      </w:r>
      <w:r w:rsidRPr="00E303AB">
        <w:t xml:space="preserve">2007, </w:t>
      </w:r>
      <w:r w:rsidRPr="00E303AB">
        <w:rPr>
          <w:b/>
        </w:rPr>
        <w:t>50</w:t>
      </w:r>
      <w:r w:rsidRPr="00E303AB">
        <w:t>(4):614-624.</w:t>
      </w:r>
    </w:p>
    <w:p w:rsidR="00E303AB" w:rsidRPr="00E303AB" w:rsidRDefault="00E303AB" w:rsidP="00E303AB">
      <w:pPr>
        <w:pStyle w:val="EndNoteBibliography"/>
        <w:spacing w:after="0"/>
        <w:ind w:left="720" w:hanging="720"/>
      </w:pPr>
      <w:r w:rsidRPr="00E303AB">
        <w:t>77.</w:t>
      </w:r>
      <w:r w:rsidRPr="00E303AB">
        <w:tab/>
        <w:t xml:space="preserve">Holden LM: </w:t>
      </w:r>
      <w:r w:rsidRPr="00E303AB">
        <w:rPr>
          <w:b/>
        </w:rPr>
        <w:t>Complex adaptive systems: concept analysis</w:t>
      </w:r>
      <w:r w:rsidRPr="00E303AB">
        <w:t xml:space="preserve">. </w:t>
      </w:r>
      <w:r w:rsidRPr="00E303AB">
        <w:rPr>
          <w:i/>
        </w:rPr>
        <w:t xml:space="preserve">J Adv Nurs </w:t>
      </w:r>
      <w:r w:rsidRPr="00E303AB">
        <w:t xml:space="preserve">2005, </w:t>
      </w:r>
      <w:r w:rsidRPr="00E303AB">
        <w:rPr>
          <w:b/>
        </w:rPr>
        <w:t>52</w:t>
      </w:r>
      <w:r w:rsidRPr="00E303AB">
        <w:t>(6):651-657.</w:t>
      </w:r>
    </w:p>
    <w:p w:rsidR="00E303AB" w:rsidRPr="00E303AB" w:rsidRDefault="00E303AB" w:rsidP="00E303AB">
      <w:pPr>
        <w:pStyle w:val="EndNoteBibliography"/>
        <w:spacing w:after="0"/>
        <w:ind w:left="720" w:hanging="720"/>
      </w:pPr>
      <w:r w:rsidRPr="00E303AB">
        <w:t>78.</w:t>
      </w:r>
      <w:r w:rsidRPr="00E303AB">
        <w:tab/>
        <w:t xml:space="preserve">Paina L, Peters DH: </w:t>
      </w:r>
      <w:r w:rsidRPr="00E303AB">
        <w:rPr>
          <w:b/>
        </w:rPr>
        <w:t>Understanding pathways for scaling up health services through the lens of complex adaptive systems</w:t>
      </w:r>
      <w:r w:rsidRPr="00E303AB">
        <w:t xml:space="preserve">. </w:t>
      </w:r>
      <w:r w:rsidRPr="00E303AB">
        <w:rPr>
          <w:i/>
        </w:rPr>
        <w:t xml:space="preserve">Health Policy Plann </w:t>
      </w:r>
      <w:r w:rsidRPr="00E303AB">
        <w:t xml:space="preserve">2012, </w:t>
      </w:r>
      <w:r w:rsidRPr="00E303AB">
        <w:rPr>
          <w:b/>
        </w:rPr>
        <w:t>27</w:t>
      </w:r>
      <w:r w:rsidRPr="00E303AB">
        <w:t>(5):365-373.</w:t>
      </w:r>
    </w:p>
    <w:p w:rsidR="00E303AB" w:rsidRPr="00E303AB" w:rsidRDefault="00E303AB" w:rsidP="00E303AB">
      <w:pPr>
        <w:pStyle w:val="EndNoteBibliography"/>
        <w:spacing w:after="0"/>
        <w:ind w:left="720" w:hanging="720"/>
      </w:pPr>
      <w:r w:rsidRPr="00E303AB">
        <w:t>79.</w:t>
      </w:r>
      <w:r w:rsidRPr="00E303AB">
        <w:tab/>
        <w:t xml:space="preserve">Martin C, Sturmberg J: </w:t>
      </w:r>
      <w:r w:rsidRPr="00E303AB">
        <w:rPr>
          <w:b/>
        </w:rPr>
        <w:t>Complex adaptive chronic care</w:t>
      </w:r>
      <w:r w:rsidRPr="00E303AB">
        <w:t xml:space="preserve">. </w:t>
      </w:r>
      <w:r w:rsidRPr="00E303AB">
        <w:rPr>
          <w:i/>
        </w:rPr>
        <w:t xml:space="preserve">J Eval Clin Pract </w:t>
      </w:r>
      <w:r w:rsidRPr="00E303AB">
        <w:t xml:space="preserve">2009, </w:t>
      </w:r>
      <w:r w:rsidRPr="00E303AB">
        <w:rPr>
          <w:b/>
        </w:rPr>
        <w:t>15</w:t>
      </w:r>
      <w:r w:rsidRPr="00E303AB">
        <w:t>(3):571-577.</w:t>
      </w:r>
    </w:p>
    <w:p w:rsidR="00E303AB" w:rsidRPr="00E303AB" w:rsidRDefault="00E303AB" w:rsidP="00E303AB">
      <w:pPr>
        <w:pStyle w:val="EndNoteBibliography"/>
        <w:spacing w:after="0"/>
        <w:ind w:left="720" w:hanging="720"/>
      </w:pPr>
      <w:r w:rsidRPr="00E303AB">
        <w:t>80.</w:t>
      </w:r>
      <w:r w:rsidRPr="00E303AB">
        <w:tab/>
        <w:t xml:space="preserve">Sturmberg JP, Martin CM: </w:t>
      </w:r>
      <w:r w:rsidRPr="00E303AB">
        <w:rPr>
          <w:b/>
        </w:rPr>
        <w:t>The Dynamics of Health Care Reform - Learning from a Complex Adaptive Systems Theoretical Perspective</w:t>
      </w:r>
      <w:r w:rsidRPr="00E303AB">
        <w:t xml:space="preserve">. </w:t>
      </w:r>
      <w:r w:rsidRPr="00E303AB">
        <w:rPr>
          <w:i/>
        </w:rPr>
        <w:t xml:space="preserve">Nonlin Dynam Psychol </w:t>
      </w:r>
      <w:r w:rsidRPr="00E303AB">
        <w:t xml:space="preserve">2010, </w:t>
      </w:r>
      <w:r w:rsidRPr="00E303AB">
        <w:rPr>
          <w:b/>
        </w:rPr>
        <w:t>14</w:t>
      </w:r>
      <w:r w:rsidRPr="00E303AB">
        <w:t>(4):525-540.</w:t>
      </w:r>
    </w:p>
    <w:p w:rsidR="00E303AB" w:rsidRPr="00E303AB" w:rsidRDefault="00E303AB" w:rsidP="00E303AB">
      <w:pPr>
        <w:pStyle w:val="EndNoteBibliography"/>
        <w:spacing w:after="0"/>
        <w:ind w:left="720" w:hanging="720"/>
      </w:pPr>
      <w:r w:rsidRPr="00E303AB">
        <w:t>81.</w:t>
      </w:r>
      <w:r w:rsidRPr="00E303AB">
        <w:tab/>
        <w:t xml:space="preserve">Borgermans L, De Maeseneer J, Wollersheim H, Vrijhoef B, Devroey D: </w:t>
      </w:r>
      <w:r w:rsidRPr="00E303AB">
        <w:rPr>
          <w:b/>
        </w:rPr>
        <w:t>A Theoretical Lens for Revealing the Complexity of Chronic Care</w:t>
      </w:r>
      <w:r w:rsidRPr="00E303AB">
        <w:t xml:space="preserve">. </w:t>
      </w:r>
      <w:r w:rsidRPr="00E303AB">
        <w:rPr>
          <w:i/>
        </w:rPr>
        <w:t xml:space="preserve">Perspect Biol Med </w:t>
      </w:r>
      <w:r w:rsidRPr="00E303AB">
        <w:t xml:space="preserve">2013, </w:t>
      </w:r>
      <w:r w:rsidRPr="00E303AB">
        <w:rPr>
          <w:b/>
        </w:rPr>
        <w:t>56</w:t>
      </w:r>
      <w:r w:rsidRPr="00E303AB">
        <w:t>(2):289-299.</w:t>
      </w:r>
    </w:p>
    <w:p w:rsidR="00E303AB" w:rsidRPr="00E303AB" w:rsidRDefault="00E303AB" w:rsidP="00E303AB">
      <w:pPr>
        <w:pStyle w:val="EndNoteBibliography"/>
        <w:spacing w:after="0"/>
        <w:ind w:left="720" w:hanging="720"/>
      </w:pPr>
      <w:r w:rsidRPr="00E303AB">
        <w:t>82.</w:t>
      </w:r>
      <w:r w:rsidRPr="00E303AB">
        <w:tab/>
        <w:t xml:space="preserve">Gunn JM, Palmer VJ, Dowrick CF, Herrman HE, Griffiths FE, Kokanovic R, Blashki GA, Hegarty KL, Johnson CL, Potiriadis M: </w:t>
      </w:r>
      <w:r w:rsidRPr="00E303AB">
        <w:rPr>
          <w:b/>
        </w:rPr>
        <w:t>Embedding effective depression care: using theory for primary care organisational and systems change</w:t>
      </w:r>
      <w:r w:rsidRPr="00E303AB">
        <w:t xml:space="preserve">. </w:t>
      </w:r>
      <w:r w:rsidRPr="00E303AB">
        <w:rPr>
          <w:i/>
        </w:rPr>
        <w:t xml:space="preserve">Implement Sci </w:t>
      </w:r>
      <w:r w:rsidRPr="00E303AB">
        <w:t xml:space="preserve">2010, </w:t>
      </w:r>
      <w:r w:rsidRPr="00E303AB">
        <w:rPr>
          <w:b/>
        </w:rPr>
        <w:t>5</w:t>
      </w:r>
      <w:r w:rsidRPr="00E303AB">
        <w:t>(1):62.</w:t>
      </w:r>
    </w:p>
    <w:p w:rsidR="00E303AB" w:rsidRPr="00E303AB" w:rsidRDefault="00E303AB" w:rsidP="00E303AB">
      <w:pPr>
        <w:pStyle w:val="EndNoteBibliography"/>
        <w:spacing w:after="0"/>
        <w:ind w:left="720" w:hanging="720"/>
      </w:pPr>
      <w:r w:rsidRPr="00E303AB">
        <w:t>83.</w:t>
      </w:r>
      <w:r w:rsidRPr="00E303AB">
        <w:tab/>
        <w:t xml:space="preserve">Taft AJ, Small R, Humphreys C, Hegarty K, Walter R, Adams C, Agius P: </w:t>
      </w:r>
      <w:r w:rsidRPr="00E303AB">
        <w:rPr>
          <w:b/>
        </w:rPr>
        <w:t>Enhanced maternal and child health nurse care for women experiencing intimate partner/family violence: protocol for MOVE, a cluster randomised trial of screening and referral in primary health care</w:t>
      </w:r>
      <w:r w:rsidRPr="00E303AB">
        <w:t xml:space="preserve">. </w:t>
      </w:r>
      <w:r w:rsidRPr="00E303AB">
        <w:rPr>
          <w:i/>
        </w:rPr>
        <w:t xml:space="preserve">Bmc Public Health </w:t>
      </w:r>
      <w:r w:rsidRPr="00E303AB">
        <w:t xml:space="preserve">2012, </w:t>
      </w:r>
      <w:r w:rsidRPr="00E303AB">
        <w:rPr>
          <w:b/>
        </w:rPr>
        <w:t>12</w:t>
      </w:r>
      <w:r w:rsidRPr="00E303AB">
        <w:t>(1):811.</w:t>
      </w:r>
    </w:p>
    <w:p w:rsidR="00E303AB" w:rsidRPr="00E303AB" w:rsidRDefault="00E303AB" w:rsidP="00E303AB">
      <w:pPr>
        <w:pStyle w:val="EndNoteBibliography"/>
        <w:spacing w:after="0"/>
        <w:ind w:left="720" w:hanging="720"/>
      </w:pPr>
      <w:r w:rsidRPr="00E303AB">
        <w:t>84.</w:t>
      </w:r>
      <w:r w:rsidRPr="00E303AB">
        <w:tab/>
        <w:t xml:space="preserve">Taft A, Small R: </w:t>
      </w:r>
      <w:r w:rsidRPr="00E303AB">
        <w:rPr>
          <w:b/>
        </w:rPr>
        <w:t>Preventing and reducing violence against women: innovation in community-level studies</w:t>
      </w:r>
      <w:r w:rsidRPr="00E303AB">
        <w:t xml:space="preserve">. </w:t>
      </w:r>
      <w:r w:rsidRPr="00E303AB">
        <w:rPr>
          <w:i/>
        </w:rPr>
        <w:t xml:space="preserve">BMC Med </w:t>
      </w:r>
      <w:r w:rsidRPr="00E303AB">
        <w:t xml:space="preserve">2014, </w:t>
      </w:r>
      <w:r w:rsidRPr="00E303AB">
        <w:rPr>
          <w:b/>
        </w:rPr>
        <w:t>12</w:t>
      </w:r>
      <w:r w:rsidRPr="00E303AB">
        <w:t>:155.</w:t>
      </w:r>
    </w:p>
    <w:p w:rsidR="00E303AB" w:rsidRPr="00E303AB" w:rsidRDefault="00E303AB" w:rsidP="00E303AB">
      <w:pPr>
        <w:pStyle w:val="EndNoteBibliography"/>
        <w:spacing w:after="0"/>
        <w:ind w:left="720" w:hanging="720"/>
      </w:pPr>
      <w:r w:rsidRPr="00E303AB">
        <w:t>85.</w:t>
      </w:r>
      <w:r w:rsidRPr="00E303AB">
        <w:tab/>
        <w:t xml:space="preserve">May C, Finch T: </w:t>
      </w:r>
      <w:r w:rsidRPr="00E303AB">
        <w:rPr>
          <w:b/>
        </w:rPr>
        <w:t>Implementing, embedding, and integrating practices: an outline of normalization process theory</w:t>
      </w:r>
      <w:r w:rsidRPr="00E303AB">
        <w:t xml:space="preserve">. </w:t>
      </w:r>
      <w:r w:rsidRPr="00E303AB">
        <w:rPr>
          <w:i/>
        </w:rPr>
        <w:t xml:space="preserve">Sociology </w:t>
      </w:r>
      <w:r w:rsidRPr="00E303AB">
        <w:t xml:space="preserve">2009, </w:t>
      </w:r>
      <w:r w:rsidRPr="00E303AB">
        <w:rPr>
          <w:b/>
        </w:rPr>
        <w:t>43</w:t>
      </w:r>
      <w:r w:rsidRPr="00E303AB">
        <w:t>(3):535-554.</w:t>
      </w:r>
    </w:p>
    <w:p w:rsidR="00E303AB" w:rsidRPr="00E303AB" w:rsidRDefault="00E303AB" w:rsidP="00E303AB">
      <w:pPr>
        <w:pStyle w:val="EndNoteBibliography"/>
        <w:spacing w:after="0"/>
        <w:ind w:left="720" w:hanging="720"/>
      </w:pPr>
      <w:r w:rsidRPr="00E303AB">
        <w:t>86.</w:t>
      </w:r>
      <w:r w:rsidRPr="00E303AB">
        <w:tab/>
        <w:t>Kennedy A, Bower P, Reeves D, Blakeman T, Bowen R, Chew-Graham C, Eden M, Fullwood C, Gaffney H, Gardner C</w:t>
      </w:r>
      <w:r w:rsidRPr="00E303AB">
        <w:rPr>
          <w:i/>
        </w:rPr>
        <w:t xml:space="preserve"> et al</w:t>
      </w:r>
      <w:r w:rsidRPr="00E303AB">
        <w:t xml:space="preserve">: </w:t>
      </w:r>
      <w:r w:rsidRPr="00E303AB">
        <w:rPr>
          <w:b/>
        </w:rPr>
        <w:t>Implementation of self management support for long term conditions in routine primary care settings: cluster randomised controlled trial</w:t>
      </w:r>
      <w:r w:rsidRPr="00E303AB">
        <w:t xml:space="preserve">. </w:t>
      </w:r>
      <w:r w:rsidRPr="00E303AB">
        <w:rPr>
          <w:i/>
        </w:rPr>
        <w:t xml:space="preserve">Bmj </w:t>
      </w:r>
      <w:r w:rsidRPr="00E303AB">
        <w:t xml:space="preserve">2013, </w:t>
      </w:r>
      <w:r w:rsidRPr="00E303AB">
        <w:rPr>
          <w:b/>
        </w:rPr>
        <w:t>346</w:t>
      </w:r>
      <w:r w:rsidRPr="00E303AB">
        <w:t>:f2882.</w:t>
      </w:r>
    </w:p>
    <w:p w:rsidR="00E303AB" w:rsidRPr="00E303AB" w:rsidRDefault="00E303AB" w:rsidP="00E303AB">
      <w:pPr>
        <w:pStyle w:val="EndNoteBibliography"/>
        <w:spacing w:after="0"/>
        <w:ind w:left="720" w:hanging="720"/>
      </w:pPr>
      <w:r w:rsidRPr="00E303AB">
        <w:t>87.</w:t>
      </w:r>
      <w:r w:rsidRPr="00E303AB">
        <w:tab/>
        <w:t xml:space="preserve">Blickem C, Kennedy A, Jariwala P, Morris R, Bowen R, Vassilev I, Brooks H, Blakeman T, Rogers A: </w:t>
      </w:r>
      <w:r w:rsidRPr="00E303AB">
        <w:rPr>
          <w:b/>
        </w:rPr>
        <w:t>Aligning everyday life priorities with people's self-management support networks: an exploration of the work and implementation of a needs-led telephone support system</w:t>
      </w:r>
      <w:r w:rsidRPr="00E303AB">
        <w:t xml:space="preserve">. </w:t>
      </w:r>
      <w:r w:rsidRPr="00E303AB">
        <w:rPr>
          <w:i/>
        </w:rPr>
        <w:t xml:space="preserve">BMC Health Serv Res </w:t>
      </w:r>
      <w:r w:rsidRPr="00E303AB">
        <w:t xml:space="preserve">2014, </w:t>
      </w:r>
      <w:r w:rsidRPr="00E303AB">
        <w:rPr>
          <w:b/>
        </w:rPr>
        <w:t>14</w:t>
      </w:r>
      <w:r w:rsidRPr="00E303AB">
        <w:t>(1):262.</w:t>
      </w:r>
    </w:p>
    <w:p w:rsidR="00E303AB" w:rsidRPr="00E303AB" w:rsidRDefault="00E303AB" w:rsidP="00E303AB">
      <w:pPr>
        <w:pStyle w:val="EndNoteBibliography"/>
        <w:spacing w:after="0"/>
        <w:ind w:left="720" w:hanging="720"/>
      </w:pPr>
      <w:r w:rsidRPr="00E303AB">
        <w:t>88.</w:t>
      </w:r>
      <w:r w:rsidRPr="00E303AB">
        <w:tab/>
        <w:t xml:space="preserve">Reeves D, Blickem C, Vassilev I, Brooks H, Kennedy A, Richardson G: </w:t>
      </w:r>
      <w:r w:rsidRPr="00E303AB">
        <w:rPr>
          <w:b/>
        </w:rPr>
        <w:t>The contribution of social networks to the health and self-management of patients with long-term conditions: a longitudinal study</w:t>
      </w:r>
      <w:r w:rsidRPr="00E303AB">
        <w:t xml:space="preserve">. </w:t>
      </w:r>
      <w:r w:rsidRPr="00E303AB">
        <w:rPr>
          <w:i/>
        </w:rPr>
        <w:t xml:space="preserve">Plos One </w:t>
      </w:r>
      <w:r w:rsidRPr="00E303AB">
        <w:t xml:space="preserve">2014, </w:t>
      </w:r>
      <w:r w:rsidRPr="00E303AB">
        <w:rPr>
          <w:b/>
        </w:rPr>
        <w:t>9</w:t>
      </w:r>
      <w:r w:rsidRPr="00E303AB">
        <w:t>.</w:t>
      </w:r>
    </w:p>
    <w:p w:rsidR="00E303AB" w:rsidRPr="00E303AB" w:rsidRDefault="00E303AB" w:rsidP="00E303AB">
      <w:pPr>
        <w:pStyle w:val="EndNoteBibliography"/>
        <w:spacing w:after="0"/>
        <w:ind w:left="720" w:hanging="720"/>
      </w:pPr>
      <w:r w:rsidRPr="00E303AB">
        <w:t>89.</w:t>
      </w:r>
      <w:r w:rsidRPr="00E303AB">
        <w:tab/>
        <w:t xml:space="preserve">Blickem C, Kennedy A, Vassilev I, Morris R, Brooks H, Jariwala P: </w:t>
      </w:r>
      <w:r w:rsidRPr="00E303AB">
        <w:rPr>
          <w:b/>
        </w:rPr>
        <w:t>Linking people with long-term health conditions to healthy community activities: development of patient-Led assessment for network support (PLANS)</w:t>
      </w:r>
      <w:r w:rsidRPr="00E303AB">
        <w:t xml:space="preserve">. </w:t>
      </w:r>
      <w:r w:rsidRPr="00E303AB">
        <w:rPr>
          <w:i/>
        </w:rPr>
        <w:t xml:space="preserve">Health Expect </w:t>
      </w:r>
      <w:r w:rsidRPr="00E303AB">
        <w:t xml:space="preserve">2013, </w:t>
      </w:r>
      <w:r w:rsidRPr="00E303AB">
        <w:rPr>
          <w:b/>
        </w:rPr>
        <w:t>16</w:t>
      </w:r>
      <w:r w:rsidRPr="00E303AB">
        <w:t>.</w:t>
      </w:r>
    </w:p>
    <w:p w:rsidR="00E303AB" w:rsidRPr="00E303AB" w:rsidRDefault="00E303AB" w:rsidP="00E303AB">
      <w:pPr>
        <w:pStyle w:val="EndNoteBibliography"/>
        <w:spacing w:after="0"/>
        <w:ind w:left="720" w:hanging="720"/>
      </w:pPr>
      <w:r w:rsidRPr="00E303AB">
        <w:t>90.</w:t>
      </w:r>
      <w:r w:rsidRPr="00E303AB">
        <w:tab/>
        <w:t xml:space="preserve">Strang D, Soule SA: </w:t>
      </w:r>
      <w:r w:rsidRPr="00E303AB">
        <w:rPr>
          <w:b/>
        </w:rPr>
        <w:t>Diffusion in organizations and social movements: From hybrid corn to poison pills</w:t>
      </w:r>
      <w:r w:rsidRPr="00E303AB">
        <w:t xml:space="preserve">. </w:t>
      </w:r>
      <w:r w:rsidRPr="00E303AB">
        <w:rPr>
          <w:i/>
        </w:rPr>
        <w:t xml:space="preserve">Annual Review of Sociology </w:t>
      </w:r>
      <w:r w:rsidRPr="00E303AB">
        <w:t xml:space="preserve">1998, </w:t>
      </w:r>
      <w:r w:rsidRPr="00E303AB">
        <w:rPr>
          <w:b/>
        </w:rPr>
        <w:t>24</w:t>
      </w:r>
      <w:r w:rsidRPr="00E303AB">
        <w:t>:265-290.</w:t>
      </w:r>
    </w:p>
    <w:p w:rsidR="00E303AB" w:rsidRPr="00E303AB" w:rsidRDefault="00E303AB" w:rsidP="00E303AB">
      <w:pPr>
        <w:pStyle w:val="EndNoteBibliography"/>
        <w:spacing w:after="0"/>
        <w:ind w:left="720" w:hanging="720"/>
      </w:pPr>
      <w:r w:rsidRPr="00E303AB">
        <w:t>91.</w:t>
      </w:r>
      <w:r w:rsidRPr="00E303AB">
        <w:tab/>
        <w:t xml:space="preserve">Rogers EM: </w:t>
      </w:r>
      <w:r w:rsidRPr="00E303AB">
        <w:rPr>
          <w:b/>
        </w:rPr>
        <w:t>The Diffusion of Innovations</w:t>
      </w:r>
      <w:r w:rsidRPr="00E303AB">
        <w:t>, 4th edn. New York: Free Press; 1995.</w:t>
      </w:r>
    </w:p>
    <w:p w:rsidR="00E303AB" w:rsidRPr="00E303AB" w:rsidRDefault="00E303AB" w:rsidP="00E303AB">
      <w:pPr>
        <w:pStyle w:val="EndNoteBibliography"/>
        <w:spacing w:after="0"/>
        <w:ind w:left="720" w:hanging="720"/>
      </w:pPr>
      <w:r w:rsidRPr="00E303AB">
        <w:t>92.</w:t>
      </w:r>
      <w:r w:rsidRPr="00E303AB">
        <w:tab/>
        <w:t xml:space="preserve">Chambers DA, Glasgow RE, Stange KC: </w:t>
      </w:r>
      <w:r w:rsidRPr="00E303AB">
        <w:rPr>
          <w:b/>
        </w:rPr>
        <w:t>The dynamic sustainability framework: addressing the paradox of sustainment amid ongoing change</w:t>
      </w:r>
      <w:r w:rsidRPr="00E303AB">
        <w:t xml:space="preserve">. </w:t>
      </w:r>
      <w:r w:rsidRPr="00E303AB">
        <w:rPr>
          <w:i/>
        </w:rPr>
        <w:t xml:space="preserve">Implement Sci </w:t>
      </w:r>
      <w:r w:rsidRPr="00E303AB">
        <w:t xml:space="preserve">2013, </w:t>
      </w:r>
      <w:r w:rsidRPr="00E303AB">
        <w:rPr>
          <w:b/>
        </w:rPr>
        <w:t>8</w:t>
      </w:r>
      <w:r w:rsidRPr="00E303AB">
        <w:t>.</w:t>
      </w:r>
    </w:p>
    <w:p w:rsidR="00E303AB" w:rsidRPr="00E303AB" w:rsidRDefault="00E303AB" w:rsidP="00E303AB">
      <w:pPr>
        <w:pStyle w:val="EndNoteBibliography"/>
        <w:spacing w:after="0"/>
        <w:ind w:left="720" w:hanging="720"/>
      </w:pPr>
      <w:r w:rsidRPr="00E303AB">
        <w:t>93.</w:t>
      </w:r>
      <w:r w:rsidRPr="00E303AB">
        <w:tab/>
        <w:t xml:space="preserve">Pool R: </w:t>
      </w:r>
      <w:r w:rsidRPr="00E303AB">
        <w:rPr>
          <w:b/>
        </w:rPr>
        <w:t>Beyond engineering: how society shapes technology</w:t>
      </w:r>
      <w:r w:rsidRPr="00E303AB">
        <w:t>. Oxford: Oxford University Press; 1997.</w:t>
      </w:r>
    </w:p>
    <w:p w:rsidR="00E303AB" w:rsidRPr="00E303AB" w:rsidRDefault="00E303AB" w:rsidP="00E303AB">
      <w:pPr>
        <w:pStyle w:val="EndNoteBibliography"/>
        <w:spacing w:after="0"/>
        <w:ind w:left="720" w:hanging="720"/>
      </w:pPr>
      <w:r w:rsidRPr="00E303AB">
        <w:t>94.</w:t>
      </w:r>
      <w:r w:rsidRPr="00E303AB">
        <w:tab/>
        <w:t xml:space="preserve">Levi Martin J: </w:t>
      </w:r>
      <w:r w:rsidRPr="00E303AB">
        <w:rPr>
          <w:b/>
        </w:rPr>
        <w:t>Social Structures</w:t>
      </w:r>
      <w:r w:rsidRPr="00E303AB">
        <w:t>. In</w:t>
      </w:r>
      <w:r w:rsidRPr="00E303AB">
        <w:rPr>
          <w:i/>
        </w:rPr>
        <w:t>.</w:t>
      </w:r>
      <w:r w:rsidRPr="00E303AB">
        <w:t>: Princeton: Princeton University Press; 2009.</w:t>
      </w:r>
    </w:p>
    <w:p w:rsidR="00E303AB" w:rsidRPr="00E303AB" w:rsidRDefault="00E303AB" w:rsidP="00E303AB">
      <w:pPr>
        <w:pStyle w:val="EndNoteBibliography"/>
        <w:spacing w:after="0"/>
        <w:ind w:left="720" w:hanging="720"/>
      </w:pPr>
      <w:r w:rsidRPr="00E303AB">
        <w:t>95.</w:t>
      </w:r>
      <w:r w:rsidRPr="00E303AB">
        <w:tab/>
        <w:t xml:space="preserve">Harre R: </w:t>
      </w:r>
      <w:r w:rsidRPr="00E303AB">
        <w:rPr>
          <w:b/>
        </w:rPr>
        <w:t>Social being</w:t>
      </w:r>
      <w:r w:rsidRPr="00E303AB">
        <w:t>, Second edn. Oxford: Blackwell Publishers; 1993.</w:t>
      </w:r>
    </w:p>
    <w:p w:rsidR="00E303AB" w:rsidRPr="00E303AB" w:rsidRDefault="00E303AB" w:rsidP="00E303AB">
      <w:pPr>
        <w:pStyle w:val="EndNoteBibliography"/>
        <w:spacing w:after="0"/>
        <w:ind w:left="720" w:hanging="720"/>
      </w:pPr>
      <w:r w:rsidRPr="00E303AB">
        <w:t>96.</w:t>
      </w:r>
      <w:r w:rsidRPr="00E303AB">
        <w:tab/>
        <w:t xml:space="preserve">Giddens A: </w:t>
      </w:r>
      <w:r w:rsidRPr="00E303AB">
        <w:rPr>
          <w:b/>
        </w:rPr>
        <w:t>The constitution of society</w:t>
      </w:r>
      <w:r w:rsidRPr="00E303AB">
        <w:t>. Cambridge: Polity; 1984.</w:t>
      </w:r>
    </w:p>
    <w:p w:rsidR="00E303AB" w:rsidRPr="00E303AB" w:rsidRDefault="00E303AB" w:rsidP="00E303AB">
      <w:pPr>
        <w:pStyle w:val="EndNoteBibliography"/>
        <w:spacing w:after="0"/>
        <w:ind w:left="720" w:hanging="720"/>
      </w:pPr>
      <w:r w:rsidRPr="00E303AB">
        <w:t>97.</w:t>
      </w:r>
      <w:r w:rsidRPr="00E303AB">
        <w:tab/>
        <w:t xml:space="preserve">Weber M: </w:t>
      </w:r>
      <w:r w:rsidRPr="00E303AB">
        <w:rPr>
          <w:b/>
        </w:rPr>
        <w:t>The theory of social and economic organization</w:t>
      </w:r>
      <w:r w:rsidRPr="00E303AB">
        <w:t>. New York: Free Press.; 1947.</w:t>
      </w:r>
    </w:p>
    <w:p w:rsidR="00E303AB" w:rsidRPr="00E303AB" w:rsidRDefault="00E303AB" w:rsidP="00E303AB">
      <w:pPr>
        <w:pStyle w:val="EndNoteBibliography"/>
        <w:ind w:left="720" w:hanging="720"/>
      </w:pPr>
      <w:r w:rsidRPr="00E303AB">
        <w:t>98.</w:t>
      </w:r>
      <w:r w:rsidRPr="00E303AB">
        <w:tab/>
        <w:t xml:space="preserve">Sawyer RK: </w:t>
      </w:r>
      <w:r w:rsidRPr="00E303AB">
        <w:rPr>
          <w:b/>
        </w:rPr>
        <w:t>Social Emergence: Societies as Complex Systems</w:t>
      </w:r>
      <w:r w:rsidRPr="00E303AB">
        <w:t>. Cambridge: Cambridge University Press; 2005.</w:t>
      </w:r>
    </w:p>
    <w:p w:rsidR="00734728" w:rsidRPr="00797312" w:rsidRDefault="00E303AB" w:rsidP="00D003E6">
      <w:pPr>
        <w:pStyle w:val="NoSpacing"/>
        <w:spacing w:line="276" w:lineRule="auto"/>
        <w:jc w:val="both"/>
        <w:rPr>
          <w:rFonts w:ascii="High Tower Text" w:hAnsi="High Tower Text" w:cs="Times New Roman"/>
        </w:rPr>
      </w:pPr>
      <w:r>
        <w:rPr>
          <w:rFonts w:ascii="High Tower Text" w:hAnsi="High Tower Text" w:cs="Times New Roman"/>
        </w:rPr>
        <w:fldChar w:fldCharType="end"/>
      </w:r>
    </w:p>
    <w:sectPr w:rsidR="00734728" w:rsidRPr="00797312" w:rsidSect="008409F7">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agoOfficeSans-Regular">
    <w:altName w:val="FagoOfficeSans-Regular"/>
    <w:panose1 w:val="00000000000000000000"/>
    <w:charset w:val="00"/>
    <w:family w:val="swiss"/>
    <w:notTrueType/>
    <w:pitch w:val="default"/>
    <w:sig w:usb0="00000003" w:usb1="00000000" w:usb2="00000000" w:usb3="00000000" w:csb0="00000001" w:csb1="00000000"/>
  </w:font>
  <w:font w:name="High Tower Text">
    <w:panose1 w:val="02040502050506030303"/>
    <w:charset w:val="00"/>
    <w:family w:val="roman"/>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871F3"/>
    <w:multiLevelType w:val="hybridMultilevel"/>
    <w:tmpl w:val="D35624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277368D"/>
    <w:multiLevelType w:val="hybridMultilevel"/>
    <w:tmpl w:val="06B6DD1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772A10"/>
    <w:multiLevelType w:val="hybridMultilevel"/>
    <w:tmpl w:val="8C681E1E"/>
    <w:lvl w:ilvl="0" w:tplc="6B4E02CC">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936E1D"/>
    <w:multiLevelType w:val="hybridMultilevel"/>
    <w:tmpl w:val="D3E0C40C"/>
    <w:lvl w:ilvl="0" w:tplc="52585E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B555CC2"/>
    <w:multiLevelType w:val="hybridMultilevel"/>
    <w:tmpl w:val="A222872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6D5C25"/>
    <w:multiLevelType w:val="hybridMultilevel"/>
    <w:tmpl w:val="6F5EE45C"/>
    <w:lvl w:ilvl="0" w:tplc="1ED67BA2">
      <w:start w:val="1"/>
      <w:numFmt w:val="bullet"/>
      <w:lvlText w:val="•"/>
      <w:lvlJc w:val="left"/>
      <w:pPr>
        <w:tabs>
          <w:tab w:val="num" w:pos="720"/>
        </w:tabs>
        <w:ind w:left="720" w:hanging="360"/>
      </w:pPr>
      <w:rPr>
        <w:rFonts w:ascii="Times New Roman" w:hAnsi="Times New Roman" w:hint="default"/>
      </w:rPr>
    </w:lvl>
    <w:lvl w:ilvl="1" w:tplc="83A4A618" w:tentative="1">
      <w:start w:val="1"/>
      <w:numFmt w:val="bullet"/>
      <w:lvlText w:val="•"/>
      <w:lvlJc w:val="left"/>
      <w:pPr>
        <w:tabs>
          <w:tab w:val="num" w:pos="1440"/>
        </w:tabs>
        <w:ind w:left="1440" w:hanging="360"/>
      </w:pPr>
      <w:rPr>
        <w:rFonts w:ascii="Times New Roman" w:hAnsi="Times New Roman" w:hint="default"/>
      </w:rPr>
    </w:lvl>
    <w:lvl w:ilvl="2" w:tplc="7194BCA4" w:tentative="1">
      <w:start w:val="1"/>
      <w:numFmt w:val="bullet"/>
      <w:lvlText w:val="•"/>
      <w:lvlJc w:val="left"/>
      <w:pPr>
        <w:tabs>
          <w:tab w:val="num" w:pos="2160"/>
        </w:tabs>
        <w:ind w:left="2160" w:hanging="360"/>
      </w:pPr>
      <w:rPr>
        <w:rFonts w:ascii="Times New Roman" w:hAnsi="Times New Roman" w:hint="default"/>
      </w:rPr>
    </w:lvl>
    <w:lvl w:ilvl="3" w:tplc="5F549E70" w:tentative="1">
      <w:start w:val="1"/>
      <w:numFmt w:val="bullet"/>
      <w:lvlText w:val="•"/>
      <w:lvlJc w:val="left"/>
      <w:pPr>
        <w:tabs>
          <w:tab w:val="num" w:pos="2880"/>
        </w:tabs>
        <w:ind w:left="2880" w:hanging="360"/>
      </w:pPr>
      <w:rPr>
        <w:rFonts w:ascii="Times New Roman" w:hAnsi="Times New Roman" w:hint="default"/>
      </w:rPr>
    </w:lvl>
    <w:lvl w:ilvl="4" w:tplc="B2063DDA" w:tentative="1">
      <w:start w:val="1"/>
      <w:numFmt w:val="bullet"/>
      <w:lvlText w:val="•"/>
      <w:lvlJc w:val="left"/>
      <w:pPr>
        <w:tabs>
          <w:tab w:val="num" w:pos="3600"/>
        </w:tabs>
        <w:ind w:left="3600" w:hanging="360"/>
      </w:pPr>
      <w:rPr>
        <w:rFonts w:ascii="Times New Roman" w:hAnsi="Times New Roman" w:hint="default"/>
      </w:rPr>
    </w:lvl>
    <w:lvl w:ilvl="5" w:tplc="38F6C7E4" w:tentative="1">
      <w:start w:val="1"/>
      <w:numFmt w:val="bullet"/>
      <w:lvlText w:val="•"/>
      <w:lvlJc w:val="left"/>
      <w:pPr>
        <w:tabs>
          <w:tab w:val="num" w:pos="4320"/>
        </w:tabs>
        <w:ind w:left="4320" w:hanging="360"/>
      </w:pPr>
      <w:rPr>
        <w:rFonts w:ascii="Times New Roman" w:hAnsi="Times New Roman" w:hint="default"/>
      </w:rPr>
    </w:lvl>
    <w:lvl w:ilvl="6" w:tplc="E86E6B62" w:tentative="1">
      <w:start w:val="1"/>
      <w:numFmt w:val="bullet"/>
      <w:lvlText w:val="•"/>
      <w:lvlJc w:val="left"/>
      <w:pPr>
        <w:tabs>
          <w:tab w:val="num" w:pos="5040"/>
        </w:tabs>
        <w:ind w:left="5040" w:hanging="360"/>
      </w:pPr>
      <w:rPr>
        <w:rFonts w:ascii="Times New Roman" w:hAnsi="Times New Roman" w:hint="default"/>
      </w:rPr>
    </w:lvl>
    <w:lvl w:ilvl="7" w:tplc="2ACE6A70" w:tentative="1">
      <w:start w:val="1"/>
      <w:numFmt w:val="bullet"/>
      <w:lvlText w:val="•"/>
      <w:lvlJc w:val="left"/>
      <w:pPr>
        <w:tabs>
          <w:tab w:val="num" w:pos="5760"/>
        </w:tabs>
        <w:ind w:left="5760" w:hanging="360"/>
      </w:pPr>
      <w:rPr>
        <w:rFonts w:ascii="Times New Roman" w:hAnsi="Times New Roman" w:hint="default"/>
      </w:rPr>
    </w:lvl>
    <w:lvl w:ilvl="8" w:tplc="D85838E4" w:tentative="1">
      <w:start w:val="1"/>
      <w:numFmt w:val="bullet"/>
      <w:lvlText w:val="•"/>
      <w:lvlJc w:val="left"/>
      <w:pPr>
        <w:tabs>
          <w:tab w:val="num" w:pos="6480"/>
        </w:tabs>
        <w:ind w:left="6480" w:hanging="360"/>
      </w:pPr>
      <w:rPr>
        <w:rFonts w:ascii="Times New Roman" w:hAnsi="Times New Roman" w:hint="default"/>
      </w:rPr>
    </w:lvl>
  </w:abstractNum>
  <w:abstractNum w:abstractNumId="6">
    <w:nsid w:val="155479BC"/>
    <w:multiLevelType w:val="hybridMultilevel"/>
    <w:tmpl w:val="D0223BBA"/>
    <w:lvl w:ilvl="0" w:tplc="A54CD52E">
      <w:start w:val="1"/>
      <w:numFmt w:val="bullet"/>
      <w:lvlText w:val="•"/>
      <w:lvlJc w:val="left"/>
      <w:pPr>
        <w:tabs>
          <w:tab w:val="num" w:pos="720"/>
        </w:tabs>
        <w:ind w:left="720" w:hanging="360"/>
      </w:pPr>
      <w:rPr>
        <w:rFonts w:ascii="Times New Roman" w:hAnsi="Times New Roman" w:hint="default"/>
      </w:rPr>
    </w:lvl>
    <w:lvl w:ilvl="1" w:tplc="F3300DAC" w:tentative="1">
      <w:start w:val="1"/>
      <w:numFmt w:val="bullet"/>
      <w:lvlText w:val="•"/>
      <w:lvlJc w:val="left"/>
      <w:pPr>
        <w:tabs>
          <w:tab w:val="num" w:pos="1440"/>
        </w:tabs>
        <w:ind w:left="1440" w:hanging="360"/>
      </w:pPr>
      <w:rPr>
        <w:rFonts w:ascii="Times New Roman" w:hAnsi="Times New Roman" w:hint="default"/>
      </w:rPr>
    </w:lvl>
    <w:lvl w:ilvl="2" w:tplc="D372787E" w:tentative="1">
      <w:start w:val="1"/>
      <w:numFmt w:val="bullet"/>
      <w:lvlText w:val="•"/>
      <w:lvlJc w:val="left"/>
      <w:pPr>
        <w:tabs>
          <w:tab w:val="num" w:pos="2160"/>
        </w:tabs>
        <w:ind w:left="2160" w:hanging="360"/>
      </w:pPr>
      <w:rPr>
        <w:rFonts w:ascii="Times New Roman" w:hAnsi="Times New Roman" w:hint="default"/>
      </w:rPr>
    </w:lvl>
    <w:lvl w:ilvl="3" w:tplc="DD823CE2" w:tentative="1">
      <w:start w:val="1"/>
      <w:numFmt w:val="bullet"/>
      <w:lvlText w:val="•"/>
      <w:lvlJc w:val="left"/>
      <w:pPr>
        <w:tabs>
          <w:tab w:val="num" w:pos="2880"/>
        </w:tabs>
        <w:ind w:left="2880" w:hanging="360"/>
      </w:pPr>
      <w:rPr>
        <w:rFonts w:ascii="Times New Roman" w:hAnsi="Times New Roman" w:hint="default"/>
      </w:rPr>
    </w:lvl>
    <w:lvl w:ilvl="4" w:tplc="32D22EC2" w:tentative="1">
      <w:start w:val="1"/>
      <w:numFmt w:val="bullet"/>
      <w:lvlText w:val="•"/>
      <w:lvlJc w:val="left"/>
      <w:pPr>
        <w:tabs>
          <w:tab w:val="num" w:pos="3600"/>
        </w:tabs>
        <w:ind w:left="3600" w:hanging="360"/>
      </w:pPr>
      <w:rPr>
        <w:rFonts w:ascii="Times New Roman" w:hAnsi="Times New Roman" w:hint="default"/>
      </w:rPr>
    </w:lvl>
    <w:lvl w:ilvl="5" w:tplc="1340F8F8" w:tentative="1">
      <w:start w:val="1"/>
      <w:numFmt w:val="bullet"/>
      <w:lvlText w:val="•"/>
      <w:lvlJc w:val="left"/>
      <w:pPr>
        <w:tabs>
          <w:tab w:val="num" w:pos="4320"/>
        </w:tabs>
        <w:ind w:left="4320" w:hanging="360"/>
      </w:pPr>
      <w:rPr>
        <w:rFonts w:ascii="Times New Roman" w:hAnsi="Times New Roman" w:hint="default"/>
      </w:rPr>
    </w:lvl>
    <w:lvl w:ilvl="6" w:tplc="0504BF7A" w:tentative="1">
      <w:start w:val="1"/>
      <w:numFmt w:val="bullet"/>
      <w:lvlText w:val="•"/>
      <w:lvlJc w:val="left"/>
      <w:pPr>
        <w:tabs>
          <w:tab w:val="num" w:pos="5040"/>
        </w:tabs>
        <w:ind w:left="5040" w:hanging="360"/>
      </w:pPr>
      <w:rPr>
        <w:rFonts w:ascii="Times New Roman" w:hAnsi="Times New Roman" w:hint="default"/>
      </w:rPr>
    </w:lvl>
    <w:lvl w:ilvl="7" w:tplc="49221016" w:tentative="1">
      <w:start w:val="1"/>
      <w:numFmt w:val="bullet"/>
      <w:lvlText w:val="•"/>
      <w:lvlJc w:val="left"/>
      <w:pPr>
        <w:tabs>
          <w:tab w:val="num" w:pos="5760"/>
        </w:tabs>
        <w:ind w:left="5760" w:hanging="360"/>
      </w:pPr>
      <w:rPr>
        <w:rFonts w:ascii="Times New Roman" w:hAnsi="Times New Roman" w:hint="default"/>
      </w:rPr>
    </w:lvl>
    <w:lvl w:ilvl="8" w:tplc="6EEE1ACC" w:tentative="1">
      <w:start w:val="1"/>
      <w:numFmt w:val="bullet"/>
      <w:lvlText w:val="•"/>
      <w:lvlJc w:val="left"/>
      <w:pPr>
        <w:tabs>
          <w:tab w:val="num" w:pos="6480"/>
        </w:tabs>
        <w:ind w:left="6480" w:hanging="360"/>
      </w:pPr>
      <w:rPr>
        <w:rFonts w:ascii="Times New Roman" w:hAnsi="Times New Roman" w:hint="default"/>
      </w:rPr>
    </w:lvl>
  </w:abstractNum>
  <w:abstractNum w:abstractNumId="7">
    <w:nsid w:val="1B93111E"/>
    <w:multiLevelType w:val="hybridMultilevel"/>
    <w:tmpl w:val="C91CCF1A"/>
    <w:lvl w:ilvl="0" w:tplc="B3FC544E">
      <w:start w:val="1"/>
      <w:numFmt w:val="decimal"/>
      <w:lvlText w:val="%1."/>
      <w:lvlJc w:val="left"/>
      <w:pPr>
        <w:ind w:left="720" w:hanging="360"/>
      </w:pPr>
      <w:rPr>
        <w:rFonts w:eastAsia="SimSu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B05028"/>
    <w:multiLevelType w:val="hybridMultilevel"/>
    <w:tmpl w:val="5408469A"/>
    <w:lvl w:ilvl="0" w:tplc="6838B8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EE2733C"/>
    <w:multiLevelType w:val="hybridMultilevel"/>
    <w:tmpl w:val="66426D6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5D4FA9"/>
    <w:multiLevelType w:val="hybridMultilevel"/>
    <w:tmpl w:val="9924655A"/>
    <w:lvl w:ilvl="0" w:tplc="421228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277556C"/>
    <w:multiLevelType w:val="hybridMultilevel"/>
    <w:tmpl w:val="A32A2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2DC1998"/>
    <w:multiLevelType w:val="hybridMultilevel"/>
    <w:tmpl w:val="31E6D506"/>
    <w:lvl w:ilvl="0" w:tplc="E0E0A6CA">
      <w:start w:val="1"/>
      <w:numFmt w:val="bullet"/>
      <w:lvlText w:val="•"/>
      <w:lvlJc w:val="left"/>
      <w:pPr>
        <w:tabs>
          <w:tab w:val="num" w:pos="720"/>
        </w:tabs>
        <w:ind w:left="720" w:hanging="360"/>
      </w:pPr>
      <w:rPr>
        <w:rFonts w:ascii="Times New Roman" w:hAnsi="Times New Roman" w:hint="default"/>
      </w:rPr>
    </w:lvl>
    <w:lvl w:ilvl="1" w:tplc="03D666FC" w:tentative="1">
      <w:start w:val="1"/>
      <w:numFmt w:val="bullet"/>
      <w:lvlText w:val="•"/>
      <w:lvlJc w:val="left"/>
      <w:pPr>
        <w:tabs>
          <w:tab w:val="num" w:pos="1440"/>
        </w:tabs>
        <w:ind w:left="1440" w:hanging="360"/>
      </w:pPr>
      <w:rPr>
        <w:rFonts w:ascii="Times New Roman" w:hAnsi="Times New Roman" w:hint="default"/>
      </w:rPr>
    </w:lvl>
    <w:lvl w:ilvl="2" w:tplc="2BC20936" w:tentative="1">
      <w:start w:val="1"/>
      <w:numFmt w:val="bullet"/>
      <w:lvlText w:val="•"/>
      <w:lvlJc w:val="left"/>
      <w:pPr>
        <w:tabs>
          <w:tab w:val="num" w:pos="2160"/>
        </w:tabs>
        <w:ind w:left="2160" w:hanging="360"/>
      </w:pPr>
      <w:rPr>
        <w:rFonts w:ascii="Times New Roman" w:hAnsi="Times New Roman" w:hint="default"/>
      </w:rPr>
    </w:lvl>
    <w:lvl w:ilvl="3" w:tplc="C4407B3A" w:tentative="1">
      <w:start w:val="1"/>
      <w:numFmt w:val="bullet"/>
      <w:lvlText w:val="•"/>
      <w:lvlJc w:val="left"/>
      <w:pPr>
        <w:tabs>
          <w:tab w:val="num" w:pos="2880"/>
        </w:tabs>
        <w:ind w:left="2880" w:hanging="360"/>
      </w:pPr>
      <w:rPr>
        <w:rFonts w:ascii="Times New Roman" w:hAnsi="Times New Roman" w:hint="default"/>
      </w:rPr>
    </w:lvl>
    <w:lvl w:ilvl="4" w:tplc="F1248B1A" w:tentative="1">
      <w:start w:val="1"/>
      <w:numFmt w:val="bullet"/>
      <w:lvlText w:val="•"/>
      <w:lvlJc w:val="left"/>
      <w:pPr>
        <w:tabs>
          <w:tab w:val="num" w:pos="3600"/>
        </w:tabs>
        <w:ind w:left="3600" w:hanging="360"/>
      </w:pPr>
      <w:rPr>
        <w:rFonts w:ascii="Times New Roman" w:hAnsi="Times New Roman" w:hint="default"/>
      </w:rPr>
    </w:lvl>
    <w:lvl w:ilvl="5" w:tplc="D5D87A04" w:tentative="1">
      <w:start w:val="1"/>
      <w:numFmt w:val="bullet"/>
      <w:lvlText w:val="•"/>
      <w:lvlJc w:val="left"/>
      <w:pPr>
        <w:tabs>
          <w:tab w:val="num" w:pos="4320"/>
        </w:tabs>
        <w:ind w:left="4320" w:hanging="360"/>
      </w:pPr>
      <w:rPr>
        <w:rFonts w:ascii="Times New Roman" w:hAnsi="Times New Roman" w:hint="default"/>
      </w:rPr>
    </w:lvl>
    <w:lvl w:ilvl="6" w:tplc="61264BF8" w:tentative="1">
      <w:start w:val="1"/>
      <w:numFmt w:val="bullet"/>
      <w:lvlText w:val="•"/>
      <w:lvlJc w:val="left"/>
      <w:pPr>
        <w:tabs>
          <w:tab w:val="num" w:pos="5040"/>
        </w:tabs>
        <w:ind w:left="5040" w:hanging="360"/>
      </w:pPr>
      <w:rPr>
        <w:rFonts w:ascii="Times New Roman" w:hAnsi="Times New Roman" w:hint="default"/>
      </w:rPr>
    </w:lvl>
    <w:lvl w:ilvl="7" w:tplc="F60CC4C2" w:tentative="1">
      <w:start w:val="1"/>
      <w:numFmt w:val="bullet"/>
      <w:lvlText w:val="•"/>
      <w:lvlJc w:val="left"/>
      <w:pPr>
        <w:tabs>
          <w:tab w:val="num" w:pos="5760"/>
        </w:tabs>
        <w:ind w:left="5760" w:hanging="360"/>
      </w:pPr>
      <w:rPr>
        <w:rFonts w:ascii="Times New Roman" w:hAnsi="Times New Roman" w:hint="default"/>
      </w:rPr>
    </w:lvl>
    <w:lvl w:ilvl="8" w:tplc="D9E84718" w:tentative="1">
      <w:start w:val="1"/>
      <w:numFmt w:val="bullet"/>
      <w:lvlText w:val="•"/>
      <w:lvlJc w:val="left"/>
      <w:pPr>
        <w:tabs>
          <w:tab w:val="num" w:pos="6480"/>
        </w:tabs>
        <w:ind w:left="6480" w:hanging="360"/>
      </w:pPr>
      <w:rPr>
        <w:rFonts w:ascii="Times New Roman" w:hAnsi="Times New Roman" w:hint="default"/>
      </w:rPr>
    </w:lvl>
  </w:abstractNum>
  <w:abstractNum w:abstractNumId="13">
    <w:nsid w:val="3DD422CB"/>
    <w:multiLevelType w:val="hybridMultilevel"/>
    <w:tmpl w:val="09F0BB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1B86D32"/>
    <w:multiLevelType w:val="hybridMultilevel"/>
    <w:tmpl w:val="D3C853CC"/>
    <w:lvl w:ilvl="0" w:tplc="5250424A">
      <w:start w:val="1"/>
      <w:numFmt w:val="bullet"/>
      <w:lvlText w:val="•"/>
      <w:lvlJc w:val="left"/>
      <w:pPr>
        <w:tabs>
          <w:tab w:val="num" w:pos="346"/>
        </w:tabs>
        <w:ind w:left="346" w:hanging="360"/>
      </w:pPr>
      <w:rPr>
        <w:rFonts w:ascii="Times New Roman" w:hAnsi="Times New Roman" w:hint="default"/>
      </w:rPr>
    </w:lvl>
    <w:lvl w:ilvl="1" w:tplc="6824B0B0" w:tentative="1">
      <w:start w:val="1"/>
      <w:numFmt w:val="bullet"/>
      <w:lvlText w:val="•"/>
      <w:lvlJc w:val="left"/>
      <w:pPr>
        <w:tabs>
          <w:tab w:val="num" w:pos="1066"/>
        </w:tabs>
        <w:ind w:left="1066" w:hanging="360"/>
      </w:pPr>
      <w:rPr>
        <w:rFonts w:ascii="Times New Roman" w:hAnsi="Times New Roman" w:hint="default"/>
      </w:rPr>
    </w:lvl>
    <w:lvl w:ilvl="2" w:tplc="DBF61BB6" w:tentative="1">
      <w:start w:val="1"/>
      <w:numFmt w:val="bullet"/>
      <w:lvlText w:val="•"/>
      <w:lvlJc w:val="left"/>
      <w:pPr>
        <w:tabs>
          <w:tab w:val="num" w:pos="1786"/>
        </w:tabs>
        <w:ind w:left="1786" w:hanging="360"/>
      </w:pPr>
      <w:rPr>
        <w:rFonts w:ascii="Times New Roman" w:hAnsi="Times New Roman" w:hint="default"/>
      </w:rPr>
    </w:lvl>
    <w:lvl w:ilvl="3" w:tplc="72A493F4" w:tentative="1">
      <w:start w:val="1"/>
      <w:numFmt w:val="bullet"/>
      <w:lvlText w:val="•"/>
      <w:lvlJc w:val="left"/>
      <w:pPr>
        <w:tabs>
          <w:tab w:val="num" w:pos="2506"/>
        </w:tabs>
        <w:ind w:left="2506" w:hanging="360"/>
      </w:pPr>
      <w:rPr>
        <w:rFonts w:ascii="Times New Roman" w:hAnsi="Times New Roman" w:hint="default"/>
      </w:rPr>
    </w:lvl>
    <w:lvl w:ilvl="4" w:tplc="6D027214" w:tentative="1">
      <w:start w:val="1"/>
      <w:numFmt w:val="bullet"/>
      <w:lvlText w:val="•"/>
      <w:lvlJc w:val="left"/>
      <w:pPr>
        <w:tabs>
          <w:tab w:val="num" w:pos="3226"/>
        </w:tabs>
        <w:ind w:left="3226" w:hanging="360"/>
      </w:pPr>
      <w:rPr>
        <w:rFonts w:ascii="Times New Roman" w:hAnsi="Times New Roman" w:hint="default"/>
      </w:rPr>
    </w:lvl>
    <w:lvl w:ilvl="5" w:tplc="F0DE3DBE" w:tentative="1">
      <w:start w:val="1"/>
      <w:numFmt w:val="bullet"/>
      <w:lvlText w:val="•"/>
      <w:lvlJc w:val="left"/>
      <w:pPr>
        <w:tabs>
          <w:tab w:val="num" w:pos="3946"/>
        </w:tabs>
        <w:ind w:left="3946" w:hanging="360"/>
      </w:pPr>
      <w:rPr>
        <w:rFonts w:ascii="Times New Roman" w:hAnsi="Times New Roman" w:hint="default"/>
      </w:rPr>
    </w:lvl>
    <w:lvl w:ilvl="6" w:tplc="22C64BE4" w:tentative="1">
      <w:start w:val="1"/>
      <w:numFmt w:val="bullet"/>
      <w:lvlText w:val="•"/>
      <w:lvlJc w:val="left"/>
      <w:pPr>
        <w:tabs>
          <w:tab w:val="num" w:pos="4666"/>
        </w:tabs>
        <w:ind w:left="4666" w:hanging="360"/>
      </w:pPr>
      <w:rPr>
        <w:rFonts w:ascii="Times New Roman" w:hAnsi="Times New Roman" w:hint="default"/>
      </w:rPr>
    </w:lvl>
    <w:lvl w:ilvl="7" w:tplc="BC602474" w:tentative="1">
      <w:start w:val="1"/>
      <w:numFmt w:val="bullet"/>
      <w:lvlText w:val="•"/>
      <w:lvlJc w:val="left"/>
      <w:pPr>
        <w:tabs>
          <w:tab w:val="num" w:pos="5386"/>
        </w:tabs>
        <w:ind w:left="5386" w:hanging="360"/>
      </w:pPr>
      <w:rPr>
        <w:rFonts w:ascii="Times New Roman" w:hAnsi="Times New Roman" w:hint="default"/>
      </w:rPr>
    </w:lvl>
    <w:lvl w:ilvl="8" w:tplc="D9309D90" w:tentative="1">
      <w:start w:val="1"/>
      <w:numFmt w:val="bullet"/>
      <w:lvlText w:val="•"/>
      <w:lvlJc w:val="left"/>
      <w:pPr>
        <w:tabs>
          <w:tab w:val="num" w:pos="6106"/>
        </w:tabs>
        <w:ind w:left="6106" w:hanging="360"/>
      </w:pPr>
      <w:rPr>
        <w:rFonts w:ascii="Times New Roman" w:hAnsi="Times New Roman" w:hint="default"/>
      </w:rPr>
    </w:lvl>
  </w:abstractNum>
  <w:abstractNum w:abstractNumId="15">
    <w:nsid w:val="43E30B07"/>
    <w:multiLevelType w:val="hybridMultilevel"/>
    <w:tmpl w:val="C818C722"/>
    <w:lvl w:ilvl="0" w:tplc="DC3ED8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5C02459"/>
    <w:multiLevelType w:val="hybridMultilevel"/>
    <w:tmpl w:val="36CECF2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CC2594F"/>
    <w:multiLevelType w:val="hybridMultilevel"/>
    <w:tmpl w:val="B896EB0C"/>
    <w:lvl w:ilvl="0" w:tplc="E1B814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EBB7D40"/>
    <w:multiLevelType w:val="hybridMultilevel"/>
    <w:tmpl w:val="93A6BFF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0264F0F"/>
    <w:multiLevelType w:val="hybridMultilevel"/>
    <w:tmpl w:val="7FE4DC66"/>
    <w:lvl w:ilvl="0" w:tplc="ADD43926">
      <w:start w:val="1"/>
      <w:numFmt w:val="bullet"/>
      <w:lvlText w:val="•"/>
      <w:lvlJc w:val="left"/>
      <w:pPr>
        <w:tabs>
          <w:tab w:val="num" w:pos="720"/>
        </w:tabs>
        <w:ind w:left="720" w:hanging="360"/>
      </w:pPr>
      <w:rPr>
        <w:rFonts w:ascii="Times New Roman" w:hAnsi="Times New Roman" w:hint="default"/>
      </w:rPr>
    </w:lvl>
    <w:lvl w:ilvl="1" w:tplc="F8AEAC40" w:tentative="1">
      <w:start w:val="1"/>
      <w:numFmt w:val="bullet"/>
      <w:lvlText w:val="•"/>
      <w:lvlJc w:val="left"/>
      <w:pPr>
        <w:tabs>
          <w:tab w:val="num" w:pos="1440"/>
        </w:tabs>
        <w:ind w:left="1440" w:hanging="360"/>
      </w:pPr>
      <w:rPr>
        <w:rFonts w:ascii="Times New Roman" w:hAnsi="Times New Roman" w:hint="default"/>
      </w:rPr>
    </w:lvl>
    <w:lvl w:ilvl="2" w:tplc="ABEE6AD8" w:tentative="1">
      <w:start w:val="1"/>
      <w:numFmt w:val="bullet"/>
      <w:lvlText w:val="•"/>
      <w:lvlJc w:val="left"/>
      <w:pPr>
        <w:tabs>
          <w:tab w:val="num" w:pos="2160"/>
        </w:tabs>
        <w:ind w:left="2160" w:hanging="360"/>
      </w:pPr>
      <w:rPr>
        <w:rFonts w:ascii="Times New Roman" w:hAnsi="Times New Roman" w:hint="default"/>
      </w:rPr>
    </w:lvl>
    <w:lvl w:ilvl="3" w:tplc="570E1D8C" w:tentative="1">
      <w:start w:val="1"/>
      <w:numFmt w:val="bullet"/>
      <w:lvlText w:val="•"/>
      <w:lvlJc w:val="left"/>
      <w:pPr>
        <w:tabs>
          <w:tab w:val="num" w:pos="2880"/>
        </w:tabs>
        <w:ind w:left="2880" w:hanging="360"/>
      </w:pPr>
      <w:rPr>
        <w:rFonts w:ascii="Times New Roman" w:hAnsi="Times New Roman" w:hint="default"/>
      </w:rPr>
    </w:lvl>
    <w:lvl w:ilvl="4" w:tplc="0DBE9AC0" w:tentative="1">
      <w:start w:val="1"/>
      <w:numFmt w:val="bullet"/>
      <w:lvlText w:val="•"/>
      <w:lvlJc w:val="left"/>
      <w:pPr>
        <w:tabs>
          <w:tab w:val="num" w:pos="3600"/>
        </w:tabs>
        <w:ind w:left="3600" w:hanging="360"/>
      </w:pPr>
      <w:rPr>
        <w:rFonts w:ascii="Times New Roman" w:hAnsi="Times New Roman" w:hint="default"/>
      </w:rPr>
    </w:lvl>
    <w:lvl w:ilvl="5" w:tplc="1FBCC550" w:tentative="1">
      <w:start w:val="1"/>
      <w:numFmt w:val="bullet"/>
      <w:lvlText w:val="•"/>
      <w:lvlJc w:val="left"/>
      <w:pPr>
        <w:tabs>
          <w:tab w:val="num" w:pos="4320"/>
        </w:tabs>
        <w:ind w:left="4320" w:hanging="360"/>
      </w:pPr>
      <w:rPr>
        <w:rFonts w:ascii="Times New Roman" w:hAnsi="Times New Roman" w:hint="default"/>
      </w:rPr>
    </w:lvl>
    <w:lvl w:ilvl="6" w:tplc="0A582BFE" w:tentative="1">
      <w:start w:val="1"/>
      <w:numFmt w:val="bullet"/>
      <w:lvlText w:val="•"/>
      <w:lvlJc w:val="left"/>
      <w:pPr>
        <w:tabs>
          <w:tab w:val="num" w:pos="5040"/>
        </w:tabs>
        <w:ind w:left="5040" w:hanging="360"/>
      </w:pPr>
      <w:rPr>
        <w:rFonts w:ascii="Times New Roman" w:hAnsi="Times New Roman" w:hint="default"/>
      </w:rPr>
    </w:lvl>
    <w:lvl w:ilvl="7" w:tplc="070A6F12" w:tentative="1">
      <w:start w:val="1"/>
      <w:numFmt w:val="bullet"/>
      <w:lvlText w:val="•"/>
      <w:lvlJc w:val="left"/>
      <w:pPr>
        <w:tabs>
          <w:tab w:val="num" w:pos="5760"/>
        </w:tabs>
        <w:ind w:left="5760" w:hanging="360"/>
      </w:pPr>
      <w:rPr>
        <w:rFonts w:ascii="Times New Roman" w:hAnsi="Times New Roman" w:hint="default"/>
      </w:rPr>
    </w:lvl>
    <w:lvl w:ilvl="8" w:tplc="9C0ABD1A" w:tentative="1">
      <w:start w:val="1"/>
      <w:numFmt w:val="bullet"/>
      <w:lvlText w:val="•"/>
      <w:lvlJc w:val="left"/>
      <w:pPr>
        <w:tabs>
          <w:tab w:val="num" w:pos="6480"/>
        </w:tabs>
        <w:ind w:left="6480" w:hanging="360"/>
      </w:pPr>
      <w:rPr>
        <w:rFonts w:ascii="Times New Roman" w:hAnsi="Times New Roman" w:hint="default"/>
      </w:rPr>
    </w:lvl>
  </w:abstractNum>
  <w:abstractNum w:abstractNumId="20">
    <w:nsid w:val="619B4C89"/>
    <w:multiLevelType w:val="hybridMultilevel"/>
    <w:tmpl w:val="E7DECD4E"/>
    <w:lvl w:ilvl="0" w:tplc="CCC074C8">
      <w:start w:val="1"/>
      <w:numFmt w:val="bullet"/>
      <w:lvlText w:val="•"/>
      <w:lvlJc w:val="left"/>
      <w:pPr>
        <w:tabs>
          <w:tab w:val="num" w:pos="720"/>
        </w:tabs>
        <w:ind w:left="720" w:hanging="360"/>
      </w:pPr>
      <w:rPr>
        <w:rFonts w:ascii="Times New Roman" w:hAnsi="Times New Roman" w:hint="default"/>
      </w:rPr>
    </w:lvl>
    <w:lvl w:ilvl="1" w:tplc="BDD6465C" w:tentative="1">
      <w:start w:val="1"/>
      <w:numFmt w:val="bullet"/>
      <w:lvlText w:val="•"/>
      <w:lvlJc w:val="left"/>
      <w:pPr>
        <w:tabs>
          <w:tab w:val="num" w:pos="1440"/>
        </w:tabs>
        <w:ind w:left="1440" w:hanging="360"/>
      </w:pPr>
      <w:rPr>
        <w:rFonts w:ascii="Times New Roman" w:hAnsi="Times New Roman" w:hint="default"/>
      </w:rPr>
    </w:lvl>
    <w:lvl w:ilvl="2" w:tplc="B63000EE" w:tentative="1">
      <w:start w:val="1"/>
      <w:numFmt w:val="bullet"/>
      <w:lvlText w:val="•"/>
      <w:lvlJc w:val="left"/>
      <w:pPr>
        <w:tabs>
          <w:tab w:val="num" w:pos="2160"/>
        </w:tabs>
        <w:ind w:left="2160" w:hanging="360"/>
      </w:pPr>
      <w:rPr>
        <w:rFonts w:ascii="Times New Roman" w:hAnsi="Times New Roman" w:hint="default"/>
      </w:rPr>
    </w:lvl>
    <w:lvl w:ilvl="3" w:tplc="2220A03A" w:tentative="1">
      <w:start w:val="1"/>
      <w:numFmt w:val="bullet"/>
      <w:lvlText w:val="•"/>
      <w:lvlJc w:val="left"/>
      <w:pPr>
        <w:tabs>
          <w:tab w:val="num" w:pos="2880"/>
        </w:tabs>
        <w:ind w:left="2880" w:hanging="360"/>
      </w:pPr>
      <w:rPr>
        <w:rFonts w:ascii="Times New Roman" w:hAnsi="Times New Roman" w:hint="default"/>
      </w:rPr>
    </w:lvl>
    <w:lvl w:ilvl="4" w:tplc="422E48DC" w:tentative="1">
      <w:start w:val="1"/>
      <w:numFmt w:val="bullet"/>
      <w:lvlText w:val="•"/>
      <w:lvlJc w:val="left"/>
      <w:pPr>
        <w:tabs>
          <w:tab w:val="num" w:pos="3600"/>
        </w:tabs>
        <w:ind w:left="3600" w:hanging="360"/>
      </w:pPr>
      <w:rPr>
        <w:rFonts w:ascii="Times New Roman" w:hAnsi="Times New Roman" w:hint="default"/>
      </w:rPr>
    </w:lvl>
    <w:lvl w:ilvl="5" w:tplc="6DF6DBEA" w:tentative="1">
      <w:start w:val="1"/>
      <w:numFmt w:val="bullet"/>
      <w:lvlText w:val="•"/>
      <w:lvlJc w:val="left"/>
      <w:pPr>
        <w:tabs>
          <w:tab w:val="num" w:pos="4320"/>
        </w:tabs>
        <w:ind w:left="4320" w:hanging="360"/>
      </w:pPr>
      <w:rPr>
        <w:rFonts w:ascii="Times New Roman" w:hAnsi="Times New Roman" w:hint="default"/>
      </w:rPr>
    </w:lvl>
    <w:lvl w:ilvl="6" w:tplc="3D5A3788" w:tentative="1">
      <w:start w:val="1"/>
      <w:numFmt w:val="bullet"/>
      <w:lvlText w:val="•"/>
      <w:lvlJc w:val="left"/>
      <w:pPr>
        <w:tabs>
          <w:tab w:val="num" w:pos="5040"/>
        </w:tabs>
        <w:ind w:left="5040" w:hanging="360"/>
      </w:pPr>
      <w:rPr>
        <w:rFonts w:ascii="Times New Roman" w:hAnsi="Times New Roman" w:hint="default"/>
      </w:rPr>
    </w:lvl>
    <w:lvl w:ilvl="7" w:tplc="BA806F84" w:tentative="1">
      <w:start w:val="1"/>
      <w:numFmt w:val="bullet"/>
      <w:lvlText w:val="•"/>
      <w:lvlJc w:val="left"/>
      <w:pPr>
        <w:tabs>
          <w:tab w:val="num" w:pos="5760"/>
        </w:tabs>
        <w:ind w:left="5760" w:hanging="360"/>
      </w:pPr>
      <w:rPr>
        <w:rFonts w:ascii="Times New Roman" w:hAnsi="Times New Roman" w:hint="default"/>
      </w:rPr>
    </w:lvl>
    <w:lvl w:ilvl="8" w:tplc="82C05D64" w:tentative="1">
      <w:start w:val="1"/>
      <w:numFmt w:val="bullet"/>
      <w:lvlText w:val="•"/>
      <w:lvlJc w:val="left"/>
      <w:pPr>
        <w:tabs>
          <w:tab w:val="num" w:pos="6480"/>
        </w:tabs>
        <w:ind w:left="6480" w:hanging="360"/>
      </w:pPr>
      <w:rPr>
        <w:rFonts w:ascii="Times New Roman" w:hAnsi="Times New Roman" w:hint="default"/>
      </w:rPr>
    </w:lvl>
  </w:abstractNum>
  <w:abstractNum w:abstractNumId="21">
    <w:nsid w:val="62505EAD"/>
    <w:multiLevelType w:val="hybridMultilevel"/>
    <w:tmpl w:val="DA5470AE"/>
    <w:lvl w:ilvl="0" w:tplc="38BE1C9A">
      <w:start w:val="1"/>
      <w:numFmt w:val="bullet"/>
      <w:lvlText w:val="•"/>
      <w:lvlJc w:val="left"/>
      <w:pPr>
        <w:tabs>
          <w:tab w:val="num" w:pos="720"/>
        </w:tabs>
        <w:ind w:left="720" w:hanging="360"/>
      </w:pPr>
      <w:rPr>
        <w:rFonts w:ascii="Times New Roman" w:hAnsi="Times New Roman" w:hint="default"/>
      </w:rPr>
    </w:lvl>
    <w:lvl w:ilvl="1" w:tplc="8B0AA824" w:tentative="1">
      <w:start w:val="1"/>
      <w:numFmt w:val="bullet"/>
      <w:lvlText w:val="•"/>
      <w:lvlJc w:val="left"/>
      <w:pPr>
        <w:tabs>
          <w:tab w:val="num" w:pos="1440"/>
        </w:tabs>
        <w:ind w:left="1440" w:hanging="360"/>
      </w:pPr>
      <w:rPr>
        <w:rFonts w:ascii="Times New Roman" w:hAnsi="Times New Roman" w:hint="default"/>
      </w:rPr>
    </w:lvl>
    <w:lvl w:ilvl="2" w:tplc="1794E2A8" w:tentative="1">
      <w:start w:val="1"/>
      <w:numFmt w:val="bullet"/>
      <w:lvlText w:val="•"/>
      <w:lvlJc w:val="left"/>
      <w:pPr>
        <w:tabs>
          <w:tab w:val="num" w:pos="2160"/>
        </w:tabs>
        <w:ind w:left="2160" w:hanging="360"/>
      </w:pPr>
      <w:rPr>
        <w:rFonts w:ascii="Times New Roman" w:hAnsi="Times New Roman" w:hint="default"/>
      </w:rPr>
    </w:lvl>
    <w:lvl w:ilvl="3" w:tplc="D974D6D6" w:tentative="1">
      <w:start w:val="1"/>
      <w:numFmt w:val="bullet"/>
      <w:lvlText w:val="•"/>
      <w:lvlJc w:val="left"/>
      <w:pPr>
        <w:tabs>
          <w:tab w:val="num" w:pos="2880"/>
        </w:tabs>
        <w:ind w:left="2880" w:hanging="360"/>
      </w:pPr>
      <w:rPr>
        <w:rFonts w:ascii="Times New Roman" w:hAnsi="Times New Roman" w:hint="default"/>
      </w:rPr>
    </w:lvl>
    <w:lvl w:ilvl="4" w:tplc="4AF87C24" w:tentative="1">
      <w:start w:val="1"/>
      <w:numFmt w:val="bullet"/>
      <w:lvlText w:val="•"/>
      <w:lvlJc w:val="left"/>
      <w:pPr>
        <w:tabs>
          <w:tab w:val="num" w:pos="3600"/>
        </w:tabs>
        <w:ind w:left="3600" w:hanging="360"/>
      </w:pPr>
      <w:rPr>
        <w:rFonts w:ascii="Times New Roman" w:hAnsi="Times New Roman" w:hint="default"/>
      </w:rPr>
    </w:lvl>
    <w:lvl w:ilvl="5" w:tplc="16A6461E" w:tentative="1">
      <w:start w:val="1"/>
      <w:numFmt w:val="bullet"/>
      <w:lvlText w:val="•"/>
      <w:lvlJc w:val="left"/>
      <w:pPr>
        <w:tabs>
          <w:tab w:val="num" w:pos="4320"/>
        </w:tabs>
        <w:ind w:left="4320" w:hanging="360"/>
      </w:pPr>
      <w:rPr>
        <w:rFonts w:ascii="Times New Roman" w:hAnsi="Times New Roman" w:hint="default"/>
      </w:rPr>
    </w:lvl>
    <w:lvl w:ilvl="6" w:tplc="659EC2FC" w:tentative="1">
      <w:start w:val="1"/>
      <w:numFmt w:val="bullet"/>
      <w:lvlText w:val="•"/>
      <w:lvlJc w:val="left"/>
      <w:pPr>
        <w:tabs>
          <w:tab w:val="num" w:pos="5040"/>
        </w:tabs>
        <w:ind w:left="5040" w:hanging="360"/>
      </w:pPr>
      <w:rPr>
        <w:rFonts w:ascii="Times New Roman" w:hAnsi="Times New Roman" w:hint="default"/>
      </w:rPr>
    </w:lvl>
    <w:lvl w:ilvl="7" w:tplc="F0B05618" w:tentative="1">
      <w:start w:val="1"/>
      <w:numFmt w:val="bullet"/>
      <w:lvlText w:val="•"/>
      <w:lvlJc w:val="left"/>
      <w:pPr>
        <w:tabs>
          <w:tab w:val="num" w:pos="5760"/>
        </w:tabs>
        <w:ind w:left="5760" w:hanging="360"/>
      </w:pPr>
      <w:rPr>
        <w:rFonts w:ascii="Times New Roman" w:hAnsi="Times New Roman" w:hint="default"/>
      </w:rPr>
    </w:lvl>
    <w:lvl w:ilvl="8" w:tplc="6848E916" w:tentative="1">
      <w:start w:val="1"/>
      <w:numFmt w:val="bullet"/>
      <w:lvlText w:val="•"/>
      <w:lvlJc w:val="left"/>
      <w:pPr>
        <w:tabs>
          <w:tab w:val="num" w:pos="6480"/>
        </w:tabs>
        <w:ind w:left="6480" w:hanging="360"/>
      </w:pPr>
      <w:rPr>
        <w:rFonts w:ascii="Times New Roman" w:hAnsi="Times New Roman" w:hint="default"/>
      </w:rPr>
    </w:lvl>
  </w:abstractNum>
  <w:abstractNum w:abstractNumId="22">
    <w:nsid w:val="66841B04"/>
    <w:multiLevelType w:val="hybridMultilevel"/>
    <w:tmpl w:val="07DCF614"/>
    <w:lvl w:ilvl="0" w:tplc="286E52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75D1C6E"/>
    <w:multiLevelType w:val="hybridMultilevel"/>
    <w:tmpl w:val="C4DA87A8"/>
    <w:lvl w:ilvl="0" w:tplc="AE42971A">
      <w:start w:val="1"/>
      <w:numFmt w:val="bullet"/>
      <w:lvlText w:val="•"/>
      <w:lvlJc w:val="left"/>
      <w:pPr>
        <w:tabs>
          <w:tab w:val="num" w:pos="720"/>
        </w:tabs>
        <w:ind w:left="720" w:hanging="360"/>
      </w:pPr>
      <w:rPr>
        <w:rFonts w:ascii="Times New Roman" w:hAnsi="Times New Roman" w:hint="default"/>
      </w:rPr>
    </w:lvl>
    <w:lvl w:ilvl="1" w:tplc="46C2D608" w:tentative="1">
      <w:start w:val="1"/>
      <w:numFmt w:val="bullet"/>
      <w:lvlText w:val="•"/>
      <w:lvlJc w:val="left"/>
      <w:pPr>
        <w:tabs>
          <w:tab w:val="num" w:pos="1440"/>
        </w:tabs>
        <w:ind w:left="1440" w:hanging="360"/>
      </w:pPr>
      <w:rPr>
        <w:rFonts w:ascii="Times New Roman" w:hAnsi="Times New Roman" w:hint="default"/>
      </w:rPr>
    </w:lvl>
    <w:lvl w:ilvl="2" w:tplc="6916D882" w:tentative="1">
      <w:start w:val="1"/>
      <w:numFmt w:val="bullet"/>
      <w:lvlText w:val="•"/>
      <w:lvlJc w:val="left"/>
      <w:pPr>
        <w:tabs>
          <w:tab w:val="num" w:pos="2160"/>
        </w:tabs>
        <w:ind w:left="2160" w:hanging="360"/>
      </w:pPr>
      <w:rPr>
        <w:rFonts w:ascii="Times New Roman" w:hAnsi="Times New Roman" w:hint="default"/>
      </w:rPr>
    </w:lvl>
    <w:lvl w:ilvl="3" w:tplc="9EF0E396" w:tentative="1">
      <w:start w:val="1"/>
      <w:numFmt w:val="bullet"/>
      <w:lvlText w:val="•"/>
      <w:lvlJc w:val="left"/>
      <w:pPr>
        <w:tabs>
          <w:tab w:val="num" w:pos="2880"/>
        </w:tabs>
        <w:ind w:left="2880" w:hanging="360"/>
      </w:pPr>
      <w:rPr>
        <w:rFonts w:ascii="Times New Roman" w:hAnsi="Times New Roman" w:hint="default"/>
      </w:rPr>
    </w:lvl>
    <w:lvl w:ilvl="4" w:tplc="8B36207E" w:tentative="1">
      <w:start w:val="1"/>
      <w:numFmt w:val="bullet"/>
      <w:lvlText w:val="•"/>
      <w:lvlJc w:val="left"/>
      <w:pPr>
        <w:tabs>
          <w:tab w:val="num" w:pos="3600"/>
        </w:tabs>
        <w:ind w:left="3600" w:hanging="360"/>
      </w:pPr>
      <w:rPr>
        <w:rFonts w:ascii="Times New Roman" w:hAnsi="Times New Roman" w:hint="default"/>
      </w:rPr>
    </w:lvl>
    <w:lvl w:ilvl="5" w:tplc="EC9E189A" w:tentative="1">
      <w:start w:val="1"/>
      <w:numFmt w:val="bullet"/>
      <w:lvlText w:val="•"/>
      <w:lvlJc w:val="left"/>
      <w:pPr>
        <w:tabs>
          <w:tab w:val="num" w:pos="4320"/>
        </w:tabs>
        <w:ind w:left="4320" w:hanging="360"/>
      </w:pPr>
      <w:rPr>
        <w:rFonts w:ascii="Times New Roman" w:hAnsi="Times New Roman" w:hint="default"/>
      </w:rPr>
    </w:lvl>
    <w:lvl w:ilvl="6" w:tplc="1A8A626A" w:tentative="1">
      <w:start w:val="1"/>
      <w:numFmt w:val="bullet"/>
      <w:lvlText w:val="•"/>
      <w:lvlJc w:val="left"/>
      <w:pPr>
        <w:tabs>
          <w:tab w:val="num" w:pos="5040"/>
        </w:tabs>
        <w:ind w:left="5040" w:hanging="360"/>
      </w:pPr>
      <w:rPr>
        <w:rFonts w:ascii="Times New Roman" w:hAnsi="Times New Roman" w:hint="default"/>
      </w:rPr>
    </w:lvl>
    <w:lvl w:ilvl="7" w:tplc="E0222C0A" w:tentative="1">
      <w:start w:val="1"/>
      <w:numFmt w:val="bullet"/>
      <w:lvlText w:val="•"/>
      <w:lvlJc w:val="left"/>
      <w:pPr>
        <w:tabs>
          <w:tab w:val="num" w:pos="5760"/>
        </w:tabs>
        <w:ind w:left="5760" w:hanging="360"/>
      </w:pPr>
      <w:rPr>
        <w:rFonts w:ascii="Times New Roman" w:hAnsi="Times New Roman" w:hint="default"/>
      </w:rPr>
    </w:lvl>
    <w:lvl w:ilvl="8" w:tplc="D16A5DE8" w:tentative="1">
      <w:start w:val="1"/>
      <w:numFmt w:val="bullet"/>
      <w:lvlText w:val="•"/>
      <w:lvlJc w:val="left"/>
      <w:pPr>
        <w:tabs>
          <w:tab w:val="num" w:pos="6480"/>
        </w:tabs>
        <w:ind w:left="6480" w:hanging="360"/>
      </w:pPr>
      <w:rPr>
        <w:rFonts w:ascii="Times New Roman" w:hAnsi="Times New Roman" w:hint="default"/>
      </w:rPr>
    </w:lvl>
  </w:abstractNum>
  <w:abstractNum w:abstractNumId="24">
    <w:nsid w:val="6BE50586"/>
    <w:multiLevelType w:val="hybridMultilevel"/>
    <w:tmpl w:val="50B464C2"/>
    <w:lvl w:ilvl="0" w:tplc="312838F2">
      <w:start w:val="1"/>
      <w:numFmt w:val="bullet"/>
      <w:lvlText w:val="•"/>
      <w:lvlJc w:val="left"/>
      <w:pPr>
        <w:tabs>
          <w:tab w:val="num" w:pos="720"/>
        </w:tabs>
        <w:ind w:left="720" w:hanging="360"/>
      </w:pPr>
      <w:rPr>
        <w:rFonts w:ascii="Times New Roman" w:hAnsi="Times New Roman" w:hint="default"/>
      </w:rPr>
    </w:lvl>
    <w:lvl w:ilvl="1" w:tplc="02D05C5A" w:tentative="1">
      <w:start w:val="1"/>
      <w:numFmt w:val="bullet"/>
      <w:lvlText w:val="•"/>
      <w:lvlJc w:val="left"/>
      <w:pPr>
        <w:tabs>
          <w:tab w:val="num" w:pos="1440"/>
        </w:tabs>
        <w:ind w:left="1440" w:hanging="360"/>
      </w:pPr>
      <w:rPr>
        <w:rFonts w:ascii="Times New Roman" w:hAnsi="Times New Roman" w:hint="default"/>
      </w:rPr>
    </w:lvl>
    <w:lvl w:ilvl="2" w:tplc="727C6440" w:tentative="1">
      <w:start w:val="1"/>
      <w:numFmt w:val="bullet"/>
      <w:lvlText w:val="•"/>
      <w:lvlJc w:val="left"/>
      <w:pPr>
        <w:tabs>
          <w:tab w:val="num" w:pos="2160"/>
        </w:tabs>
        <w:ind w:left="2160" w:hanging="360"/>
      </w:pPr>
      <w:rPr>
        <w:rFonts w:ascii="Times New Roman" w:hAnsi="Times New Roman" w:hint="default"/>
      </w:rPr>
    </w:lvl>
    <w:lvl w:ilvl="3" w:tplc="6D04BAD0" w:tentative="1">
      <w:start w:val="1"/>
      <w:numFmt w:val="bullet"/>
      <w:lvlText w:val="•"/>
      <w:lvlJc w:val="left"/>
      <w:pPr>
        <w:tabs>
          <w:tab w:val="num" w:pos="2880"/>
        </w:tabs>
        <w:ind w:left="2880" w:hanging="360"/>
      </w:pPr>
      <w:rPr>
        <w:rFonts w:ascii="Times New Roman" w:hAnsi="Times New Roman" w:hint="default"/>
      </w:rPr>
    </w:lvl>
    <w:lvl w:ilvl="4" w:tplc="49CC6D78" w:tentative="1">
      <w:start w:val="1"/>
      <w:numFmt w:val="bullet"/>
      <w:lvlText w:val="•"/>
      <w:lvlJc w:val="left"/>
      <w:pPr>
        <w:tabs>
          <w:tab w:val="num" w:pos="3600"/>
        </w:tabs>
        <w:ind w:left="3600" w:hanging="360"/>
      </w:pPr>
      <w:rPr>
        <w:rFonts w:ascii="Times New Roman" w:hAnsi="Times New Roman" w:hint="default"/>
      </w:rPr>
    </w:lvl>
    <w:lvl w:ilvl="5" w:tplc="23FA87F4" w:tentative="1">
      <w:start w:val="1"/>
      <w:numFmt w:val="bullet"/>
      <w:lvlText w:val="•"/>
      <w:lvlJc w:val="left"/>
      <w:pPr>
        <w:tabs>
          <w:tab w:val="num" w:pos="4320"/>
        </w:tabs>
        <w:ind w:left="4320" w:hanging="360"/>
      </w:pPr>
      <w:rPr>
        <w:rFonts w:ascii="Times New Roman" w:hAnsi="Times New Roman" w:hint="default"/>
      </w:rPr>
    </w:lvl>
    <w:lvl w:ilvl="6" w:tplc="31DACDC6" w:tentative="1">
      <w:start w:val="1"/>
      <w:numFmt w:val="bullet"/>
      <w:lvlText w:val="•"/>
      <w:lvlJc w:val="left"/>
      <w:pPr>
        <w:tabs>
          <w:tab w:val="num" w:pos="5040"/>
        </w:tabs>
        <w:ind w:left="5040" w:hanging="360"/>
      </w:pPr>
      <w:rPr>
        <w:rFonts w:ascii="Times New Roman" w:hAnsi="Times New Roman" w:hint="default"/>
      </w:rPr>
    </w:lvl>
    <w:lvl w:ilvl="7" w:tplc="D4A65AFC" w:tentative="1">
      <w:start w:val="1"/>
      <w:numFmt w:val="bullet"/>
      <w:lvlText w:val="•"/>
      <w:lvlJc w:val="left"/>
      <w:pPr>
        <w:tabs>
          <w:tab w:val="num" w:pos="5760"/>
        </w:tabs>
        <w:ind w:left="5760" w:hanging="360"/>
      </w:pPr>
      <w:rPr>
        <w:rFonts w:ascii="Times New Roman" w:hAnsi="Times New Roman" w:hint="default"/>
      </w:rPr>
    </w:lvl>
    <w:lvl w:ilvl="8" w:tplc="08F023A2" w:tentative="1">
      <w:start w:val="1"/>
      <w:numFmt w:val="bullet"/>
      <w:lvlText w:val="•"/>
      <w:lvlJc w:val="left"/>
      <w:pPr>
        <w:tabs>
          <w:tab w:val="num" w:pos="6480"/>
        </w:tabs>
        <w:ind w:left="6480" w:hanging="360"/>
      </w:pPr>
      <w:rPr>
        <w:rFonts w:ascii="Times New Roman" w:hAnsi="Times New Roman" w:hint="default"/>
      </w:rPr>
    </w:lvl>
  </w:abstractNum>
  <w:abstractNum w:abstractNumId="25">
    <w:nsid w:val="6EBA1B4F"/>
    <w:multiLevelType w:val="hybridMultilevel"/>
    <w:tmpl w:val="3138A60E"/>
    <w:lvl w:ilvl="0" w:tplc="F0429FD0">
      <w:start w:val="1"/>
      <w:numFmt w:val="decimal"/>
      <w:lvlText w:val="%1."/>
      <w:lvlJc w:val="left"/>
      <w:pPr>
        <w:ind w:left="1080" w:hanging="360"/>
      </w:pPr>
      <w:rPr>
        <w:rFonts w:hint="default"/>
        <w:b/>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6EC845BD"/>
    <w:multiLevelType w:val="hybridMultilevel"/>
    <w:tmpl w:val="D4100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EED51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7DF7D08"/>
    <w:multiLevelType w:val="hybridMultilevel"/>
    <w:tmpl w:val="93F00A1A"/>
    <w:lvl w:ilvl="0" w:tplc="D3C6E9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A172832"/>
    <w:multiLevelType w:val="hybridMultilevel"/>
    <w:tmpl w:val="CCA67CC2"/>
    <w:lvl w:ilvl="0" w:tplc="EB56FB72">
      <w:start w:val="1"/>
      <w:numFmt w:val="decimal"/>
      <w:lvlText w:val="%1."/>
      <w:lvlJc w:val="left"/>
      <w:pPr>
        <w:ind w:left="360" w:hanging="360"/>
      </w:pPr>
      <w:rPr>
        <w:b w:val="0"/>
        <w:bCs w:val="0"/>
        <w:i w:val="0"/>
        <w:iCs/>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7EC63A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2"/>
  </w:num>
  <w:num w:numId="2">
    <w:abstractNumId w:val="28"/>
  </w:num>
  <w:num w:numId="3">
    <w:abstractNumId w:val="10"/>
  </w:num>
  <w:num w:numId="4">
    <w:abstractNumId w:val="3"/>
  </w:num>
  <w:num w:numId="5">
    <w:abstractNumId w:val="26"/>
  </w:num>
  <w:num w:numId="6">
    <w:abstractNumId w:val="11"/>
  </w:num>
  <w:num w:numId="7">
    <w:abstractNumId w:val="0"/>
  </w:num>
  <w:num w:numId="8">
    <w:abstractNumId w:val="18"/>
  </w:num>
  <w:num w:numId="9">
    <w:abstractNumId w:val="7"/>
  </w:num>
  <w:num w:numId="10">
    <w:abstractNumId w:val="27"/>
  </w:num>
  <w:num w:numId="11">
    <w:abstractNumId w:val="30"/>
  </w:num>
  <w:num w:numId="12">
    <w:abstractNumId w:val="16"/>
  </w:num>
  <w:num w:numId="13">
    <w:abstractNumId w:val="1"/>
  </w:num>
  <w:num w:numId="14">
    <w:abstractNumId w:val="25"/>
  </w:num>
  <w:num w:numId="15">
    <w:abstractNumId w:val="9"/>
  </w:num>
  <w:num w:numId="16">
    <w:abstractNumId w:val="4"/>
  </w:num>
  <w:num w:numId="17">
    <w:abstractNumId w:val="29"/>
  </w:num>
  <w:num w:numId="18">
    <w:abstractNumId w:val="8"/>
  </w:num>
  <w:num w:numId="19">
    <w:abstractNumId w:val="13"/>
  </w:num>
  <w:num w:numId="20">
    <w:abstractNumId w:val="17"/>
  </w:num>
  <w:num w:numId="21">
    <w:abstractNumId w:val="15"/>
  </w:num>
  <w:num w:numId="22">
    <w:abstractNumId w:val="2"/>
  </w:num>
  <w:num w:numId="23">
    <w:abstractNumId w:val="21"/>
  </w:num>
  <w:num w:numId="24">
    <w:abstractNumId w:val="6"/>
  </w:num>
  <w:num w:numId="25">
    <w:abstractNumId w:val="14"/>
  </w:num>
  <w:num w:numId="26">
    <w:abstractNumId w:val="20"/>
  </w:num>
  <w:num w:numId="27">
    <w:abstractNumId w:val="5"/>
  </w:num>
  <w:num w:numId="28">
    <w:abstractNumId w:val="23"/>
  </w:num>
  <w:num w:numId="29">
    <w:abstractNumId w:val="24"/>
  </w:num>
  <w:num w:numId="30">
    <w:abstractNumId w:val="12"/>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Health Service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axz5xz5wewwyed2pbpewxc9ev2r5aav9v0&quot;&gt;HTHR 2015&lt;record-ids&gt;&lt;item&gt;11&lt;/item&gt;&lt;item&gt;43&lt;/item&gt;&lt;item&gt;213&lt;/item&gt;&lt;item&gt;401&lt;/item&gt;&lt;item&gt;452&lt;/item&gt;&lt;item&gt;851&lt;/item&gt;&lt;item&gt;1536&lt;/item&gt;&lt;item&gt;1861&lt;/item&gt;&lt;item&gt;2168&lt;/item&gt;&lt;item&gt;2417&lt;/item&gt;&lt;item&gt;3845&lt;/item&gt;&lt;item&gt;5065&lt;/item&gt;&lt;item&gt;5291&lt;/item&gt;&lt;item&gt;5331&lt;/item&gt;&lt;item&gt;5474&lt;/item&gt;&lt;item&gt;5531&lt;/item&gt;&lt;item&gt;5716&lt;/item&gt;&lt;item&gt;5835&lt;/item&gt;&lt;item&gt;5860&lt;/item&gt;&lt;item&gt;6207&lt;/item&gt;&lt;item&gt;6223&lt;/item&gt;&lt;item&gt;6330&lt;/item&gt;&lt;item&gt;6396&lt;/item&gt;&lt;item&gt;6452&lt;/item&gt;&lt;item&gt;6752&lt;/item&gt;&lt;item&gt;6793&lt;/item&gt;&lt;item&gt;6794&lt;/item&gt;&lt;item&gt;7335&lt;/item&gt;&lt;item&gt;7337&lt;/item&gt;&lt;item&gt;11810&lt;/item&gt;&lt;item&gt;12130&lt;/item&gt;&lt;item&gt;12254&lt;/item&gt;&lt;item&gt;12266&lt;/item&gt;&lt;item&gt;13351&lt;/item&gt;&lt;item&gt;13352&lt;/item&gt;&lt;item&gt;13461&lt;/item&gt;&lt;item&gt;13488&lt;/item&gt;&lt;item&gt;13491&lt;/item&gt;&lt;item&gt;13494&lt;/item&gt;&lt;item&gt;13513&lt;/item&gt;&lt;item&gt;13518&lt;/item&gt;&lt;item&gt;13529&lt;/item&gt;&lt;item&gt;13556&lt;/item&gt;&lt;item&gt;13748&lt;/item&gt;&lt;item&gt;13843&lt;/item&gt;&lt;item&gt;13844&lt;/item&gt;&lt;item&gt;14352&lt;/item&gt;&lt;item&gt;18919&lt;/item&gt;&lt;item&gt;18950&lt;/item&gt;&lt;item&gt;19904&lt;/item&gt;&lt;item&gt;19938&lt;/item&gt;&lt;item&gt;20010&lt;/item&gt;&lt;item&gt;20051&lt;/item&gt;&lt;item&gt;20121&lt;/item&gt;&lt;item&gt;20186&lt;/item&gt;&lt;item&gt;20187&lt;/item&gt;&lt;item&gt;20193&lt;/item&gt;&lt;item&gt;20372&lt;/item&gt;&lt;item&gt;20434&lt;/item&gt;&lt;item&gt;20615&lt;/item&gt;&lt;item&gt;20619&lt;/item&gt;&lt;item&gt;20787&lt;/item&gt;&lt;item&gt;20789&lt;/item&gt;&lt;item&gt;20899&lt;/item&gt;&lt;item&gt;20969&lt;/item&gt;&lt;item&gt;20974&lt;/item&gt;&lt;item&gt;20975&lt;/item&gt;&lt;item&gt;21252&lt;/item&gt;&lt;item&gt;21258&lt;/item&gt;&lt;item&gt;21268&lt;/item&gt;&lt;item&gt;21285&lt;/item&gt;&lt;item&gt;21287&lt;/item&gt;&lt;item&gt;21290&lt;/item&gt;&lt;item&gt;21300&lt;/item&gt;&lt;item&gt;21639&lt;/item&gt;&lt;item&gt;22479&lt;/item&gt;&lt;item&gt;22483&lt;/item&gt;&lt;item&gt;22547&lt;/item&gt;&lt;item&gt;22650&lt;/item&gt;&lt;item&gt;22659&lt;/item&gt;&lt;item&gt;22661&lt;/item&gt;&lt;item&gt;23170&lt;/item&gt;&lt;item&gt;23332&lt;/item&gt;&lt;item&gt;23333&lt;/item&gt;&lt;/record-ids&gt;&lt;/item&gt;&lt;item db-id=&quot;t0sw9dsadx9x2ie559kxevam0pw90ex05v5t&quot;&gt;K500&lt;record-ids&gt;&lt;item&gt;4&lt;/item&gt;&lt;item&gt;8&lt;/item&gt;&lt;item&gt;17&lt;/item&gt;&lt;item&gt;24&lt;/item&gt;&lt;item&gt;28&lt;/item&gt;&lt;item&gt;34&lt;/item&gt;&lt;item&gt;43&lt;/item&gt;&lt;item&gt;45&lt;/item&gt;&lt;item&gt;46&lt;/item&gt;&lt;item&gt;47&lt;/item&gt;&lt;item&gt;62&lt;/item&gt;&lt;item&gt;68&lt;/item&gt;&lt;item&gt;93&lt;/item&gt;&lt;item&gt;101&lt;/item&gt;&lt;/record-ids&gt;&lt;/item&gt;&lt;/Libraries&gt;"/>
  </w:docVars>
  <w:rsids>
    <w:rsidRoot w:val="00EC6728"/>
    <w:rsid w:val="00001E41"/>
    <w:rsid w:val="000028EF"/>
    <w:rsid w:val="000064FB"/>
    <w:rsid w:val="00007B2F"/>
    <w:rsid w:val="00015355"/>
    <w:rsid w:val="00015AE4"/>
    <w:rsid w:val="000163C1"/>
    <w:rsid w:val="00016EDF"/>
    <w:rsid w:val="0001777E"/>
    <w:rsid w:val="0002191E"/>
    <w:rsid w:val="00027AD2"/>
    <w:rsid w:val="00030333"/>
    <w:rsid w:val="0003274C"/>
    <w:rsid w:val="00061BA3"/>
    <w:rsid w:val="000765BB"/>
    <w:rsid w:val="00082475"/>
    <w:rsid w:val="00084053"/>
    <w:rsid w:val="0008777E"/>
    <w:rsid w:val="000917BE"/>
    <w:rsid w:val="00095EA2"/>
    <w:rsid w:val="00096856"/>
    <w:rsid w:val="000A0BD3"/>
    <w:rsid w:val="000A253F"/>
    <w:rsid w:val="000A3F63"/>
    <w:rsid w:val="000A764E"/>
    <w:rsid w:val="000B1784"/>
    <w:rsid w:val="000B1B1C"/>
    <w:rsid w:val="000C43D6"/>
    <w:rsid w:val="000C68BE"/>
    <w:rsid w:val="000D037C"/>
    <w:rsid w:val="000D4B41"/>
    <w:rsid w:val="000E0E9A"/>
    <w:rsid w:val="000E2B4F"/>
    <w:rsid w:val="000E49E7"/>
    <w:rsid w:val="000E4E2E"/>
    <w:rsid w:val="000E691F"/>
    <w:rsid w:val="000F0281"/>
    <w:rsid w:val="000F353E"/>
    <w:rsid w:val="000F61A0"/>
    <w:rsid w:val="000F73EF"/>
    <w:rsid w:val="00103876"/>
    <w:rsid w:val="00107BC2"/>
    <w:rsid w:val="00110D67"/>
    <w:rsid w:val="00123214"/>
    <w:rsid w:val="00124D54"/>
    <w:rsid w:val="00130E11"/>
    <w:rsid w:val="00134038"/>
    <w:rsid w:val="001369AC"/>
    <w:rsid w:val="00142040"/>
    <w:rsid w:val="001534E9"/>
    <w:rsid w:val="00156792"/>
    <w:rsid w:val="00157E04"/>
    <w:rsid w:val="00160966"/>
    <w:rsid w:val="00165FCC"/>
    <w:rsid w:val="00172AFC"/>
    <w:rsid w:val="0018119D"/>
    <w:rsid w:val="001848C2"/>
    <w:rsid w:val="00192BB7"/>
    <w:rsid w:val="001A041D"/>
    <w:rsid w:val="001A0C66"/>
    <w:rsid w:val="001A2F0E"/>
    <w:rsid w:val="001A3511"/>
    <w:rsid w:val="001A6452"/>
    <w:rsid w:val="001A735D"/>
    <w:rsid w:val="001B0751"/>
    <w:rsid w:val="001B2597"/>
    <w:rsid w:val="001B62F1"/>
    <w:rsid w:val="001C09EE"/>
    <w:rsid w:val="001C59FD"/>
    <w:rsid w:val="001C784B"/>
    <w:rsid w:val="001D76C8"/>
    <w:rsid w:val="001E48AF"/>
    <w:rsid w:val="001F553C"/>
    <w:rsid w:val="001F65A7"/>
    <w:rsid w:val="00200E0A"/>
    <w:rsid w:val="002021B8"/>
    <w:rsid w:val="00204512"/>
    <w:rsid w:val="002104DD"/>
    <w:rsid w:val="002175E7"/>
    <w:rsid w:val="00220611"/>
    <w:rsid w:val="002216AB"/>
    <w:rsid w:val="002227C6"/>
    <w:rsid w:val="00230EF5"/>
    <w:rsid w:val="00233479"/>
    <w:rsid w:val="002404F3"/>
    <w:rsid w:val="00242D3A"/>
    <w:rsid w:val="0024639E"/>
    <w:rsid w:val="002467AB"/>
    <w:rsid w:val="002475F9"/>
    <w:rsid w:val="00254EAD"/>
    <w:rsid w:val="00260861"/>
    <w:rsid w:val="0026144C"/>
    <w:rsid w:val="00273DB5"/>
    <w:rsid w:val="00274522"/>
    <w:rsid w:val="00276C93"/>
    <w:rsid w:val="00283679"/>
    <w:rsid w:val="00292A60"/>
    <w:rsid w:val="002937D1"/>
    <w:rsid w:val="00296A71"/>
    <w:rsid w:val="002A230A"/>
    <w:rsid w:val="002A6DA4"/>
    <w:rsid w:val="002B13E7"/>
    <w:rsid w:val="002B2198"/>
    <w:rsid w:val="002B4505"/>
    <w:rsid w:val="002C3CAB"/>
    <w:rsid w:val="002D0094"/>
    <w:rsid w:val="002D4BFD"/>
    <w:rsid w:val="002E5E66"/>
    <w:rsid w:val="002E6B3E"/>
    <w:rsid w:val="002F6E82"/>
    <w:rsid w:val="003020A7"/>
    <w:rsid w:val="003045BB"/>
    <w:rsid w:val="0031415A"/>
    <w:rsid w:val="00314BE9"/>
    <w:rsid w:val="003253FA"/>
    <w:rsid w:val="0034007F"/>
    <w:rsid w:val="0034165F"/>
    <w:rsid w:val="003500C1"/>
    <w:rsid w:val="00350CD4"/>
    <w:rsid w:val="0036175D"/>
    <w:rsid w:val="00361E35"/>
    <w:rsid w:val="0036332F"/>
    <w:rsid w:val="0036344F"/>
    <w:rsid w:val="003706CA"/>
    <w:rsid w:val="00374215"/>
    <w:rsid w:val="003768A8"/>
    <w:rsid w:val="0037715E"/>
    <w:rsid w:val="003774BC"/>
    <w:rsid w:val="003809D4"/>
    <w:rsid w:val="00387872"/>
    <w:rsid w:val="003A36AD"/>
    <w:rsid w:val="003A5A7C"/>
    <w:rsid w:val="003B439C"/>
    <w:rsid w:val="003B5BB0"/>
    <w:rsid w:val="003B6732"/>
    <w:rsid w:val="003C37F3"/>
    <w:rsid w:val="003C5CB1"/>
    <w:rsid w:val="003D4F80"/>
    <w:rsid w:val="003D52EE"/>
    <w:rsid w:val="003D59A4"/>
    <w:rsid w:val="003D7499"/>
    <w:rsid w:val="003F073D"/>
    <w:rsid w:val="003F30FE"/>
    <w:rsid w:val="00424CAE"/>
    <w:rsid w:val="0042535F"/>
    <w:rsid w:val="00430FBC"/>
    <w:rsid w:val="00441AF3"/>
    <w:rsid w:val="00455EA8"/>
    <w:rsid w:val="00461A83"/>
    <w:rsid w:val="00466BAC"/>
    <w:rsid w:val="00470488"/>
    <w:rsid w:val="00470C30"/>
    <w:rsid w:val="004722E6"/>
    <w:rsid w:val="004728A9"/>
    <w:rsid w:val="00491914"/>
    <w:rsid w:val="004A584D"/>
    <w:rsid w:val="004B1A78"/>
    <w:rsid w:val="004B3EC2"/>
    <w:rsid w:val="004B48B8"/>
    <w:rsid w:val="004D0C99"/>
    <w:rsid w:val="004E7595"/>
    <w:rsid w:val="004F0A10"/>
    <w:rsid w:val="004F21D6"/>
    <w:rsid w:val="004F4E7A"/>
    <w:rsid w:val="00502EE4"/>
    <w:rsid w:val="005036E3"/>
    <w:rsid w:val="005116B3"/>
    <w:rsid w:val="005124B0"/>
    <w:rsid w:val="00512555"/>
    <w:rsid w:val="005238D7"/>
    <w:rsid w:val="00532D43"/>
    <w:rsid w:val="00546E44"/>
    <w:rsid w:val="00551396"/>
    <w:rsid w:val="00553309"/>
    <w:rsid w:val="00565FB2"/>
    <w:rsid w:val="00575A63"/>
    <w:rsid w:val="00585BE2"/>
    <w:rsid w:val="005A1FFA"/>
    <w:rsid w:val="005A27E8"/>
    <w:rsid w:val="005A7B73"/>
    <w:rsid w:val="005B0866"/>
    <w:rsid w:val="005B576F"/>
    <w:rsid w:val="005C1700"/>
    <w:rsid w:val="005C65A9"/>
    <w:rsid w:val="005D2EC5"/>
    <w:rsid w:val="005D5725"/>
    <w:rsid w:val="005E3C16"/>
    <w:rsid w:val="005F6492"/>
    <w:rsid w:val="00601755"/>
    <w:rsid w:val="00604D5F"/>
    <w:rsid w:val="00610A97"/>
    <w:rsid w:val="006110CB"/>
    <w:rsid w:val="00611EB2"/>
    <w:rsid w:val="00612FC1"/>
    <w:rsid w:val="006172A5"/>
    <w:rsid w:val="00622086"/>
    <w:rsid w:val="00622613"/>
    <w:rsid w:val="00623309"/>
    <w:rsid w:val="00631650"/>
    <w:rsid w:val="00632AA0"/>
    <w:rsid w:val="00632E7C"/>
    <w:rsid w:val="006332C0"/>
    <w:rsid w:val="0063601E"/>
    <w:rsid w:val="006370DE"/>
    <w:rsid w:val="00642BCA"/>
    <w:rsid w:val="00644F56"/>
    <w:rsid w:val="006526DF"/>
    <w:rsid w:val="00660B07"/>
    <w:rsid w:val="00660E20"/>
    <w:rsid w:val="00673B91"/>
    <w:rsid w:val="00673E0D"/>
    <w:rsid w:val="006766FE"/>
    <w:rsid w:val="0068045A"/>
    <w:rsid w:val="00680D84"/>
    <w:rsid w:val="00683E56"/>
    <w:rsid w:val="00686AB6"/>
    <w:rsid w:val="0069303B"/>
    <w:rsid w:val="00695824"/>
    <w:rsid w:val="00696394"/>
    <w:rsid w:val="006A00C0"/>
    <w:rsid w:val="006A46BE"/>
    <w:rsid w:val="006A797E"/>
    <w:rsid w:val="006B2CB5"/>
    <w:rsid w:val="006C0AFD"/>
    <w:rsid w:val="006C4E85"/>
    <w:rsid w:val="006C5F6E"/>
    <w:rsid w:val="006D0A2A"/>
    <w:rsid w:val="006E0AF4"/>
    <w:rsid w:val="006E6F76"/>
    <w:rsid w:val="006E7823"/>
    <w:rsid w:val="006F6713"/>
    <w:rsid w:val="0070212E"/>
    <w:rsid w:val="007050EE"/>
    <w:rsid w:val="0070713B"/>
    <w:rsid w:val="00707C72"/>
    <w:rsid w:val="007142E6"/>
    <w:rsid w:val="007143C8"/>
    <w:rsid w:val="00714BAB"/>
    <w:rsid w:val="007240CD"/>
    <w:rsid w:val="00731A62"/>
    <w:rsid w:val="00732616"/>
    <w:rsid w:val="00734728"/>
    <w:rsid w:val="00744553"/>
    <w:rsid w:val="0074676D"/>
    <w:rsid w:val="00747926"/>
    <w:rsid w:val="00756550"/>
    <w:rsid w:val="00757610"/>
    <w:rsid w:val="00763C3E"/>
    <w:rsid w:val="00763F96"/>
    <w:rsid w:val="00767CEB"/>
    <w:rsid w:val="007725EE"/>
    <w:rsid w:val="0077489C"/>
    <w:rsid w:val="00780DBD"/>
    <w:rsid w:val="00783729"/>
    <w:rsid w:val="00790937"/>
    <w:rsid w:val="00790C52"/>
    <w:rsid w:val="007960DA"/>
    <w:rsid w:val="00797312"/>
    <w:rsid w:val="007A0BC2"/>
    <w:rsid w:val="007A705D"/>
    <w:rsid w:val="007B03D6"/>
    <w:rsid w:val="007B204B"/>
    <w:rsid w:val="007B5685"/>
    <w:rsid w:val="007C44BD"/>
    <w:rsid w:val="007C5B0F"/>
    <w:rsid w:val="007D0667"/>
    <w:rsid w:val="007D0758"/>
    <w:rsid w:val="007D2CAA"/>
    <w:rsid w:val="007D2E2F"/>
    <w:rsid w:val="007D553C"/>
    <w:rsid w:val="007D5922"/>
    <w:rsid w:val="007E787B"/>
    <w:rsid w:val="007F6F7A"/>
    <w:rsid w:val="00816602"/>
    <w:rsid w:val="00822A4C"/>
    <w:rsid w:val="00823A88"/>
    <w:rsid w:val="00826ADD"/>
    <w:rsid w:val="0082764C"/>
    <w:rsid w:val="00835474"/>
    <w:rsid w:val="008409F7"/>
    <w:rsid w:val="0084213D"/>
    <w:rsid w:val="0084303D"/>
    <w:rsid w:val="00843BFE"/>
    <w:rsid w:val="00846FC9"/>
    <w:rsid w:val="00847576"/>
    <w:rsid w:val="008504E5"/>
    <w:rsid w:val="008514A1"/>
    <w:rsid w:val="008535D5"/>
    <w:rsid w:val="00854F42"/>
    <w:rsid w:val="00857005"/>
    <w:rsid w:val="00867A06"/>
    <w:rsid w:val="008745AC"/>
    <w:rsid w:val="00876FF4"/>
    <w:rsid w:val="00897CE4"/>
    <w:rsid w:val="00897D7C"/>
    <w:rsid w:val="00897EE1"/>
    <w:rsid w:val="008A2217"/>
    <w:rsid w:val="008A3844"/>
    <w:rsid w:val="008A4514"/>
    <w:rsid w:val="008A4F23"/>
    <w:rsid w:val="008A75C5"/>
    <w:rsid w:val="008B0587"/>
    <w:rsid w:val="008B25F7"/>
    <w:rsid w:val="008B50C3"/>
    <w:rsid w:val="008D1725"/>
    <w:rsid w:val="008D3902"/>
    <w:rsid w:val="008D4DDA"/>
    <w:rsid w:val="008E29F9"/>
    <w:rsid w:val="008E2E5B"/>
    <w:rsid w:val="008E58E6"/>
    <w:rsid w:val="008E7ED6"/>
    <w:rsid w:val="008F0F72"/>
    <w:rsid w:val="008F2547"/>
    <w:rsid w:val="008F2A69"/>
    <w:rsid w:val="008F5310"/>
    <w:rsid w:val="008F6846"/>
    <w:rsid w:val="009004FC"/>
    <w:rsid w:val="00936CAB"/>
    <w:rsid w:val="00950344"/>
    <w:rsid w:val="00950AB2"/>
    <w:rsid w:val="00950EF5"/>
    <w:rsid w:val="00954685"/>
    <w:rsid w:val="009668E9"/>
    <w:rsid w:val="009670E4"/>
    <w:rsid w:val="009729E2"/>
    <w:rsid w:val="00972DBC"/>
    <w:rsid w:val="00980920"/>
    <w:rsid w:val="00994914"/>
    <w:rsid w:val="00995C0A"/>
    <w:rsid w:val="009A1F8E"/>
    <w:rsid w:val="009A43EB"/>
    <w:rsid w:val="009C2D49"/>
    <w:rsid w:val="009C4A85"/>
    <w:rsid w:val="009D0494"/>
    <w:rsid w:val="009D467D"/>
    <w:rsid w:val="009D66CD"/>
    <w:rsid w:val="009E2277"/>
    <w:rsid w:val="009E2C9F"/>
    <w:rsid w:val="009E6BF0"/>
    <w:rsid w:val="009F7D09"/>
    <w:rsid w:val="00A07D12"/>
    <w:rsid w:val="00A108AE"/>
    <w:rsid w:val="00A30DB6"/>
    <w:rsid w:val="00A31641"/>
    <w:rsid w:val="00A32F03"/>
    <w:rsid w:val="00A358DB"/>
    <w:rsid w:val="00A3709B"/>
    <w:rsid w:val="00A4655F"/>
    <w:rsid w:val="00A51A8E"/>
    <w:rsid w:val="00A54571"/>
    <w:rsid w:val="00A56F32"/>
    <w:rsid w:val="00A60743"/>
    <w:rsid w:val="00A6663B"/>
    <w:rsid w:val="00A70123"/>
    <w:rsid w:val="00A70DFE"/>
    <w:rsid w:val="00A7107A"/>
    <w:rsid w:val="00A72842"/>
    <w:rsid w:val="00A746C6"/>
    <w:rsid w:val="00A83B47"/>
    <w:rsid w:val="00A8489B"/>
    <w:rsid w:val="00A859A4"/>
    <w:rsid w:val="00A86D2F"/>
    <w:rsid w:val="00A90312"/>
    <w:rsid w:val="00AA70A9"/>
    <w:rsid w:val="00AC7B8B"/>
    <w:rsid w:val="00AE2653"/>
    <w:rsid w:val="00AE56B1"/>
    <w:rsid w:val="00AE65F4"/>
    <w:rsid w:val="00AE7D0D"/>
    <w:rsid w:val="00AF4DF2"/>
    <w:rsid w:val="00B01BE2"/>
    <w:rsid w:val="00B03F56"/>
    <w:rsid w:val="00B15DA9"/>
    <w:rsid w:val="00B2649D"/>
    <w:rsid w:val="00B30496"/>
    <w:rsid w:val="00B37B15"/>
    <w:rsid w:val="00B4538C"/>
    <w:rsid w:val="00B5458D"/>
    <w:rsid w:val="00B56C54"/>
    <w:rsid w:val="00B6137E"/>
    <w:rsid w:val="00B6331A"/>
    <w:rsid w:val="00B647F5"/>
    <w:rsid w:val="00B64EFE"/>
    <w:rsid w:val="00B72B87"/>
    <w:rsid w:val="00B73E62"/>
    <w:rsid w:val="00B77C55"/>
    <w:rsid w:val="00B85DC7"/>
    <w:rsid w:val="00B864EE"/>
    <w:rsid w:val="00B914D2"/>
    <w:rsid w:val="00B947B7"/>
    <w:rsid w:val="00B96418"/>
    <w:rsid w:val="00B97298"/>
    <w:rsid w:val="00BA3970"/>
    <w:rsid w:val="00BA6F7A"/>
    <w:rsid w:val="00BC0E5D"/>
    <w:rsid w:val="00BC6681"/>
    <w:rsid w:val="00BC70E6"/>
    <w:rsid w:val="00BC7370"/>
    <w:rsid w:val="00BD1121"/>
    <w:rsid w:val="00BD49C7"/>
    <w:rsid w:val="00BF2C34"/>
    <w:rsid w:val="00BF4456"/>
    <w:rsid w:val="00BF49AE"/>
    <w:rsid w:val="00BF7D5B"/>
    <w:rsid w:val="00C053C9"/>
    <w:rsid w:val="00C129AE"/>
    <w:rsid w:val="00C2083D"/>
    <w:rsid w:val="00C266CB"/>
    <w:rsid w:val="00C30D64"/>
    <w:rsid w:val="00C31A7B"/>
    <w:rsid w:val="00C3337F"/>
    <w:rsid w:val="00C3445A"/>
    <w:rsid w:val="00C36341"/>
    <w:rsid w:val="00C45DA7"/>
    <w:rsid w:val="00C50CCD"/>
    <w:rsid w:val="00C516B0"/>
    <w:rsid w:val="00C536FE"/>
    <w:rsid w:val="00C53AE3"/>
    <w:rsid w:val="00C60AAD"/>
    <w:rsid w:val="00C63E2D"/>
    <w:rsid w:val="00C64069"/>
    <w:rsid w:val="00C75644"/>
    <w:rsid w:val="00C82008"/>
    <w:rsid w:val="00C87CD7"/>
    <w:rsid w:val="00C97DEF"/>
    <w:rsid w:val="00CA3CC7"/>
    <w:rsid w:val="00CA5781"/>
    <w:rsid w:val="00CA6D0B"/>
    <w:rsid w:val="00CB4891"/>
    <w:rsid w:val="00CB69AA"/>
    <w:rsid w:val="00CB736D"/>
    <w:rsid w:val="00CC6248"/>
    <w:rsid w:val="00CD12F3"/>
    <w:rsid w:val="00CD4ADC"/>
    <w:rsid w:val="00CE21C5"/>
    <w:rsid w:val="00CE24F5"/>
    <w:rsid w:val="00CE4964"/>
    <w:rsid w:val="00CF11F1"/>
    <w:rsid w:val="00CF1D8E"/>
    <w:rsid w:val="00CF5D6C"/>
    <w:rsid w:val="00D003E6"/>
    <w:rsid w:val="00D02E5A"/>
    <w:rsid w:val="00D0363A"/>
    <w:rsid w:val="00D108E7"/>
    <w:rsid w:val="00D11595"/>
    <w:rsid w:val="00D204E2"/>
    <w:rsid w:val="00D317DF"/>
    <w:rsid w:val="00D33AC2"/>
    <w:rsid w:val="00D35835"/>
    <w:rsid w:val="00D37B91"/>
    <w:rsid w:val="00D407AA"/>
    <w:rsid w:val="00D44CC0"/>
    <w:rsid w:val="00D564B0"/>
    <w:rsid w:val="00D604F9"/>
    <w:rsid w:val="00D632A0"/>
    <w:rsid w:val="00D669B1"/>
    <w:rsid w:val="00D7718A"/>
    <w:rsid w:val="00D85F6B"/>
    <w:rsid w:val="00D945C5"/>
    <w:rsid w:val="00DA5403"/>
    <w:rsid w:val="00DB5D0C"/>
    <w:rsid w:val="00DB7083"/>
    <w:rsid w:val="00DC1CB2"/>
    <w:rsid w:val="00DC2B14"/>
    <w:rsid w:val="00DC735A"/>
    <w:rsid w:val="00DD0653"/>
    <w:rsid w:val="00DD242D"/>
    <w:rsid w:val="00DD2D8D"/>
    <w:rsid w:val="00DD67BF"/>
    <w:rsid w:val="00DF0702"/>
    <w:rsid w:val="00E00C90"/>
    <w:rsid w:val="00E11804"/>
    <w:rsid w:val="00E11DD1"/>
    <w:rsid w:val="00E150CE"/>
    <w:rsid w:val="00E20E61"/>
    <w:rsid w:val="00E21455"/>
    <w:rsid w:val="00E21C24"/>
    <w:rsid w:val="00E303AB"/>
    <w:rsid w:val="00E3125D"/>
    <w:rsid w:val="00E3363E"/>
    <w:rsid w:val="00E358B2"/>
    <w:rsid w:val="00E418F3"/>
    <w:rsid w:val="00E56615"/>
    <w:rsid w:val="00E57347"/>
    <w:rsid w:val="00E60CE8"/>
    <w:rsid w:val="00E62925"/>
    <w:rsid w:val="00E74A51"/>
    <w:rsid w:val="00E75D58"/>
    <w:rsid w:val="00E77D81"/>
    <w:rsid w:val="00E9094C"/>
    <w:rsid w:val="00E92810"/>
    <w:rsid w:val="00E955BE"/>
    <w:rsid w:val="00E9575D"/>
    <w:rsid w:val="00EB0EEB"/>
    <w:rsid w:val="00EC6728"/>
    <w:rsid w:val="00ED331A"/>
    <w:rsid w:val="00ED552D"/>
    <w:rsid w:val="00EF0B7D"/>
    <w:rsid w:val="00EF116F"/>
    <w:rsid w:val="00EF14D1"/>
    <w:rsid w:val="00EF1C8A"/>
    <w:rsid w:val="00F001BC"/>
    <w:rsid w:val="00F02B58"/>
    <w:rsid w:val="00F13A3A"/>
    <w:rsid w:val="00F1544A"/>
    <w:rsid w:val="00F15BD3"/>
    <w:rsid w:val="00F20DFA"/>
    <w:rsid w:val="00F2639C"/>
    <w:rsid w:val="00F41D92"/>
    <w:rsid w:val="00F46845"/>
    <w:rsid w:val="00F55123"/>
    <w:rsid w:val="00F61EEB"/>
    <w:rsid w:val="00F645E6"/>
    <w:rsid w:val="00F66B13"/>
    <w:rsid w:val="00F66D97"/>
    <w:rsid w:val="00F736CF"/>
    <w:rsid w:val="00F76AB9"/>
    <w:rsid w:val="00F80746"/>
    <w:rsid w:val="00F82726"/>
    <w:rsid w:val="00F82A86"/>
    <w:rsid w:val="00F83891"/>
    <w:rsid w:val="00F87CCD"/>
    <w:rsid w:val="00FA6BCB"/>
    <w:rsid w:val="00FB1B45"/>
    <w:rsid w:val="00FB2369"/>
    <w:rsid w:val="00FB3C52"/>
    <w:rsid w:val="00FB7697"/>
    <w:rsid w:val="00FC2554"/>
    <w:rsid w:val="00FD6640"/>
    <w:rsid w:val="00FD6A33"/>
    <w:rsid w:val="00FE71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E57141"/>
  <w15:docId w15:val="{09377401-3C5B-4E49-8E0E-330073CED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C784B"/>
    <w:pPr>
      <w:spacing w:after="0" w:line="240" w:lineRule="auto"/>
    </w:pPr>
  </w:style>
  <w:style w:type="paragraph" w:customStyle="1" w:styleId="EndNoteBibliographyTitle">
    <w:name w:val="EndNote Bibliography Title"/>
    <w:basedOn w:val="Normal"/>
    <w:link w:val="EndNoteBibliographyTitleChar"/>
    <w:rsid w:val="00734728"/>
    <w:pPr>
      <w:spacing w:after="0"/>
      <w:jc w:val="center"/>
    </w:pPr>
    <w:rPr>
      <w:rFonts w:ascii="Times New Roman" w:hAnsi="Times New Roman" w:cs="Times New Roman"/>
      <w:noProof/>
      <w:lang w:val="en-US"/>
    </w:rPr>
  </w:style>
  <w:style w:type="character" w:customStyle="1" w:styleId="NoSpacingChar">
    <w:name w:val="No Spacing Char"/>
    <w:basedOn w:val="DefaultParagraphFont"/>
    <w:link w:val="NoSpacing"/>
    <w:uiPriority w:val="1"/>
    <w:rsid w:val="00734728"/>
  </w:style>
  <w:style w:type="character" w:customStyle="1" w:styleId="EndNoteBibliographyTitleChar">
    <w:name w:val="EndNote Bibliography Title Char"/>
    <w:basedOn w:val="NoSpacingChar"/>
    <w:link w:val="EndNoteBibliographyTitle"/>
    <w:rsid w:val="00734728"/>
    <w:rPr>
      <w:rFonts w:ascii="Times New Roman" w:hAnsi="Times New Roman" w:cs="Times New Roman"/>
      <w:noProof/>
      <w:lang w:val="en-US"/>
    </w:rPr>
  </w:style>
  <w:style w:type="paragraph" w:customStyle="1" w:styleId="EndNoteBibliography">
    <w:name w:val="EndNote Bibliography"/>
    <w:basedOn w:val="Normal"/>
    <w:link w:val="EndNoteBibliographyChar"/>
    <w:rsid w:val="00734728"/>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NoSpacingChar"/>
    <w:link w:val="EndNoteBibliography"/>
    <w:rsid w:val="00734728"/>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7C44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4BD"/>
    <w:rPr>
      <w:rFonts w:ascii="Segoe UI" w:hAnsi="Segoe UI" w:cs="Segoe UI"/>
      <w:sz w:val="18"/>
      <w:szCs w:val="18"/>
    </w:rPr>
  </w:style>
  <w:style w:type="paragraph" w:styleId="PlainText">
    <w:name w:val="Plain Text"/>
    <w:basedOn w:val="Normal"/>
    <w:link w:val="PlainTextChar"/>
    <w:uiPriority w:val="99"/>
    <w:semiHidden/>
    <w:unhideWhenUsed/>
    <w:rsid w:val="0013403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34038"/>
    <w:rPr>
      <w:rFonts w:ascii="Calibri" w:hAnsi="Calibri"/>
      <w:szCs w:val="21"/>
    </w:rPr>
  </w:style>
  <w:style w:type="paragraph" w:styleId="ListParagraph">
    <w:name w:val="List Paragraph"/>
    <w:basedOn w:val="Normal"/>
    <w:uiPriority w:val="34"/>
    <w:qFormat/>
    <w:rsid w:val="008F5310"/>
    <w:pPr>
      <w:ind w:left="720"/>
      <w:contextualSpacing/>
    </w:pPr>
  </w:style>
  <w:style w:type="table" w:styleId="TableGrid">
    <w:name w:val="Table Grid"/>
    <w:basedOn w:val="TableNormal"/>
    <w:uiPriority w:val="39"/>
    <w:rsid w:val="000219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1F65A7"/>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ColorfulGrid-Accent3">
    <w:name w:val="Colorful Grid Accent 3"/>
    <w:basedOn w:val="TableNormal"/>
    <w:uiPriority w:val="73"/>
    <w:rsid w:val="001F65A7"/>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5">
    <w:name w:val="Colorful Grid Accent 5"/>
    <w:basedOn w:val="TableNormal"/>
    <w:uiPriority w:val="73"/>
    <w:rsid w:val="001F65A7"/>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ColorfulList-Accent6">
    <w:name w:val="Colorful List Accent 6"/>
    <w:basedOn w:val="TableNormal"/>
    <w:uiPriority w:val="72"/>
    <w:rsid w:val="001F65A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MediumGrid1">
    <w:name w:val="Medium Grid 1"/>
    <w:basedOn w:val="TableNormal"/>
    <w:uiPriority w:val="67"/>
    <w:rsid w:val="001F65A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styleId="Hyperlink">
    <w:name w:val="Hyperlink"/>
    <w:basedOn w:val="DefaultParagraphFont"/>
    <w:uiPriority w:val="99"/>
    <w:unhideWhenUsed/>
    <w:rsid w:val="00CE21C5"/>
    <w:rPr>
      <w:color w:val="0563C1" w:themeColor="hyperlink"/>
      <w:u w:val="single"/>
    </w:rPr>
  </w:style>
  <w:style w:type="character" w:customStyle="1" w:styleId="A9">
    <w:name w:val="A9"/>
    <w:uiPriority w:val="99"/>
    <w:rsid w:val="00D632A0"/>
    <w:rPr>
      <w:rFonts w:cs="FagoOfficeSans-Regular"/>
      <w:color w:val="221E1F"/>
      <w:sz w:val="17"/>
      <w:szCs w:val="17"/>
    </w:rPr>
  </w:style>
  <w:style w:type="character" w:styleId="CommentReference">
    <w:name w:val="annotation reference"/>
    <w:basedOn w:val="DefaultParagraphFont"/>
    <w:uiPriority w:val="99"/>
    <w:semiHidden/>
    <w:unhideWhenUsed/>
    <w:rsid w:val="00CB4891"/>
    <w:rPr>
      <w:sz w:val="16"/>
      <w:szCs w:val="16"/>
    </w:rPr>
  </w:style>
  <w:style w:type="paragraph" w:styleId="CommentText">
    <w:name w:val="annotation text"/>
    <w:basedOn w:val="Normal"/>
    <w:link w:val="CommentTextChar"/>
    <w:uiPriority w:val="99"/>
    <w:unhideWhenUsed/>
    <w:rsid w:val="00CB4891"/>
    <w:pPr>
      <w:spacing w:line="240" w:lineRule="auto"/>
    </w:pPr>
    <w:rPr>
      <w:sz w:val="20"/>
      <w:szCs w:val="20"/>
    </w:rPr>
  </w:style>
  <w:style w:type="character" w:customStyle="1" w:styleId="CommentTextChar">
    <w:name w:val="Comment Text Char"/>
    <w:basedOn w:val="DefaultParagraphFont"/>
    <w:link w:val="CommentText"/>
    <w:uiPriority w:val="99"/>
    <w:rsid w:val="00CB4891"/>
    <w:rPr>
      <w:sz w:val="20"/>
      <w:szCs w:val="20"/>
    </w:rPr>
  </w:style>
  <w:style w:type="paragraph" w:styleId="CommentSubject">
    <w:name w:val="annotation subject"/>
    <w:basedOn w:val="CommentText"/>
    <w:next w:val="CommentText"/>
    <w:link w:val="CommentSubjectChar"/>
    <w:uiPriority w:val="99"/>
    <w:semiHidden/>
    <w:unhideWhenUsed/>
    <w:rsid w:val="00CB4891"/>
    <w:rPr>
      <w:b/>
      <w:bCs/>
    </w:rPr>
  </w:style>
  <w:style w:type="character" w:customStyle="1" w:styleId="CommentSubjectChar">
    <w:name w:val="Comment Subject Char"/>
    <w:basedOn w:val="CommentTextChar"/>
    <w:link w:val="CommentSubject"/>
    <w:uiPriority w:val="99"/>
    <w:semiHidden/>
    <w:rsid w:val="00CB4891"/>
    <w:rPr>
      <w:b/>
      <w:bCs/>
      <w:sz w:val="20"/>
      <w:szCs w:val="20"/>
    </w:rPr>
  </w:style>
  <w:style w:type="character" w:styleId="Strong">
    <w:name w:val="Strong"/>
    <w:uiPriority w:val="22"/>
    <w:qFormat/>
    <w:rsid w:val="00A70123"/>
    <w:rPr>
      <w:b/>
      <w:bCs/>
    </w:rPr>
  </w:style>
  <w:style w:type="paragraph" w:styleId="NormalWeb">
    <w:name w:val="Normal (Web)"/>
    <w:basedOn w:val="Normal"/>
    <w:uiPriority w:val="99"/>
    <w:semiHidden/>
    <w:unhideWhenUsed/>
    <w:rsid w:val="00995C0A"/>
    <w:pPr>
      <w:spacing w:before="100" w:beforeAutospacing="1" w:after="100" w:afterAutospacing="1" w:line="240" w:lineRule="auto"/>
    </w:pPr>
    <w:rPr>
      <w:rFonts w:ascii="Times New Roman" w:eastAsiaTheme="minorEastAsia" w:hAnsi="Times New Roman" w:cs="Times New Roman"/>
      <w:sz w:val="24"/>
      <w:szCs w:val="24"/>
      <w:lang w:eastAsia="zh-CN"/>
    </w:rPr>
  </w:style>
  <w:style w:type="character" w:styleId="Emphasis">
    <w:name w:val="Emphasis"/>
    <w:basedOn w:val="DefaultParagraphFont"/>
    <w:uiPriority w:val="20"/>
    <w:qFormat/>
    <w:rsid w:val="002C3CAB"/>
    <w:rPr>
      <w:i/>
      <w:iCs/>
      <w:sz w:val="24"/>
      <w:szCs w:val="24"/>
      <w:bdr w:val="none" w:sz="0" w:space="0" w:color="auto" w:frame="1"/>
      <w:vertAlign w:val="baseline"/>
    </w:rPr>
  </w:style>
  <w:style w:type="table" w:styleId="PlainTable4">
    <w:name w:val="Plain Table 4"/>
    <w:basedOn w:val="TableNormal"/>
    <w:uiPriority w:val="99"/>
    <w:rsid w:val="0073261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73261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99"/>
    <w:rsid w:val="007725E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09939">
      <w:bodyDiv w:val="1"/>
      <w:marLeft w:val="0"/>
      <w:marRight w:val="0"/>
      <w:marTop w:val="0"/>
      <w:marBottom w:val="0"/>
      <w:divBdr>
        <w:top w:val="none" w:sz="0" w:space="0" w:color="auto"/>
        <w:left w:val="none" w:sz="0" w:space="0" w:color="auto"/>
        <w:bottom w:val="none" w:sz="0" w:space="0" w:color="auto"/>
        <w:right w:val="none" w:sz="0" w:space="0" w:color="auto"/>
      </w:divBdr>
      <w:divsChild>
        <w:div w:id="1862206441">
          <w:marLeft w:val="547"/>
          <w:marRight w:val="0"/>
          <w:marTop w:val="0"/>
          <w:marBottom w:val="0"/>
          <w:divBdr>
            <w:top w:val="none" w:sz="0" w:space="0" w:color="auto"/>
            <w:left w:val="none" w:sz="0" w:space="0" w:color="auto"/>
            <w:bottom w:val="none" w:sz="0" w:space="0" w:color="auto"/>
            <w:right w:val="none" w:sz="0" w:space="0" w:color="auto"/>
          </w:divBdr>
        </w:div>
      </w:divsChild>
    </w:div>
    <w:div w:id="753818961">
      <w:bodyDiv w:val="1"/>
      <w:marLeft w:val="0"/>
      <w:marRight w:val="0"/>
      <w:marTop w:val="0"/>
      <w:marBottom w:val="0"/>
      <w:divBdr>
        <w:top w:val="none" w:sz="0" w:space="0" w:color="auto"/>
        <w:left w:val="none" w:sz="0" w:space="0" w:color="auto"/>
        <w:bottom w:val="none" w:sz="0" w:space="0" w:color="auto"/>
        <w:right w:val="none" w:sz="0" w:space="0" w:color="auto"/>
      </w:divBdr>
      <w:divsChild>
        <w:div w:id="548952849">
          <w:marLeft w:val="547"/>
          <w:marRight w:val="0"/>
          <w:marTop w:val="0"/>
          <w:marBottom w:val="0"/>
          <w:divBdr>
            <w:top w:val="none" w:sz="0" w:space="0" w:color="auto"/>
            <w:left w:val="none" w:sz="0" w:space="0" w:color="auto"/>
            <w:bottom w:val="none" w:sz="0" w:space="0" w:color="auto"/>
            <w:right w:val="none" w:sz="0" w:space="0" w:color="auto"/>
          </w:divBdr>
        </w:div>
      </w:divsChild>
    </w:div>
    <w:div w:id="1023673191">
      <w:bodyDiv w:val="1"/>
      <w:marLeft w:val="0"/>
      <w:marRight w:val="0"/>
      <w:marTop w:val="0"/>
      <w:marBottom w:val="0"/>
      <w:divBdr>
        <w:top w:val="none" w:sz="0" w:space="0" w:color="auto"/>
        <w:left w:val="none" w:sz="0" w:space="0" w:color="auto"/>
        <w:bottom w:val="none" w:sz="0" w:space="0" w:color="auto"/>
        <w:right w:val="none" w:sz="0" w:space="0" w:color="auto"/>
      </w:divBdr>
      <w:divsChild>
        <w:div w:id="1384209659">
          <w:marLeft w:val="547"/>
          <w:marRight w:val="0"/>
          <w:marTop w:val="0"/>
          <w:marBottom w:val="0"/>
          <w:divBdr>
            <w:top w:val="none" w:sz="0" w:space="0" w:color="auto"/>
            <w:left w:val="none" w:sz="0" w:space="0" w:color="auto"/>
            <w:bottom w:val="none" w:sz="0" w:space="0" w:color="auto"/>
            <w:right w:val="none" w:sz="0" w:space="0" w:color="auto"/>
          </w:divBdr>
        </w:div>
      </w:divsChild>
    </w:div>
    <w:div w:id="1027410854">
      <w:bodyDiv w:val="1"/>
      <w:marLeft w:val="0"/>
      <w:marRight w:val="0"/>
      <w:marTop w:val="0"/>
      <w:marBottom w:val="0"/>
      <w:divBdr>
        <w:top w:val="none" w:sz="0" w:space="0" w:color="auto"/>
        <w:left w:val="none" w:sz="0" w:space="0" w:color="auto"/>
        <w:bottom w:val="none" w:sz="0" w:space="0" w:color="auto"/>
        <w:right w:val="none" w:sz="0" w:space="0" w:color="auto"/>
      </w:divBdr>
      <w:divsChild>
        <w:div w:id="1202016687">
          <w:marLeft w:val="0"/>
          <w:marRight w:val="0"/>
          <w:marTop w:val="0"/>
          <w:marBottom w:val="0"/>
          <w:divBdr>
            <w:top w:val="none" w:sz="0" w:space="0" w:color="auto"/>
            <w:left w:val="none" w:sz="0" w:space="0" w:color="auto"/>
            <w:bottom w:val="none" w:sz="0" w:space="0" w:color="auto"/>
            <w:right w:val="none" w:sz="0" w:space="0" w:color="auto"/>
          </w:divBdr>
          <w:divsChild>
            <w:div w:id="679967558">
              <w:marLeft w:val="0"/>
              <w:marRight w:val="0"/>
              <w:marTop w:val="0"/>
              <w:marBottom w:val="0"/>
              <w:divBdr>
                <w:top w:val="none" w:sz="0" w:space="0" w:color="auto"/>
                <w:left w:val="none" w:sz="0" w:space="0" w:color="auto"/>
                <w:bottom w:val="none" w:sz="0" w:space="0" w:color="auto"/>
                <w:right w:val="none" w:sz="0" w:space="0" w:color="auto"/>
              </w:divBdr>
              <w:divsChild>
                <w:div w:id="1856575517">
                  <w:marLeft w:val="0"/>
                  <w:marRight w:val="0"/>
                  <w:marTop w:val="0"/>
                  <w:marBottom w:val="0"/>
                  <w:divBdr>
                    <w:top w:val="none" w:sz="0" w:space="0" w:color="auto"/>
                    <w:left w:val="none" w:sz="0" w:space="0" w:color="auto"/>
                    <w:bottom w:val="none" w:sz="0" w:space="0" w:color="auto"/>
                    <w:right w:val="none" w:sz="0" w:space="0" w:color="auto"/>
                  </w:divBdr>
                  <w:divsChild>
                    <w:div w:id="111983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78039">
      <w:bodyDiv w:val="1"/>
      <w:marLeft w:val="0"/>
      <w:marRight w:val="0"/>
      <w:marTop w:val="0"/>
      <w:marBottom w:val="0"/>
      <w:divBdr>
        <w:top w:val="none" w:sz="0" w:space="0" w:color="auto"/>
        <w:left w:val="none" w:sz="0" w:space="0" w:color="auto"/>
        <w:bottom w:val="none" w:sz="0" w:space="0" w:color="auto"/>
        <w:right w:val="none" w:sz="0" w:space="0" w:color="auto"/>
      </w:divBdr>
    </w:div>
    <w:div w:id="1694722966">
      <w:bodyDiv w:val="1"/>
      <w:marLeft w:val="0"/>
      <w:marRight w:val="0"/>
      <w:marTop w:val="0"/>
      <w:marBottom w:val="0"/>
      <w:divBdr>
        <w:top w:val="none" w:sz="0" w:space="0" w:color="auto"/>
        <w:left w:val="none" w:sz="0" w:space="0" w:color="auto"/>
        <w:bottom w:val="none" w:sz="0" w:space="0" w:color="auto"/>
        <w:right w:val="none" w:sz="0" w:space="0" w:color="auto"/>
      </w:divBdr>
      <w:divsChild>
        <w:div w:id="935023111">
          <w:marLeft w:val="547"/>
          <w:marRight w:val="0"/>
          <w:marTop w:val="0"/>
          <w:marBottom w:val="0"/>
          <w:divBdr>
            <w:top w:val="none" w:sz="0" w:space="0" w:color="auto"/>
            <w:left w:val="none" w:sz="0" w:space="0" w:color="auto"/>
            <w:bottom w:val="none" w:sz="0" w:space="0" w:color="auto"/>
            <w:right w:val="none" w:sz="0" w:space="0" w:color="auto"/>
          </w:divBdr>
        </w:div>
      </w:divsChild>
    </w:div>
    <w:div w:id="1769694143">
      <w:bodyDiv w:val="1"/>
      <w:marLeft w:val="0"/>
      <w:marRight w:val="0"/>
      <w:marTop w:val="0"/>
      <w:marBottom w:val="0"/>
      <w:divBdr>
        <w:top w:val="none" w:sz="0" w:space="0" w:color="auto"/>
        <w:left w:val="none" w:sz="0" w:space="0" w:color="auto"/>
        <w:bottom w:val="none" w:sz="0" w:space="0" w:color="auto"/>
        <w:right w:val="none" w:sz="0" w:space="0" w:color="auto"/>
      </w:divBdr>
      <w:divsChild>
        <w:div w:id="1353610484">
          <w:marLeft w:val="547"/>
          <w:marRight w:val="0"/>
          <w:marTop w:val="0"/>
          <w:marBottom w:val="0"/>
          <w:divBdr>
            <w:top w:val="none" w:sz="0" w:space="0" w:color="auto"/>
            <w:left w:val="none" w:sz="0" w:space="0" w:color="auto"/>
            <w:bottom w:val="none" w:sz="0" w:space="0" w:color="auto"/>
            <w:right w:val="none" w:sz="0" w:space="0" w:color="auto"/>
          </w:divBdr>
        </w:div>
      </w:divsChild>
    </w:div>
    <w:div w:id="1803691073">
      <w:bodyDiv w:val="1"/>
      <w:marLeft w:val="0"/>
      <w:marRight w:val="0"/>
      <w:marTop w:val="0"/>
      <w:marBottom w:val="0"/>
      <w:divBdr>
        <w:top w:val="none" w:sz="0" w:space="0" w:color="auto"/>
        <w:left w:val="none" w:sz="0" w:space="0" w:color="auto"/>
        <w:bottom w:val="none" w:sz="0" w:space="0" w:color="auto"/>
        <w:right w:val="none" w:sz="0" w:space="0" w:color="auto"/>
      </w:divBdr>
      <w:divsChild>
        <w:div w:id="176162919">
          <w:marLeft w:val="547"/>
          <w:marRight w:val="0"/>
          <w:marTop w:val="0"/>
          <w:marBottom w:val="0"/>
          <w:divBdr>
            <w:top w:val="none" w:sz="0" w:space="0" w:color="auto"/>
            <w:left w:val="none" w:sz="0" w:space="0" w:color="auto"/>
            <w:bottom w:val="none" w:sz="0" w:space="0" w:color="auto"/>
            <w:right w:val="none" w:sz="0" w:space="0" w:color="auto"/>
          </w:divBdr>
        </w:div>
      </w:divsChild>
    </w:div>
    <w:div w:id="1869365553">
      <w:bodyDiv w:val="1"/>
      <w:marLeft w:val="0"/>
      <w:marRight w:val="0"/>
      <w:marTop w:val="0"/>
      <w:marBottom w:val="0"/>
      <w:divBdr>
        <w:top w:val="none" w:sz="0" w:space="0" w:color="auto"/>
        <w:left w:val="none" w:sz="0" w:space="0" w:color="auto"/>
        <w:bottom w:val="none" w:sz="0" w:space="0" w:color="auto"/>
        <w:right w:val="none" w:sz="0" w:space="0" w:color="auto"/>
      </w:divBdr>
      <w:divsChild>
        <w:div w:id="831602131">
          <w:marLeft w:val="0"/>
          <w:marRight w:val="0"/>
          <w:marTop w:val="0"/>
          <w:marBottom w:val="0"/>
          <w:divBdr>
            <w:top w:val="single" w:sz="2" w:space="0" w:color="2E2E2E"/>
            <w:left w:val="single" w:sz="2" w:space="0" w:color="2E2E2E"/>
            <w:bottom w:val="single" w:sz="2" w:space="0" w:color="2E2E2E"/>
            <w:right w:val="single" w:sz="2" w:space="0" w:color="2E2E2E"/>
          </w:divBdr>
          <w:divsChild>
            <w:div w:id="1794252496">
              <w:marLeft w:val="0"/>
              <w:marRight w:val="0"/>
              <w:marTop w:val="0"/>
              <w:marBottom w:val="0"/>
              <w:divBdr>
                <w:top w:val="single" w:sz="6" w:space="0" w:color="C9C9C9"/>
                <w:left w:val="none" w:sz="0" w:space="0" w:color="auto"/>
                <w:bottom w:val="none" w:sz="0" w:space="0" w:color="auto"/>
                <w:right w:val="none" w:sz="0" w:space="0" w:color="auto"/>
              </w:divBdr>
              <w:divsChild>
                <w:div w:id="1632009654">
                  <w:marLeft w:val="0"/>
                  <w:marRight w:val="0"/>
                  <w:marTop w:val="0"/>
                  <w:marBottom w:val="0"/>
                  <w:divBdr>
                    <w:top w:val="none" w:sz="0" w:space="0" w:color="auto"/>
                    <w:left w:val="none" w:sz="0" w:space="0" w:color="auto"/>
                    <w:bottom w:val="none" w:sz="0" w:space="0" w:color="auto"/>
                    <w:right w:val="none" w:sz="0" w:space="0" w:color="auto"/>
                  </w:divBdr>
                  <w:divsChild>
                    <w:div w:id="954600711">
                      <w:marLeft w:val="0"/>
                      <w:marRight w:val="0"/>
                      <w:marTop w:val="0"/>
                      <w:marBottom w:val="0"/>
                      <w:divBdr>
                        <w:top w:val="none" w:sz="0" w:space="0" w:color="auto"/>
                        <w:left w:val="none" w:sz="0" w:space="0" w:color="auto"/>
                        <w:bottom w:val="none" w:sz="0" w:space="0" w:color="auto"/>
                        <w:right w:val="none" w:sz="0" w:space="0" w:color="auto"/>
                      </w:divBdr>
                      <w:divsChild>
                        <w:div w:id="120198364">
                          <w:marLeft w:val="0"/>
                          <w:marRight w:val="0"/>
                          <w:marTop w:val="0"/>
                          <w:marBottom w:val="0"/>
                          <w:divBdr>
                            <w:top w:val="none" w:sz="0" w:space="0" w:color="auto"/>
                            <w:left w:val="none" w:sz="0" w:space="0" w:color="auto"/>
                            <w:bottom w:val="none" w:sz="0" w:space="0" w:color="auto"/>
                            <w:right w:val="none" w:sz="0" w:space="0" w:color="auto"/>
                          </w:divBdr>
                          <w:divsChild>
                            <w:div w:id="296103836">
                              <w:blockQuote w:val="1"/>
                              <w:marLeft w:val="720"/>
                              <w:marRight w:val="720"/>
                              <w:marTop w:val="100"/>
                              <w:marBottom w:val="100"/>
                              <w:divBdr>
                                <w:top w:val="none" w:sz="0" w:space="0" w:color="auto"/>
                                <w:left w:val="none" w:sz="0" w:space="0" w:color="auto"/>
                                <w:bottom w:val="none" w:sz="0" w:space="0" w:color="auto"/>
                                <w:right w:val="none" w:sz="0" w:space="0" w:color="auto"/>
                              </w:divBdr>
                            </w:div>
                            <w:div w:id="20371935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21939746">
                              <w:blockQuote w:val="1"/>
                              <w:marLeft w:val="720"/>
                              <w:marRight w:val="720"/>
                              <w:marTop w:val="100"/>
                              <w:marBottom w:val="100"/>
                              <w:divBdr>
                                <w:top w:val="none" w:sz="0" w:space="0" w:color="auto"/>
                                <w:left w:val="none" w:sz="0" w:space="0" w:color="auto"/>
                                <w:bottom w:val="none" w:sz="0" w:space="0" w:color="auto"/>
                                <w:right w:val="none" w:sz="0" w:space="0" w:color="auto"/>
                              </w:divBdr>
                            </w:div>
                            <w:div w:id="728530425">
                              <w:blockQuote w:val="1"/>
                              <w:marLeft w:val="720"/>
                              <w:marRight w:val="720"/>
                              <w:marTop w:val="100"/>
                              <w:marBottom w:val="100"/>
                              <w:divBdr>
                                <w:top w:val="none" w:sz="0" w:space="0" w:color="auto"/>
                                <w:left w:val="none" w:sz="0" w:space="0" w:color="auto"/>
                                <w:bottom w:val="none" w:sz="0" w:space="0" w:color="auto"/>
                                <w:right w:val="none" w:sz="0" w:space="0" w:color="auto"/>
                              </w:divBdr>
                            </w:div>
                            <w:div w:id="1731806834">
                              <w:blockQuote w:val="1"/>
                              <w:marLeft w:val="720"/>
                              <w:marRight w:val="720"/>
                              <w:marTop w:val="100"/>
                              <w:marBottom w:val="100"/>
                              <w:divBdr>
                                <w:top w:val="none" w:sz="0" w:space="0" w:color="auto"/>
                                <w:left w:val="none" w:sz="0" w:space="0" w:color="auto"/>
                                <w:bottom w:val="none" w:sz="0" w:space="0" w:color="auto"/>
                                <w:right w:val="none" w:sz="0" w:space="0" w:color="auto"/>
                              </w:divBdr>
                            </w:div>
                            <w:div w:id="562251990">
                              <w:blockQuote w:val="1"/>
                              <w:marLeft w:val="720"/>
                              <w:marRight w:val="720"/>
                              <w:marTop w:val="100"/>
                              <w:marBottom w:val="100"/>
                              <w:divBdr>
                                <w:top w:val="none" w:sz="0" w:space="0" w:color="auto"/>
                                <w:left w:val="none" w:sz="0" w:space="0" w:color="auto"/>
                                <w:bottom w:val="none" w:sz="0" w:space="0" w:color="auto"/>
                                <w:right w:val="none" w:sz="0" w:space="0" w:color="auto"/>
                              </w:divBdr>
                            </w:div>
                            <w:div w:id="1601402635">
                              <w:blockQuote w:val="1"/>
                              <w:marLeft w:val="720"/>
                              <w:marRight w:val="720"/>
                              <w:marTop w:val="100"/>
                              <w:marBottom w:val="100"/>
                              <w:divBdr>
                                <w:top w:val="none" w:sz="0" w:space="0" w:color="auto"/>
                                <w:left w:val="none" w:sz="0" w:space="0" w:color="auto"/>
                                <w:bottom w:val="none" w:sz="0" w:space="0" w:color="auto"/>
                                <w:right w:val="none" w:sz="0" w:space="0" w:color="auto"/>
                              </w:divBdr>
                            </w:div>
                            <w:div w:id="3554318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5527823">
                              <w:blockQuote w:val="1"/>
                              <w:marLeft w:val="720"/>
                              <w:marRight w:val="720"/>
                              <w:marTop w:val="100"/>
                              <w:marBottom w:val="100"/>
                              <w:divBdr>
                                <w:top w:val="none" w:sz="0" w:space="0" w:color="auto"/>
                                <w:left w:val="none" w:sz="0" w:space="0" w:color="auto"/>
                                <w:bottom w:val="none" w:sz="0" w:space="0" w:color="auto"/>
                                <w:right w:val="none" w:sz="0" w:space="0" w:color="auto"/>
                              </w:divBdr>
                            </w:div>
                            <w:div w:id="1838495419">
                              <w:blockQuote w:val="1"/>
                              <w:marLeft w:val="720"/>
                              <w:marRight w:val="720"/>
                              <w:marTop w:val="100"/>
                              <w:marBottom w:val="100"/>
                              <w:divBdr>
                                <w:top w:val="none" w:sz="0" w:space="0" w:color="auto"/>
                                <w:left w:val="none" w:sz="0" w:space="0" w:color="auto"/>
                                <w:bottom w:val="none" w:sz="0" w:space="0" w:color="auto"/>
                                <w:right w:val="none" w:sz="0" w:space="0" w:color="auto"/>
                              </w:divBdr>
                            </w:div>
                            <w:div w:id="734012160">
                              <w:blockQuote w:val="1"/>
                              <w:marLeft w:val="720"/>
                              <w:marRight w:val="720"/>
                              <w:marTop w:val="100"/>
                              <w:marBottom w:val="100"/>
                              <w:divBdr>
                                <w:top w:val="none" w:sz="0" w:space="0" w:color="auto"/>
                                <w:left w:val="none" w:sz="0" w:space="0" w:color="auto"/>
                                <w:bottom w:val="none" w:sz="0" w:space="0" w:color="auto"/>
                                <w:right w:val="none" w:sz="0" w:space="0" w:color="auto"/>
                              </w:divBdr>
                            </w:div>
                            <w:div w:id="1267234904">
                              <w:blockQuote w:val="1"/>
                              <w:marLeft w:val="720"/>
                              <w:marRight w:val="720"/>
                              <w:marTop w:val="100"/>
                              <w:marBottom w:val="100"/>
                              <w:divBdr>
                                <w:top w:val="none" w:sz="0" w:space="0" w:color="auto"/>
                                <w:left w:val="none" w:sz="0" w:space="0" w:color="auto"/>
                                <w:bottom w:val="none" w:sz="0" w:space="0" w:color="auto"/>
                                <w:right w:val="none" w:sz="0" w:space="0" w:color="auto"/>
                              </w:divBdr>
                            </w:div>
                            <w:div w:id="1860507286">
                              <w:blockQuote w:val="1"/>
                              <w:marLeft w:val="720"/>
                              <w:marRight w:val="720"/>
                              <w:marTop w:val="100"/>
                              <w:marBottom w:val="100"/>
                              <w:divBdr>
                                <w:top w:val="none" w:sz="0" w:space="0" w:color="auto"/>
                                <w:left w:val="none" w:sz="0" w:space="0" w:color="auto"/>
                                <w:bottom w:val="none" w:sz="0" w:space="0" w:color="auto"/>
                                <w:right w:val="none" w:sz="0" w:space="0" w:color="auto"/>
                              </w:divBdr>
                            </w:div>
                            <w:div w:id="155656229">
                              <w:blockQuote w:val="1"/>
                              <w:marLeft w:val="720"/>
                              <w:marRight w:val="720"/>
                              <w:marTop w:val="100"/>
                              <w:marBottom w:val="100"/>
                              <w:divBdr>
                                <w:top w:val="none" w:sz="0" w:space="0" w:color="auto"/>
                                <w:left w:val="none" w:sz="0" w:space="0" w:color="auto"/>
                                <w:bottom w:val="none" w:sz="0" w:space="0" w:color="auto"/>
                                <w:right w:val="none" w:sz="0" w:space="0" w:color="auto"/>
                              </w:divBdr>
                            </w:div>
                            <w:div w:id="1025137739">
                              <w:blockQuote w:val="1"/>
                              <w:marLeft w:val="720"/>
                              <w:marRight w:val="720"/>
                              <w:marTop w:val="100"/>
                              <w:marBottom w:val="100"/>
                              <w:divBdr>
                                <w:top w:val="none" w:sz="0" w:space="0" w:color="auto"/>
                                <w:left w:val="none" w:sz="0" w:space="0" w:color="auto"/>
                                <w:bottom w:val="none" w:sz="0" w:space="0" w:color="auto"/>
                                <w:right w:val="none" w:sz="0" w:space="0" w:color="auto"/>
                              </w:divBdr>
                            </w:div>
                            <w:div w:id="1062290126">
                              <w:blockQuote w:val="1"/>
                              <w:marLeft w:val="720"/>
                              <w:marRight w:val="720"/>
                              <w:marTop w:val="100"/>
                              <w:marBottom w:val="100"/>
                              <w:divBdr>
                                <w:top w:val="none" w:sz="0" w:space="0" w:color="auto"/>
                                <w:left w:val="none" w:sz="0" w:space="0" w:color="auto"/>
                                <w:bottom w:val="none" w:sz="0" w:space="0" w:color="auto"/>
                                <w:right w:val="none" w:sz="0" w:space="0" w:color="auto"/>
                              </w:divBdr>
                            </w:div>
                            <w:div w:id="17880849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5213116">
      <w:bodyDiv w:val="1"/>
      <w:marLeft w:val="0"/>
      <w:marRight w:val="0"/>
      <w:marTop w:val="0"/>
      <w:marBottom w:val="0"/>
      <w:divBdr>
        <w:top w:val="none" w:sz="0" w:space="0" w:color="auto"/>
        <w:left w:val="none" w:sz="0" w:space="0" w:color="auto"/>
        <w:bottom w:val="none" w:sz="0" w:space="0" w:color="auto"/>
        <w:right w:val="none" w:sz="0" w:space="0" w:color="auto"/>
      </w:divBdr>
      <w:divsChild>
        <w:div w:id="2073961411">
          <w:marLeft w:val="547"/>
          <w:marRight w:val="0"/>
          <w:marTop w:val="0"/>
          <w:marBottom w:val="0"/>
          <w:divBdr>
            <w:top w:val="none" w:sz="0" w:space="0" w:color="auto"/>
            <w:left w:val="none" w:sz="0" w:space="0" w:color="auto"/>
            <w:bottom w:val="none" w:sz="0" w:space="0" w:color="auto"/>
            <w:right w:val="none" w:sz="0" w:space="0" w:color="auto"/>
          </w:divBdr>
        </w:div>
      </w:divsChild>
    </w:div>
    <w:div w:id="1939212692">
      <w:bodyDiv w:val="1"/>
      <w:marLeft w:val="0"/>
      <w:marRight w:val="0"/>
      <w:marTop w:val="0"/>
      <w:marBottom w:val="0"/>
      <w:divBdr>
        <w:top w:val="none" w:sz="0" w:space="0" w:color="auto"/>
        <w:left w:val="none" w:sz="0" w:space="0" w:color="auto"/>
        <w:bottom w:val="none" w:sz="0" w:space="0" w:color="auto"/>
        <w:right w:val="none" w:sz="0" w:space="0" w:color="auto"/>
      </w:divBdr>
      <w:divsChild>
        <w:div w:id="2109041167">
          <w:marLeft w:val="547"/>
          <w:marRight w:val="0"/>
          <w:marTop w:val="0"/>
          <w:marBottom w:val="0"/>
          <w:divBdr>
            <w:top w:val="none" w:sz="0" w:space="0" w:color="auto"/>
            <w:left w:val="none" w:sz="0" w:space="0" w:color="auto"/>
            <w:bottom w:val="none" w:sz="0" w:space="0" w:color="auto"/>
            <w:right w:val="none" w:sz="0" w:space="0" w:color="auto"/>
          </w:divBdr>
        </w:div>
      </w:divsChild>
    </w:div>
    <w:div w:id="1963073431">
      <w:bodyDiv w:val="1"/>
      <w:marLeft w:val="0"/>
      <w:marRight w:val="0"/>
      <w:marTop w:val="0"/>
      <w:marBottom w:val="0"/>
      <w:divBdr>
        <w:top w:val="none" w:sz="0" w:space="0" w:color="auto"/>
        <w:left w:val="none" w:sz="0" w:space="0" w:color="auto"/>
        <w:bottom w:val="none" w:sz="0" w:space="0" w:color="auto"/>
        <w:right w:val="none" w:sz="0" w:space="0" w:color="auto"/>
      </w:divBdr>
      <w:divsChild>
        <w:div w:id="814689419">
          <w:marLeft w:val="0"/>
          <w:marRight w:val="0"/>
          <w:marTop w:val="0"/>
          <w:marBottom w:val="0"/>
          <w:divBdr>
            <w:top w:val="none" w:sz="0" w:space="0" w:color="auto"/>
            <w:left w:val="none" w:sz="0" w:space="0" w:color="auto"/>
            <w:bottom w:val="none" w:sz="0" w:space="0" w:color="auto"/>
            <w:right w:val="none" w:sz="0" w:space="0" w:color="auto"/>
          </w:divBdr>
          <w:divsChild>
            <w:div w:id="1303778870">
              <w:marLeft w:val="0"/>
              <w:marRight w:val="0"/>
              <w:marTop w:val="0"/>
              <w:marBottom w:val="0"/>
              <w:divBdr>
                <w:top w:val="none" w:sz="0" w:space="0" w:color="auto"/>
                <w:left w:val="none" w:sz="0" w:space="0" w:color="auto"/>
                <w:bottom w:val="none" w:sz="0" w:space="0" w:color="auto"/>
                <w:right w:val="none" w:sz="0" w:space="0" w:color="auto"/>
              </w:divBdr>
              <w:divsChild>
                <w:div w:id="573467617">
                  <w:marLeft w:val="0"/>
                  <w:marRight w:val="0"/>
                  <w:marTop w:val="0"/>
                  <w:marBottom w:val="0"/>
                  <w:divBdr>
                    <w:top w:val="none" w:sz="0" w:space="0" w:color="auto"/>
                    <w:left w:val="none" w:sz="0" w:space="0" w:color="auto"/>
                    <w:bottom w:val="none" w:sz="0" w:space="0" w:color="auto"/>
                    <w:right w:val="none" w:sz="0" w:space="0" w:color="auto"/>
                  </w:divBdr>
                  <w:divsChild>
                    <w:div w:id="395055990">
                      <w:marLeft w:val="-225"/>
                      <w:marRight w:val="-225"/>
                      <w:marTop w:val="0"/>
                      <w:marBottom w:val="0"/>
                      <w:divBdr>
                        <w:top w:val="none" w:sz="0" w:space="0" w:color="auto"/>
                        <w:left w:val="none" w:sz="0" w:space="0" w:color="auto"/>
                        <w:bottom w:val="none" w:sz="0" w:space="0" w:color="auto"/>
                        <w:right w:val="none" w:sz="0" w:space="0" w:color="auto"/>
                      </w:divBdr>
                      <w:divsChild>
                        <w:div w:id="1835802213">
                          <w:marLeft w:val="0"/>
                          <w:marRight w:val="0"/>
                          <w:marTop w:val="0"/>
                          <w:marBottom w:val="0"/>
                          <w:divBdr>
                            <w:top w:val="none" w:sz="0" w:space="0" w:color="auto"/>
                            <w:left w:val="none" w:sz="0" w:space="0" w:color="auto"/>
                            <w:bottom w:val="none" w:sz="0" w:space="0" w:color="auto"/>
                            <w:right w:val="none" w:sz="0" w:space="0" w:color="auto"/>
                          </w:divBdr>
                          <w:divsChild>
                            <w:div w:id="1416199546">
                              <w:marLeft w:val="0"/>
                              <w:marRight w:val="0"/>
                              <w:marTop w:val="0"/>
                              <w:marBottom w:val="0"/>
                              <w:divBdr>
                                <w:top w:val="none" w:sz="0" w:space="0" w:color="auto"/>
                                <w:left w:val="none" w:sz="0" w:space="0" w:color="auto"/>
                                <w:bottom w:val="none" w:sz="0" w:space="0" w:color="auto"/>
                                <w:right w:val="none" w:sz="0" w:space="0" w:color="auto"/>
                              </w:divBdr>
                              <w:divsChild>
                                <w:div w:id="1004043081">
                                  <w:marLeft w:val="-150"/>
                                  <w:marRight w:val="-150"/>
                                  <w:marTop w:val="0"/>
                                  <w:marBottom w:val="0"/>
                                  <w:divBdr>
                                    <w:top w:val="none" w:sz="0" w:space="0" w:color="auto"/>
                                    <w:left w:val="none" w:sz="0" w:space="0" w:color="auto"/>
                                    <w:bottom w:val="none" w:sz="0" w:space="0" w:color="auto"/>
                                    <w:right w:val="none" w:sz="0" w:space="0" w:color="auto"/>
                                  </w:divBdr>
                                  <w:divsChild>
                                    <w:div w:id="581380948">
                                      <w:marLeft w:val="0"/>
                                      <w:marRight w:val="0"/>
                                      <w:marTop w:val="0"/>
                                      <w:marBottom w:val="0"/>
                                      <w:divBdr>
                                        <w:top w:val="none" w:sz="0" w:space="0" w:color="auto"/>
                                        <w:left w:val="none" w:sz="0" w:space="0" w:color="auto"/>
                                        <w:bottom w:val="none" w:sz="0" w:space="0" w:color="auto"/>
                                        <w:right w:val="none" w:sz="0" w:space="0" w:color="auto"/>
                                      </w:divBdr>
                                      <w:divsChild>
                                        <w:div w:id="459424497">
                                          <w:marLeft w:val="0"/>
                                          <w:marRight w:val="0"/>
                                          <w:marTop w:val="0"/>
                                          <w:marBottom w:val="0"/>
                                          <w:divBdr>
                                            <w:top w:val="none" w:sz="0" w:space="0" w:color="auto"/>
                                            <w:left w:val="none" w:sz="0" w:space="0" w:color="auto"/>
                                            <w:bottom w:val="none" w:sz="0" w:space="0" w:color="auto"/>
                                            <w:right w:val="none" w:sz="0" w:space="0" w:color="auto"/>
                                          </w:divBdr>
                                          <w:divsChild>
                                            <w:div w:id="2078933053">
                                              <w:marLeft w:val="0"/>
                                              <w:marRight w:val="0"/>
                                              <w:marTop w:val="0"/>
                                              <w:marBottom w:val="0"/>
                                              <w:divBdr>
                                                <w:top w:val="none" w:sz="0" w:space="0" w:color="auto"/>
                                                <w:left w:val="none" w:sz="0" w:space="0" w:color="auto"/>
                                                <w:bottom w:val="none" w:sz="0" w:space="0" w:color="auto"/>
                                                <w:right w:val="none" w:sz="0" w:space="0" w:color="auto"/>
                                              </w:divBdr>
                                              <w:divsChild>
                                                <w:div w:id="1010837703">
                                                  <w:marLeft w:val="0"/>
                                                  <w:marRight w:val="0"/>
                                                  <w:marTop w:val="0"/>
                                                  <w:marBottom w:val="0"/>
                                                  <w:divBdr>
                                                    <w:top w:val="none" w:sz="0" w:space="0" w:color="auto"/>
                                                    <w:left w:val="none" w:sz="0" w:space="0" w:color="auto"/>
                                                    <w:bottom w:val="none" w:sz="0" w:space="0" w:color="auto"/>
                                                    <w:right w:val="none" w:sz="0" w:space="0" w:color="auto"/>
                                                  </w:divBdr>
                                                  <w:divsChild>
                                                    <w:div w:id="449133420">
                                                      <w:marLeft w:val="150"/>
                                                      <w:marRight w:val="150"/>
                                                      <w:marTop w:val="150"/>
                                                      <w:marBottom w:val="300"/>
                                                      <w:divBdr>
                                                        <w:top w:val="none" w:sz="0" w:space="0" w:color="auto"/>
                                                        <w:left w:val="none" w:sz="0" w:space="0" w:color="auto"/>
                                                        <w:bottom w:val="none" w:sz="0" w:space="0" w:color="auto"/>
                                                        <w:right w:val="none" w:sz="0" w:space="0" w:color="auto"/>
                                                      </w:divBdr>
                                                      <w:divsChild>
                                                        <w:div w:id="1704595938">
                                                          <w:marLeft w:val="0"/>
                                                          <w:marRight w:val="0"/>
                                                          <w:marTop w:val="0"/>
                                                          <w:marBottom w:val="0"/>
                                                          <w:divBdr>
                                                            <w:top w:val="none" w:sz="0" w:space="0" w:color="auto"/>
                                                            <w:left w:val="none" w:sz="0" w:space="0" w:color="auto"/>
                                                            <w:bottom w:val="none" w:sz="0" w:space="0" w:color="auto"/>
                                                            <w:right w:val="none" w:sz="0" w:space="0" w:color="auto"/>
                                                          </w:divBdr>
                                                          <w:divsChild>
                                                            <w:div w:id="1107962546">
                                                              <w:marLeft w:val="0"/>
                                                              <w:marRight w:val="0"/>
                                                              <w:marTop w:val="0"/>
                                                              <w:marBottom w:val="0"/>
                                                              <w:divBdr>
                                                                <w:top w:val="none" w:sz="0" w:space="0" w:color="auto"/>
                                                                <w:left w:val="none" w:sz="0" w:space="0" w:color="auto"/>
                                                                <w:bottom w:val="none" w:sz="0" w:space="0" w:color="auto"/>
                                                                <w:right w:val="none" w:sz="0" w:space="0" w:color="auto"/>
                                                              </w:divBdr>
                                                              <w:divsChild>
                                                                <w:div w:id="1392580978">
                                                                  <w:marLeft w:val="0"/>
                                                                  <w:marRight w:val="0"/>
                                                                  <w:marTop w:val="0"/>
                                                                  <w:marBottom w:val="0"/>
                                                                  <w:divBdr>
                                                                    <w:top w:val="none" w:sz="0" w:space="0" w:color="auto"/>
                                                                    <w:left w:val="none" w:sz="0" w:space="0" w:color="auto"/>
                                                                    <w:bottom w:val="none" w:sz="0" w:space="0" w:color="auto"/>
                                                                    <w:right w:val="none" w:sz="0" w:space="0" w:color="auto"/>
                                                                  </w:divBdr>
                                                                  <w:divsChild>
                                                                    <w:div w:id="965161749">
                                                                      <w:marLeft w:val="0"/>
                                                                      <w:marRight w:val="0"/>
                                                                      <w:marTop w:val="0"/>
                                                                      <w:marBottom w:val="0"/>
                                                                      <w:divBdr>
                                                                        <w:top w:val="none" w:sz="0" w:space="0" w:color="auto"/>
                                                                        <w:left w:val="none" w:sz="0" w:space="0" w:color="auto"/>
                                                                        <w:bottom w:val="none" w:sz="0" w:space="0" w:color="auto"/>
                                                                        <w:right w:val="none" w:sz="0" w:space="0" w:color="auto"/>
                                                                      </w:divBdr>
                                                                    </w:div>
                                                                    <w:div w:id="1227569472">
                                                                      <w:marLeft w:val="0"/>
                                                                      <w:marRight w:val="0"/>
                                                                      <w:marTop w:val="0"/>
                                                                      <w:marBottom w:val="0"/>
                                                                      <w:divBdr>
                                                                        <w:top w:val="none" w:sz="0" w:space="0" w:color="auto"/>
                                                                        <w:left w:val="none" w:sz="0" w:space="0" w:color="auto"/>
                                                                        <w:bottom w:val="none" w:sz="0" w:space="0" w:color="auto"/>
                                                                        <w:right w:val="none" w:sz="0" w:space="0" w:color="auto"/>
                                                                      </w:divBdr>
                                                                    </w:div>
                                                                    <w:div w:id="1960184104">
                                                                      <w:marLeft w:val="0"/>
                                                                      <w:marRight w:val="0"/>
                                                                      <w:marTop w:val="0"/>
                                                                      <w:marBottom w:val="0"/>
                                                                      <w:divBdr>
                                                                        <w:top w:val="none" w:sz="0" w:space="0" w:color="auto"/>
                                                                        <w:left w:val="none" w:sz="0" w:space="0" w:color="auto"/>
                                                                        <w:bottom w:val="none" w:sz="0" w:space="0" w:color="auto"/>
                                                                        <w:right w:val="none" w:sz="0" w:space="0" w:color="auto"/>
                                                                      </w:divBdr>
                                                                    </w:div>
                                                                    <w:div w:id="1186676952">
                                                                      <w:marLeft w:val="0"/>
                                                                      <w:marRight w:val="0"/>
                                                                      <w:marTop w:val="0"/>
                                                                      <w:marBottom w:val="0"/>
                                                                      <w:divBdr>
                                                                        <w:top w:val="none" w:sz="0" w:space="0" w:color="auto"/>
                                                                        <w:left w:val="none" w:sz="0" w:space="0" w:color="auto"/>
                                                                        <w:bottom w:val="none" w:sz="0" w:space="0" w:color="auto"/>
                                                                        <w:right w:val="none" w:sz="0" w:space="0" w:color="auto"/>
                                                                      </w:divBdr>
                                                                    </w:div>
                                                                    <w:div w:id="834414313">
                                                                      <w:marLeft w:val="0"/>
                                                                      <w:marRight w:val="0"/>
                                                                      <w:marTop w:val="0"/>
                                                                      <w:marBottom w:val="0"/>
                                                                      <w:divBdr>
                                                                        <w:top w:val="none" w:sz="0" w:space="0" w:color="auto"/>
                                                                        <w:left w:val="none" w:sz="0" w:space="0" w:color="auto"/>
                                                                        <w:bottom w:val="none" w:sz="0" w:space="0" w:color="auto"/>
                                                                        <w:right w:val="none" w:sz="0" w:space="0" w:color="auto"/>
                                                                      </w:divBdr>
                                                                    </w:div>
                                                                    <w:div w:id="1363238729">
                                                                      <w:marLeft w:val="0"/>
                                                                      <w:marRight w:val="0"/>
                                                                      <w:marTop w:val="0"/>
                                                                      <w:marBottom w:val="0"/>
                                                                      <w:divBdr>
                                                                        <w:top w:val="none" w:sz="0" w:space="0" w:color="auto"/>
                                                                        <w:left w:val="none" w:sz="0" w:space="0" w:color="auto"/>
                                                                        <w:bottom w:val="none" w:sz="0" w:space="0" w:color="auto"/>
                                                                        <w:right w:val="none" w:sz="0" w:space="0" w:color="auto"/>
                                                                      </w:divBdr>
                                                                    </w:div>
                                                                    <w:div w:id="377752146">
                                                                      <w:marLeft w:val="0"/>
                                                                      <w:marRight w:val="0"/>
                                                                      <w:marTop w:val="0"/>
                                                                      <w:marBottom w:val="0"/>
                                                                      <w:divBdr>
                                                                        <w:top w:val="none" w:sz="0" w:space="0" w:color="auto"/>
                                                                        <w:left w:val="none" w:sz="0" w:space="0" w:color="auto"/>
                                                                        <w:bottom w:val="none" w:sz="0" w:space="0" w:color="auto"/>
                                                                        <w:right w:val="none" w:sz="0" w:space="0" w:color="auto"/>
                                                                      </w:divBdr>
                                                                    </w:div>
                                                                    <w:div w:id="5059969">
                                                                      <w:marLeft w:val="0"/>
                                                                      <w:marRight w:val="0"/>
                                                                      <w:marTop w:val="0"/>
                                                                      <w:marBottom w:val="0"/>
                                                                      <w:divBdr>
                                                                        <w:top w:val="none" w:sz="0" w:space="0" w:color="auto"/>
                                                                        <w:left w:val="none" w:sz="0" w:space="0" w:color="auto"/>
                                                                        <w:bottom w:val="none" w:sz="0" w:space="0" w:color="auto"/>
                                                                        <w:right w:val="none" w:sz="0" w:space="0" w:color="auto"/>
                                                                      </w:divBdr>
                                                                    </w:div>
                                                                    <w:div w:id="619603232">
                                                                      <w:marLeft w:val="0"/>
                                                                      <w:marRight w:val="0"/>
                                                                      <w:marTop w:val="0"/>
                                                                      <w:marBottom w:val="0"/>
                                                                      <w:divBdr>
                                                                        <w:top w:val="none" w:sz="0" w:space="0" w:color="auto"/>
                                                                        <w:left w:val="none" w:sz="0" w:space="0" w:color="auto"/>
                                                                        <w:bottom w:val="none" w:sz="0" w:space="0" w:color="auto"/>
                                                                        <w:right w:val="none" w:sz="0" w:space="0" w:color="auto"/>
                                                                      </w:divBdr>
                                                                    </w:div>
                                                                    <w:div w:id="879974878">
                                                                      <w:marLeft w:val="0"/>
                                                                      <w:marRight w:val="0"/>
                                                                      <w:marTop w:val="0"/>
                                                                      <w:marBottom w:val="0"/>
                                                                      <w:divBdr>
                                                                        <w:top w:val="none" w:sz="0" w:space="0" w:color="auto"/>
                                                                        <w:left w:val="none" w:sz="0" w:space="0" w:color="auto"/>
                                                                        <w:bottom w:val="none" w:sz="0" w:space="0" w:color="auto"/>
                                                                        <w:right w:val="none" w:sz="0" w:space="0" w:color="auto"/>
                                                                      </w:divBdr>
                                                                    </w:div>
                                                                    <w:div w:id="1228305244">
                                                                      <w:marLeft w:val="0"/>
                                                                      <w:marRight w:val="0"/>
                                                                      <w:marTop w:val="0"/>
                                                                      <w:marBottom w:val="0"/>
                                                                      <w:divBdr>
                                                                        <w:top w:val="none" w:sz="0" w:space="0" w:color="auto"/>
                                                                        <w:left w:val="none" w:sz="0" w:space="0" w:color="auto"/>
                                                                        <w:bottom w:val="none" w:sz="0" w:space="0" w:color="auto"/>
                                                                        <w:right w:val="none" w:sz="0" w:space="0" w:color="auto"/>
                                                                      </w:divBdr>
                                                                    </w:div>
                                                                    <w:div w:id="1035545735">
                                                                      <w:marLeft w:val="0"/>
                                                                      <w:marRight w:val="0"/>
                                                                      <w:marTop w:val="0"/>
                                                                      <w:marBottom w:val="0"/>
                                                                      <w:divBdr>
                                                                        <w:top w:val="none" w:sz="0" w:space="0" w:color="auto"/>
                                                                        <w:left w:val="none" w:sz="0" w:space="0" w:color="auto"/>
                                                                        <w:bottom w:val="none" w:sz="0" w:space="0" w:color="auto"/>
                                                                        <w:right w:val="none" w:sz="0" w:space="0" w:color="auto"/>
                                                                      </w:divBdr>
                                                                    </w:div>
                                                                    <w:div w:id="1465002587">
                                                                      <w:marLeft w:val="0"/>
                                                                      <w:marRight w:val="0"/>
                                                                      <w:marTop w:val="0"/>
                                                                      <w:marBottom w:val="0"/>
                                                                      <w:divBdr>
                                                                        <w:top w:val="none" w:sz="0" w:space="0" w:color="auto"/>
                                                                        <w:left w:val="none" w:sz="0" w:space="0" w:color="auto"/>
                                                                        <w:bottom w:val="none" w:sz="0" w:space="0" w:color="auto"/>
                                                                        <w:right w:val="none" w:sz="0" w:space="0" w:color="auto"/>
                                                                      </w:divBdr>
                                                                    </w:div>
                                                                    <w:div w:id="2112778442">
                                                                      <w:marLeft w:val="0"/>
                                                                      <w:marRight w:val="0"/>
                                                                      <w:marTop w:val="0"/>
                                                                      <w:marBottom w:val="0"/>
                                                                      <w:divBdr>
                                                                        <w:top w:val="none" w:sz="0" w:space="0" w:color="auto"/>
                                                                        <w:left w:val="none" w:sz="0" w:space="0" w:color="auto"/>
                                                                        <w:bottom w:val="none" w:sz="0" w:space="0" w:color="auto"/>
                                                                        <w:right w:val="none" w:sz="0" w:space="0" w:color="auto"/>
                                                                      </w:divBdr>
                                                                    </w:div>
                                                                    <w:div w:id="347372853">
                                                                      <w:marLeft w:val="0"/>
                                                                      <w:marRight w:val="0"/>
                                                                      <w:marTop w:val="0"/>
                                                                      <w:marBottom w:val="0"/>
                                                                      <w:divBdr>
                                                                        <w:top w:val="none" w:sz="0" w:space="0" w:color="auto"/>
                                                                        <w:left w:val="none" w:sz="0" w:space="0" w:color="auto"/>
                                                                        <w:bottom w:val="none" w:sz="0" w:space="0" w:color="auto"/>
                                                                        <w:right w:val="none" w:sz="0" w:space="0" w:color="auto"/>
                                                                      </w:divBdr>
                                                                    </w:div>
                                                                    <w:div w:id="107699320">
                                                                      <w:marLeft w:val="0"/>
                                                                      <w:marRight w:val="0"/>
                                                                      <w:marTop w:val="0"/>
                                                                      <w:marBottom w:val="0"/>
                                                                      <w:divBdr>
                                                                        <w:top w:val="none" w:sz="0" w:space="0" w:color="auto"/>
                                                                        <w:left w:val="none" w:sz="0" w:space="0" w:color="auto"/>
                                                                        <w:bottom w:val="none" w:sz="0" w:space="0" w:color="auto"/>
                                                                        <w:right w:val="none" w:sz="0" w:space="0" w:color="auto"/>
                                                                      </w:divBdr>
                                                                    </w:div>
                                                                    <w:div w:id="480997617">
                                                                      <w:marLeft w:val="0"/>
                                                                      <w:marRight w:val="0"/>
                                                                      <w:marTop w:val="0"/>
                                                                      <w:marBottom w:val="0"/>
                                                                      <w:divBdr>
                                                                        <w:top w:val="none" w:sz="0" w:space="0" w:color="auto"/>
                                                                        <w:left w:val="none" w:sz="0" w:space="0" w:color="auto"/>
                                                                        <w:bottom w:val="none" w:sz="0" w:space="0" w:color="auto"/>
                                                                        <w:right w:val="none" w:sz="0" w:space="0" w:color="auto"/>
                                                                      </w:divBdr>
                                                                    </w:div>
                                                                    <w:div w:id="1894848882">
                                                                      <w:marLeft w:val="0"/>
                                                                      <w:marRight w:val="0"/>
                                                                      <w:marTop w:val="0"/>
                                                                      <w:marBottom w:val="0"/>
                                                                      <w:divBdr>
                                                                        <w:top w:val="none" w:sz="0" w:space="0" w:color="auto"/>
                                                                        <w:left w:val="none" w:sz="0" w:space="0" w:color="auto"/>
                                                                        <w:bottom w:val="none" w:sz="0" w:space="0" w:color="auto"/>
                                                                        <w:right w:val="none" w:sz="0" w:space="0" w:color="auto"/>
                                                                      </w:divBdr>
                                                                    </w:div>
                                                                    <w:div w:id="1030490992">
                                                                      <w:marLeft w:val="0"/>
                                                                      <w:marRight w:val="0"/>
                                                                      <w:marTop w:val="0"/>
                                                                      <w:marBottom w:val="0"/>
                                                                      <w:divBdr>
                                                                        <w:top w:val="none" w:sz="0" w:space="0" w:color="auto"/>
                                                                        <w:left w:val="none" w:sz="0" w:space="0" w:color="auto"/>
                                                                        <w:bottom w:val="none" w:sz="0" w:space="0" w:color="auto"/>
                                                                        <w:right w:val="none" w:sz="0" w:space="0" w:color="auto"/>
                                                                      </w:divBdr>
                                                                    </w:div>
                                                                    <w:div w:id="1238595937">
                                                                      <w:marLeft w:val="0"/>
                                                                      <w:marRight w:val="0"/>
                                                                      <w:marTop w:val="0"/>
                                                                      <w:marBottom w:val="0"/>
                                                                      <w:divBdr>
                                                                        <w:top w:val="none" w:sz="0" w:space="0" w:color="auto"/>
                                                                        <w:left w:val="none" w:sz="0" w:space="0" w:color="auto"/>
                                                                        <w:bottom w:val="none" w:sz="0" w:space="0" w:color="auto"/>
                                                                        <w:right w:val="none" w:sz="0" w:space="0" w:color="auto"/>
                                                                      </w:divBdr>
                                                                    </w:div>
                                                                    <w:div w:id="502205444">
                                                                      <w:marLeft w:val="0"/>
                                                                      <w:marRight w:val="0"/>
                                                                      <w:marTop w:val="0"/>
                                                                      <w:marBottom w:val="0"/>
                                                                      <w:divBdr>
                                                                        <w:top w:val="none" w:sz="0" w:space="0" w:color="auto"/>
                                                                        <w:left w:val="none" w:sz="0" w:space="0" w:color="auto"/>
                                                                        <w:bottom w:val="none" w:sz="0" w:space="0" w:color="auto"/>
                                                                        <w:right w:val="none" w:sz="0" w:space="0" w:color="auto"/>
                                                                      </w:divBdr>
                                                                    </w:div>
                                                                    <w:div w:id="189077882">
                                                                      <w:marLeft w:val="0"/>
                                                                      <w:marRight w:val="0"/>
                                                                      <w:marTop w:val="0"/>
                                                                      <w:marBottom w:val="0"/>
                                                                      <w:divBdr>
                                                                        <w:top w:val="none" w:sz="0" w:space="0" w:color="auto"/>
                                                                        <w:left w:val="none" w:sz="0" w:space="0" w:color="auto"/>
                                                                        <w:bottom w:val="none" w:sz="0" w:space="0" w:color="auto"/>
                                                                        <w:right w:val="none" w:sz="0" w:space="0" w:color="auto"/>
                                                                      </w:divBdr>
                                                                    </w:div>
                                                                    <w:div w:id="1540514344">
                                                                      <w:marLeft w:val="0"/>
                                                                      <w:marRight w:val="0"/>
                                                                      <w:marTop w:val="0"/>
                                                                      <w:marBottom w:val="0"/>
                                                                      <w:divBdr>
                                                                        <w:top w:val="none" w:sz="0" w:space="0" w:color="auto"/>
                                                                        <w:left w:val="none" w:sz="0" w:space="0" w:color="auto"/>
                                                                        <w:bottom w:val="none" w:sz="0" w:space="0" w:color="auto"/>
                                                                        <w:right w:val="none" w:sz="0" w:space="0" w:color="auto"/>
                                                                      </w:divBdr>
                                                                    </w:div>
                                                                    <w:div w:id="1133402281">
                                                                      <w:marLeft w:val="0"/>
                                                                      <w:marRight w:val="0"/>
                                                                      <w:marTop w:val="0"/>
                                                                      <w:marBottom w:val="0"/>
                                                                      <w:divBdr>
                                                                        <w:top w:val="none" w:sz="0" w:space="0" w:color="auto"/>
                                                                        <w:left w:val="none" w:sz="0" w:space="0" w:color="auto"/>
                                                                        <w:bottom w:val="none" w:sz="0" w:space="0" w:color="auto"/>
                                                                        <w:right w:val="none" w:sz="0" w:space="0" w:color="auto"/>
                                                                      </w:divBdr>
                                                                    </w:div>
                                                                    <w:div w:id="1556045271">
                                                                      <w:marLeft w:val="0"/>
                                                                      <w:marRight w:val="0"/>
                                                                      <w:marTop w:val="0"/>
                                                                      <w:marBottom w:val="0"/>
                                                                      <w:divBdr>
                                                                        <w:top w:val="none" w:sz="0" w:space="0" w:color="auto"/>
                                                                        <w:left w:val="none" w:sz="0" w:space="0" w:color="auto"/>
                                                                        <w:bottom w:val="none" w:sz="0" w:space="0" w:color="auto"/>
                                                                        <w:right w:val="none" w:sz="0" w:space="0" w:color="auto"/>
                                                                      </w:divBdr>
                                                                    </w:div>
                                                                    <w:div w:id="88529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341150">
                                                              <w:marLeft w:val="0"/>
                                                              <w:marRight w:val="0"/>
                                                              <w:marTop w:val="0"/>
                                                              <w:marBottom w:val="0"/>
                                                              <w:divBdr>
                                                                <w:top w:val="none" w:sz="0" w:space="0" w:color="auto"/>
                                                                <w:left w:val="none" w:sz="0" w:space="0" w:color="auto"/>
                                                                <w:bottom w:val="none" w:sz="0" w:space="0" w:color="auto"/>
                                                                <w:right w:val="none" w:sz="0" w:space="0" w:color="auto"/>
                                                              </w:divBdr>
                                                              <w:divsChild>
                                                                <w:div w:id="195351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74752854">
      <w:bodyDiv w:val="1"/>
      <w:marLeft w:val="0"/>
      <w:marRight w:val="0"/>
      <w:marTop w:val="0"/>
      <w:marBottom w:val="0"/>
      <w:divBdr>
        <w:top w:val="none" w:sz="0" w:space="0" w:color="auto"/>
        <w:left w:val="none" w:sz="0" w:space="0" w:color="auto"/>
        <w:bottom w:val="none" w:sz="0" w:space="0" w:color="auto"/>
        <w:right w:val="none" w:sz="0" w:space="0" w:color="auto"/>
      </w:divBdr>
      <w:divsChild>
        <w:div w:id="210167729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acy.Finch@ncl.ac.uk" TargetMode="External"/><Relationship Id="rId3" Type="http://schemas.openxmlformats.org/officeDocument/2006/relationships/styles" Target="styles.xml"/><Relationship Id="rId7" Type="http://schemas.openxmlformats.org/officeDocument/2006/relationships/hyperlink" Target="mailto:m.johnson@soton.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r.may@soton.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integrate-hta.eu/wp-content/uploads/2016/02/Guidance-for-the-Assessment-of-Context-and-Implementation-in-HTA-and-Systematic-Reviews-of-Complex-Interventions-The-Co.pdf" TargetMode="External"/><Relationship Id="rId4" Type="http://schemas.openxmlformats.org/officeDocument/2006/relationships/settings" Target="settings.xml"/><Relationship Id="rId9" Type="http://schemas.openxmlformats.org/officeDocument/2006/relationships/hyperlink" Target="http://www.normalizationproces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6EBF9-3E35-45C6-9B30-63C046E1F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17673</Words>
  <Characters>100740</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18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y C.R.</dc:creator>
  <cp:lastModifiedBy>May C.R.</cp:lastModifiedBy>
  <cp:revision>3</cp:revision>
  <cp:lastPrinted>2016-09-26T07:18:00Z</cp:lastPrinted>
  <dcterms:created xsi:type="dcterms:W3CDTF">2016-09-29T08:57:00Z</dcterms:created>
  <dcterms:modified xsi:type="dcterms:W3CDTF">2016-09-2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